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6F64BE06"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w:t>
      </w:r>
      <w:del w:id="0" w:author="Liu, Luyu" w:date="2020-06-15T19:57:00Z">
        <w:r w:rsidRPr="005719F8" w:rsidDel="00A246E6">
          <w:rPr>
            <w:rFonts w:ascii="Times New Roman" w:hAnsi="Times New Roman" w:cs="Times New Roman"/>
            <w:sz w:val="32"/>
            <w:szCs w:val="24"/>
          </w:rPr>
          <w:delText xml:space="preserve">  </w:delText>
        </w:r>
      </w:del>
      <w:ins w:id="1" w:author="Liu, Luyu" w:date="2020-06-15T19:57:00Z">
        <w:r w:rsidR="00A246E6">
          <w:rPr>
            <w:rFonts w:ascii="Times New Roman" w:hAnsi="Times New Roman" w:cs="Times New Roman"/>
            <w:sz w:val="32"/>
            <w:szCs w:val="24"/>
          </w:rPr>
          <w:t xml:space="preserve"> </w:t>
        </w:r>
      </w:ins>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Luyu Liu</w:t>
      </w:r>
      <w:r>
        <w:rPr>
          <w:rFonts w:ascii="Times New Roman" w:hAnsi="Times New Roman" w:cs="Times New Roman"/>
          <w:sz w:val="28"/>
          <w:szCs w:val="24"/>
          <w:vertAlign w:val="superscript"/>
        </w:rPr>
        <w:t>a,b</w:t>
      </w:r>
      <w:r>
        <w:rPr>
          <w:rFonts w:ascii="Times New Roman" w:hAnsi="Times New Roman" w:cs="Times New Roman"/>
          <w:sz w:val="28"/>
          <w:szCs w:val="24"/>
        </w:rPr>
        <w:t xml:space="preserve"> and Harvey J. Miller</w:t>
      </w:r>
      <w:r>
        <w:rPr>
          <w:rFonts w:ascii="Times New Roman" w:hAnsi="Times New Roman" w:cs="Times New Roman"/>
          <w:sz w:val="28"/>
          <w:szCs w:val="24"/>
          <w:vertAlign w:val="superscript"/>
        </w:rPr>
        <w:t>a,b,*</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a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54BEE699"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Although previous research investigated the overall impact of RTI on waiting time, few studies examine the mechanisms underlying these claims, and variations in its effectiveness over time and space.</w:t>
      </w:r>
      <w:del w:id="2" w:author="Liu, Luyu" w:date="2020-06-15T19:57:00Z">
        <w:r w:rsidDel="00A246E6">
          <w:rPr>
            <w:rFonts w:ascii="Times New Roman" w:hAnsi="Times New Roman" w:cs="Times New Roman"/>
            <w:sz w:val="24"/>
            <w:szCs w:val="24"/>
          </w:rPr>
          <w:delText xml:space="preserve">  </w:delText>
        </w:r>
      </w:del>
      <w:ins w:id="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w:t>
      </w:r>
      <w:del w:id="4" w:author="Liu, Luyu" w:date="2020-06-15T19:57:00Z">
        <w:r w:rsidDel="00A246E6">
          <w:rPr>
            <w:rFonts w:ascii="Times New Roman" w:hAnsi="Times New Roman" w:cs="Times New Roman"/>
            <w:sz w:val="24"/>
            <w:szCs w:val="24"/>
          </w:rPr>
          <w:delText xml:space="preserve">  </w:delText>
        </w:r>
      </w:del>
      <w:ins w:id="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introduce five trip planning strategies</w:t>
      </w:r>
      <w:del w:id="6" w:author="Liu, Luyu" w:date="2020-06-13T12:32:00Z">
        <w:r w:rsidDel="00D04CF8">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that cover possible behaviors that ignore or use RTI in deciding when to depart home to arrive at a nearby transit stop.</w:t>
      </w:r>
      <w:del w:id="7" w:author="Liu, Luyu" w:date="2020-06-15T19:57:00Z">
        <w:r w:rsidDel="00A246E6">
          <w:rPr>
            <w:rFonts w:ascii="Times New Roman" w:hAnsi="Times New Roman" w:cs="Times New Roman"/>
            <w:sz w:val="24"/>
            <w:szCs w:val="24"/>
          </w:rPr>
          <w:delText xml:space="preserve">  </w:delText>
        </w:r>
      </w:del>
      <w:ins w:id="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ing real-time bus location data from a medium-sized US city, we calculate the realized waiting times and risk of missing a bus for each </w:t>
      </w:r>
      <w:del w:id="9" w:author="Liu, Luyu" w:date="2020-06-13T12:32:00Z">
        <w:r w:rsidDel="00D04CF8">
          <w:rPr>
            <w:rFonts w:ascii="Times New Roman" w:hAnsi="Times New Roman" w:cs="Times New Roman"/>
            <w:sz w:val="24"/>
            <w:szCs w:val="24"/>
          </w:rPr>
          <w:delText>TPS</w:delText>
        </w:r>
      </w:del>
      <w:ins w:id="10" w:author="Liu, Luyu" w:date="2020-06-13T12:32:00Z">
        <w:r w:rsidR="00D04CF8">
          <w:rPr>
            <w:rFonts w:ascii="Times New Roman" w:hAnsi="Times New Roman" w:cs="Times New Roman"/>
            <w:sz w:val="24"/>
            <w:szCs w:val="24"/>
          </w:rPr>
          <w:t>trip planning strategy</w:t>
        </w:r>
      </w:ins>
      <w:r>
        <w:rPr>
          <w:rFonts w:ascii="Times New Roman" w:hAnsi="Times New Roman" w:cs="Times New Roman"/>
          <w:sz w:val="24"/>
          <w:szCs w:val="24"/>
        </w:rPr>
        <w:t>.</w:t>
      </w:r>
      <w:del w:id="11" w:author="Liu, Luyu" w:date="2020-06-15T19:57:00Z">
        <w:r w:rsidDel="00A246E6">
          <w:rPr>
            <w:rFonts w:ascii="Times New Roman" w:hAnsi="Times New Roman" w:cs="Times New Roman"/>
            <w:sz w:val="24"/>
            <w:szCs w:val="24"/>
          </w:rPr>
          <w:delText xml:space="preserve">  </w:delText>
        </w:r>
      </w:del>
      <w:ins w:id="12"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However, relative performance varies over time and space.</w:t>
      </w:r>
      <w:del w:id="13" w:author="Liu, Luyu" w:date="2020-06-15T19:57:00Z">
        <w:r w:rsidDel="00A246E6">
          <w:rPr>
            <w:rFonts w:ascii="Times New Roman" w:hAnsi="Times New Roman" w:cs="Times New Roman"/>
            <w:sz w:val="24"/>
            <w:szCs w:val="24"/>
          </w:rPr>
          <w:delText xml:space="preserve">  </w:delText>
        </w:r>
      </w:del>
      <w:ins w:id="14"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Moreover, the greedy tactic of using RTI to achieve a waiting time of zero is the worst strategy, even worse than showing up at a bus stop arbitrarily.</w:t>
      </w:r>
      <w:del w:id="15" w:author="Liu, Luyu" w:date="2020-06-15T19:57:00Z">
        <w:r w:rsidRPr="003803CA" w:rsidDel="00A246E6">
          <w:rPr>
            <w:rFonts w:ascii="Times New Roman" w:hAnsi="Times New Roman" w:cs="Times New Roman"/>
            <w:sz w:val="24"/>
            <w:szCs w:val="24"/>
          </w:rPr>
          <w:delText xml:space="preserve">  </w:delText>
        </w:r>
      </w:del>
      <w:ins w:id="16"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del w:id="17" w:author="Liu, Luyu" w:date="2020-06-15T19:57:00Z">
        <w:r w:rsidDel="00A246E6">
          <w:rPr>
            <w:rFonts w:ascii="Times New Roman" w:hAnsi="Times New Roman" w:cs="Times New Roman"/>
            <w:sz w:val="24"/>
            <w:szCs w:val="24"/>
          </w:rPr>
          <w:delText xml:space="preserve">  </w:delText>
        </w:r>
      </w:del>
      <w:ins w:id="18" w:author="Liu, Luyu" w:date="2020-06-15T19:57:00Z">
        <w:r w:rsidR="00A246E6">
          <w:rPr>
            <w:rFonts w:ascii="Times New Roman" w:hAnsi="Times New Roman" w:cs="Times New Roman"/>
            <w:sz w:val="24"/>
            <w:szCs w:val="24"/>
          </w:rPr>
          <w:t xml:space="preserve"> </w:t>
        </w:r>
      </w:ins>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3AA14F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w:t>
      </w:r>
      <w:del w:id="19" w:author="Liu, Luyu" w:date="2020-06-15T19:57:00Z">
        <w:r w:rsidDel="00A246E6">
          <w:rPr>
            <w:rFonts w:ascii="Times New Roman" w:hAnsi="Times New Roman" w:cs="Times New Roman"/>
            <w:sz w:val="24"/>
            <w:szCs w:val="24"/>
          </w:rPr>
          <w:delText xml:space="preserve">  </w:delText>
        </w:r>
      </w:del>
      <w:ins w:id="2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Correspondingly, many public transit agencies are sharing schedule and real-time vehicle location data to enable navigation apps that make public transit more convivial and useful to users. </w:t>
      </w:r>
    </w:p>
    <w:p w14:paraId="4DF218AB" w14:textId="18BE86E0"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del w:id="21" w:author="Liu, Luyu" w:date="2020-06-15T19:57:00Z">
        <w:r w:rsidRPr="003E62F4" w:rsidDel="00A246E6">
          <w:rPr>
            <w:rFonts w:ascii="Times New Roman" w:hAnsi="Times New Roman" w:cs="Times New Roman"/>
            <w:sz w:val="24"/>
            <w:szCs w:val="24"/>
          </w:rPr>
          <w:delText xml:space="preserve">  </w:delText>
        </w:r>
      </w:del>
      <w:ins w:id="2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91427">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2","issue":"534","issued":{"date-parts":[["1975"]]},"page":"38-51","title":"Role of waiting time, comfort, and convenience in modal choice for work trip.","type":"article-journal","volume":"534"},"uris":["http://www.mendeley.com/documents/?uuid=e0a6c792-6afe-4e60-8355-8398f578ad68"]}],"mendeley":{"formattedCitation":"(Algers, Hansen, and Tegner 1975; Gkioulou 2013)","plainTextFormattedCitation":"(Algers, Hansen, and Tegner 1975; Gkioulou 2013)","previouslyFormattedCitation":"(Algers, Hansen, and Tegner 1975; Gkioulou 2013)"},"properties":{"noteIndex":0},"schema":"https://github.com/citation-style-language/schema/raw/master/csl-citation.json"}</w:instrText>
      </w:r>
      <w:r w:rsidRPr="0086659E">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Algers, Hansen, and Tegner 1975; Gkioulou 2013)</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23" w:author="Liu, Luyu" w:date="2020-06-15T19:57:00Z">
        <w:r w:rsidRPr="003E62F4" w:rsidDel="00A246E6">
          <w:rPr>
            <w:rFonts w:ascii="Times New Roman" w:hAnsi="Times New Roman" w:cs="Times New Roman"/>
            <w:sz w:val="24"/>
            <w:szCs w:val="24"/>
          </w:rPr>
          <w:delText xml:space="preserve">   </w:delText>
        </w:r>
      </w:del>
      <w:ins w:id="24" w:author="Liu, Luyu" w:date="2020-06-15T19:57:00Z">
        <w:r w:rsidR="00A246E6">
          <w:rPr>
            <w:rFonts w:ascii="Times New Roman" w:hAnsi="Times New Roman" w:cs="Times New Roman"/>
            <w:sz w:val="24"/>
            <w:szCs w:val="24"/>
          </w:rPr>
          <w:t xml:space="preserve"> </w:t>
        </w:r>
      </w:ins>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367B">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w:t>
      </w:r>
      <w:del w:id="25" w:author="Liu, Luyu" w:date="2020-06-15T19:57:00Z">
        <w:r w:rsidDel="00A246E6">
          <w:rPr>
            <w:rFonts w:ascii="Times New Roman" w:hAnsi="Times New Roman" w:cs="Times New Roman"/>
            <w:sz w:val="24"/>
            <w:szCs w:val="24"/>
          </w:rPr>
          <w:delText xml:space="preserve">  </w:delText>
        </w:r>
      </w:del>
      <w:ins w:id="26" w:author="Liu, Luyu" w:date="2020-06-15T19:57:00Z">
        <w:r w:rsidR="00A246E6">
          <w:rPr>
            <w:rFonts w:ascii="Times New Roman" w:hAnsi="Times New Roman" w:cs="Times New Roman"/>
            <w:sz w:val="24"/>
            <w:szCs w:val="24"/>
          </w:rPr>
          <w:t xml:space="preserve"> </w:t>
        </w:r>
      </w:ins>
    </w:p>
    <w:p w14:paraId="5BA93D6C" w14:textId="47DE15D8" w:rsidR="005A464A" w:rsidRPr="008C77AC" w:rsidRDefault="005A464A" w:rsidP="005A464A">
      <w:pPr>
        <w:ind w:firstLine="720"/>
        <w:jc w:val="both"/>
        <w:rPr>
          <w:rFonts w:ascii="Times New Roman" w:hAnsi="Times New Roman" w:cs="Times New Roman"/>
          <w:sz w:val="24"/>
          <w:szCs w:val="24"/>
        </w:rPr>
      </w:pPr>
      <w:commentRangeStart w:id="27"/>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27"/>
      <w:r>
        <w:rPr>
          <w:rFonts w:ascii="Times New Roman" w:hAnsi="Times New Roman" w:cs="Times New Roman"/>
          <w:sz w:val="24"/>
          <w:szCs w:val="24"/>
        </w:rPr>
        <w:t xml:space="preserve">As </w:t>
      </w:r>
      <w:r>
        <w:rPr>
          <w:rStyle w:val="CommentReference"/>
        </w:rPr>
        <w:commentReference w:id="27"/>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del w:id="28" w:author="Liu, Luyu" w:date="2020-06-15T19:57:00Z">
        <w:r w:rsidRPr="008C77AC"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29" w:author="Liu, Luyu" w:date="2020-06-15T19:57:00Z">
        <w:r w:rsidR="00A246E6">
          <w:rPr>
            <w:rFonts w:ascii="Times New Roman" w:hAnsi="Times New Roman" w:cs="Times New Roman"/>
            <w:sz w:val="24"/>
            <w:szCs w:val="24"/>
          </w:rPr>
          <w:t xml:space="preserve"> </w:t>
        </w:r>
      </w:ins>
      <w:commentRangeStart w:id="30"/>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w:t>
      </w:r>
      <w:del w:id="31" w:author="Liu, Luyu" w:date="2020-06-16T19:27:00Z">
        <w:r w:rsidDel="00AB37CD">
          <w:rPr>
            <w:rFonts w:ascii="Times New Roman" w:hAnsi="Times New Roman" w:cs="Times New Roman"/>
            <w:sz w:val="24"/>
            <w:szCs w:val="24"/>
          </w:rPr>
          <w:delText xml:space="preserve">allow users to experience short </w:delText>
        </w:r>
      </w:del>
      <w:ins w:id="32" w:author="Liu, Luyu" w:date="2020-06-16T19:27:00Z">
        <w:r w:rsidR="00AB37CD">
          <w:rPr>
            <w:rFonts w:ascii="Times New Roman" w:hAnsi="Times New Roman" w:cs="Times New Roman"/>
            <w:sz w:val="24"/>
            <w:szCs w:val="24"/>
          </w:rPr>
          <w:t xml:space="preserve">shorten </w:t>
        </w:r>
      </w:ins>
      <w:r>
        <w:rPr>
          <w:rFonts w:ascii="Times New Roman" w:hAnsi="Times New Roman" w:cs="Times New Roman"/>
          <w:sz w:val="24"/>
          <w:szCs w:val="24"/>
        </w:rPr>
        <w:t>waiting times despite infrequent service</w:t>
      </w:r>
      <w:del w:id="33" w:author="Liu, Luyu" w:date="2020-06-16T19:26:00Z">
        <w:r w:rsidRPr="008C77AC" w:rsidDel="001C320A">
          <w:rPr>
            <w:rFonts w:ascii="Times New Roman" w:hAnsi="Times New Roman" w:cs="Times New Roman"/>
            <w:sz w:val="24"/>
            <w:szCs w:val="24"/>
          </w:rPr>
          <w:delText>.</w:delText>
        </w:r>
        <w:r w:rsidDel="001C320A">
          <w:rPr>
            <w:rFonts w:ascii="Times New Roman" w:hAnsi="Times New Roman" w:cs="Times New Roman"/>
            <w:sz w:val="24"/>
            <w:szCs w:val="24"/>
          </w:rPr>
          <w:delText xml:space="preserve"> RTI may be especially critical to users due to time penalties associated with </w:delText>
        </w:r>
      </w:del>
      <w:del w:id="34" w:author="Liu, Luyu" w:date="2020-06-16T19:28:00Z">
        <w:r w:rsidDel="00786FA1">
          <w:rPr>
            <w:rFonts w:ascii="Times New Roman" w:hAnsi="Times New Roman" w:cs="Times New Roman"/>
            <w:sz w:val="24"/>
            <w:szCs w:val="24"/>
          </w:rPr>
          <w:delText>missing a bus on route with long headways</w:delText>
        </w:r>
      </w:del>
      <w:r>
        <w:rPr>
          <w:rFonts w:ascii="Times New Roman" w:hAnsi="Times New Roman" w:cs="Times New Roman"/>
          <w:sz w:val="24"/>
          <w:szCs w:val="24"/>
        </w:rPr>
        <w:t>.</w:t>
      </w:r>
      <w:del w:id="35" w:author="Liu, Luyu" w:date="2020-06-15T19:57:00Z">
        <w:r w:rsidDel="00A246E6">
          <w:rPr>
            <w:rFonts w:ascii="Times New Roman" w:hAnsi="Times New Roman" w:cs="Times New Roman"/>
            <w:sz w:val="24"/>
            <w:szCs w:val="24"/>
          </w:rPr>
          <w:delText xml:space="preserve"> </w:delText>
        </w:r>
        <w:r w:rsidRPr="008C77AC" w:rsidDel="00A246E6">
          <w:rPr>
            <w:rFonts w:ascii="Times New Roman" w:hAnsi="Times New Roman" w:cs="Times New Roman"/>
            <w:sz w:val="24"/>
            <w:szCs w:val="24"/>
          </w:rPr>
          <w:delText xml:space="preserve"> </w:delText>
        </w:r>
      </w:del>
      <w:commentRangeEnd w:id="30"/>
      <w:ins w:id="36" w:author="Liu, Luyu" w:date="2020-06-15T19:57:00Z">
        <w:r w:rsidR="00A246E6">
          <w:rPr>
            <w:rFonts w:ascii="Times New Roman" w:hAnsi="Times New Roman" w:cs="Times New Roman"/>
            <w:sz w:val="24"/>
            <w:szCs w:val="24"/>
          </w:rPr>
          <w:t xml:space="preserve"> </w:t>
        </w:r>
      </w:ins>
      <w:r>
        <w:rPr>
          <w:rStyle w:val="CommentReference"/>
        </w:rPr>
        <w:commentReference w:id="30"/>
      </w:r>
    </w:p>
    <w:p w14:paraId="06A64842" w14:textId="01942BAE" w:rsidR="005A464A" w:rsidRDefault="00270353" w:rsidP="005A464A">
      <w:pPr>
        <w:ind w:firstLine="720"/>
        <w:jc w:val="both"/>
        <w:rPr>
          <w:rFonts w:ascii="Times New Roman" w:hAnsi="Times New Roman" w:cs="Times New Roman"/>
          <w:sz w:val="24"/>
          <w:szCs w:val="24"/>
        </w:rPr>
      </w:pPr>
      <w:ins w:id="37" w:author="Liu, Luyu" w:date="2020-06-15T16:11:00Z">
        <w:r>
          <w:rPr>
            <w:rFonts w:ascii="Times New Roman" w:hAnsi="Times New Roman" w:cs="Times New Roman"/>
            <w:sz w:val="24"/>
            <w:szCs w:val="24"/>
          </w:rPr>
          <w:t xml:space="preserve">Most </w:t>
        </w:r>
      </w:ins>
      <w:commentRangeStart w:id="38"/>
      <w:del w:id="39" w:author="Liu, Luyu" w:date="2020-06-15T16:11:00Z">
        <w:r w:rsidR="005A464A" w:rsidRPr="006E0EAE" w:rsidDel="00270353">
          <w:rPr>
            <w:rFonts w:ascii="Times New Roman" w:hAnsi="Times New Roman" w:cs="Times New Roman"/>
            <w:sz w:val="24"/>
            <w:szCs w:val="24"/>
          </w:rPr>
          <w:delText xml:space="preserve">Ideally, </w:delText>
        </w:r>
      </w:del>
      <w:r w:rsidR="005A464A" w:rsidRPr="006E0EAE">
        <w:rPr>
          <w:rFonts w:ascii="Times New Roman" w:hAnsi="Times New Roman" w:cs="Times New Roman"/>
          <w:sz w:val="24"/>
          <w:szCs w:val="24"/>
        </w:rPr>
        <w:t>RTI apps</w:t>
      </w:r>
      <w:ins w:id="40" w:author="Liu, Luyu" w:date="2020-06-15T16:11:00Z">
        <w:r>
          <w:rPr>
            <w:rFonts w:ascii="Times New Roman" w:hAnsi="Times New Roman" w:cs="Times New Roman"/>
            <w:sz w:val="24"/>
            <w:szCs w:val="24"/>
          </w:rPr>
          <w:t xml:space="preserve">’ algorithms always aim to </w:t>
        </w:r>
      </w:ins>
      <w:del w:id="41" w:author="Liu, Luyu" w:date="2020-06-15T16:11:00Z">
        <w:r w:rsidR="005A464A" w:rsidDel="00270353">
          <w:rPr>
            <w:rFonts w:ascii="Times New Roman" w:hAnsi="Times New Roman" w:cs="Times New Roman"/>
            <w:sz w:val="24"/>
            <w:szCs w:val="24"/>
          </w:rPr>
          <w:delText xml:space="preserve"> can </w:delText>
        </w:r>
      </w:del>
      <w:r w:rsidR="005A464A">
        <w:rPr>
          <w:rFonts w:ascii="Times New Roman" w:hAnsi="Times New Roman" w:cs="Times New Roman"/>
          <w:sz w:val="24"/>
          <w:szCs w:val="24"/>
        </w:rPr>
        <w:t xml:space="preserve">diminish </w:t>
      </w:r>
      <w:r w:rsidR="005A464A" w:rsidRPr="006E0EAE">
        <w:rPr>
          <w:rFonts w:ascii="Times New Roman" w:hAnsi="Times New Roman" w:cs="Times New Roman"/>
          <w:sz w:val="24"/>
          <w:szCs w:val="24"/>
        </w:rPr>
        <w:t xml:space="preserve">waiting time to </w:t>
      </w:r>
      <w:r w:rsidR="005A464A">
        <w:rPr>
          <w:rFonts w:ascii="Times New Roman" w:hAnsi="Times New Roman" w:cs="Times New Roman"/>
          <w:sz w:val="24"/>
          <w:szCs w:val="24"/>
        </w:rPr>
        <w:t>zero</w:t>
      </w:r>
      <w:del w:id="42" w:author="Liu, Luyu" w:date="2020-06-15T16:24:00Z">
        <w:r w:rsidR="005A464A" w:rsidRPr="006E0EAE" w:rsidDel="00A163AB">
          <w:rPr>
            <w:rFonts w:ascii="Times New Roman" w:hAnsi="Times New Roman" w:cs="Times New Roman"/>
            <w:sz w:val="24"/>
            <w:szCs w:val="24"/>
          </w:rPr>
          <w:delText>, which means</w:delText>
        </w:r>
      </w:del>
      <w:ins w:id="43" w:author="Liu, Luyu" w:date="2020-06-15T16:24:00Z">
        <w:r w:rsidR="00A163AB">
          <w:rPr>
            <w:rFonts w:ascii="Times New Roman" w:hAnsi="Times New Roman" w:cs="Times New Roman"/>
            <w:sz w:val="24"/>
            <w:szCs w:val="24"/>
          </w:rPr>
          <w:t>:</w:t>
        </w:r>
      </w:ins>
      <w:r w:rsidR="005A464A" w:rsidRPr="006E0EAE">
        <w:rPr>
          <w:rFonts w:ascii="Times New Roman" w:hAnsi="Times New Roman" w:cs="Times New Roman"/>
          <w:sz w:val="24"/>
          <w:szCs w:val="24"/>
        </w:rPr>
        <w:t xml:space="preserve"> </w:t>
      </w:r>
      <w:del w:id="44" w:author="Liu, Luyu" w:date="2020-06-15T16:22:00Z">
        <w:r w:rsidR="005A464A" w:rsidRPr="006E0EAE" w:rsidDel="006A62A1">
          <w:rPr>
            <w:rFonts w:ascii="Times New Roman" w:hAnsi="Times New Roman" w:cs="Times New Roman"/>
            <w:sz w:val="24"/>
            <w:szCs w:val="24"/>
          </w:rPr>
          <w:delText xml:space="preserve">as soon as </w:delText>
        </w:r>
      </w:del>
      <w:del w:id="45" w:author="Liu, Luyu" w:date="2020-06-15T16:24:00Z">
        <w:r w:rsidR="005A464A" w:rsidDel="00A163AB">
          <w:rPr>
            <w:rFonts w:ascii="Times New Roman" w:hAnsi="Times New Roman" w:cs="Times New Roman"/>
            <w:sz w:val="24"/>
            <w:szCs w:val="24"/>
          </w:rPr>
          <w:delText xml:space="preserve">a </w:delText>
        </w:r>
      </w:del>
      <w:r w:rsidR="005A464A" w:rsidRPr="006E0EAE">
        <w:rPr>
          <w:rFonts w:ascii="Times New Roman" w:hAnsi="Times New Roman" w:cs="Times New Roman"/>
          <w:sz w:val="24"/>
          <w:szCs w:val="24"/>
        </w:rPr>
        <w:t xml:space="preserve">user </w:t>
      </w:r>
      <w:ins w:id="46" w:author="Liu, Luyu" w:date="2020-06-15T16:24:00Z">
        <w:r w:rsidR="00A163AB">
          <w:rPr>
            <w:rFonts w:ascii="Times New Roman" w:hAnsi="Times New Roman" w:cs="Times New Roman"/>
            <w:sz w:val="24"/>
            <w:szCs w:val="24"/>
          </w:rPr>
          <w:t xml:space="preserve">arrival time </w:t>
        </w:r>
      </w:ins>
      <w:del w:id="47" w:author="Liu, Luyu" w:date="2020-06-15T16:24:00Z">
        <w:r w:rsidR="005A464A" w:rsidRPr="006E0EAE" w:rsidDel="00A163AB">
          <w:rPr>
            <w:rFonts w:ascii="Times New Roman" w:hAnsi="Times New Roman" w:cs="Times New Roman"/>
            <w:sz w:val="24"/>
            <w:szCs w:val="24"/>
          </w:rPr>
          <w:delText>arriv</w:delText>
        </w:r>
      </w:del>
      <w:del w:id="48" w:author="Liu, Luyu" w:date="2020-06-15T16:22:00Z">
        <w:r w:rsidR="005A464A" w:rsidRPr="006E0EAE" w:rsidDel="006A62A1">
          <w:rPr>
            <w:rFonts w:ascii="Times New Roman" w:hAnsi="Times New Roman" w:cs="Times New Roman"/>
            <w:sz w:val="24"/>
            <w:szCs w:val="24"/>
          </w:rPr>
          <w:delText>e</w:delText>
        </w:r>
        <w:r w:rsidR="005A464A" w:rsidDel="006A62A1">
          <w:rPr>
            <w:rFonts w:ascii="Times New Roman" w:hAnsi="Times New Roman" w:cs="Times New Roman"/>
            <w:sz w:val="24"/>
            <w:szCs w:val="24"/>
          </w:rPr>
          <w:delText>s</w:delText>
        </w:r>
      </w:del>
      <w:del w:id="49" w:author="Liu, Luyu" w:date="2020-06-15T16:24:00Z">
        <w:r w:rsidR="005A464A" w:rsidRPr="006E0EAE" w:rsidDel="00A163AB">
          <w:rPr>
            <w:rFonts w:ascii="Times New Roman" w:hAnsi="Times New Roman" w:cs="Times New Roman"/>
            <w:sz w:val="24"/>
            <w:szCs w:val="24"/>
          </w:rPr>
          <w:delText xml:space="preserve"> </w:delText>
        </w:r>
      </w:del>
      <w:r w:rsidR="005A464A" w:rsidRPr="006E0EAE">
        <w:rPr>
          <w:rFonts w:ascii="Times New Roman" w:hAnsi="Times New Roman" w:cs="Times New Roman"/>
          <w:sz w:val="24"/>
          <w:szCs w:val="24"/>
        </w:rPr>
        <w:t xml:space="preserve">at </w:t>
      </w:r>
      <w:r w:rsidR="005A464A">
        <w:rPr>
          <w:rFonts w:ascii="Times New Roman" w:hAnsi="Times New Roman" w:cs="Times New Roman"/>
          <w:sz w:val="24"/>
          <w:szCs w:val="24"/>
        </w:rPr>
        <w:t xml:space="preserve">a </w:t>
      </w:r>
      <w:r w:rsidR="005A464A" w:rsidRPr="006E0EAE">
        <w:rPr>
          <w:rFonts w:ascii="Times New Roman" w:hAnsi="Times New Roman" w:cs="Times New Roman"/>
          <w:sz w:val="24"/>
          <w:szCs w:val="24"/>
        </w:rPr>
        <w:t>stop</w:t>
      </w:r>
      <w:ins w:id="50" w:author="Liu, Luyu" w:date="2020-06-15T16:22:00Z">
        <w:r w:rsidR="006A62A1">
          <w:rPr>
            <w:rFonts w:ascii="Times New Roman" w:hAnsi="Times New Roman" w:cs="Times New Roman"/>
            <w:sz w:val="24"/>
            <w:szCs w:val="24"/>
          </w:rPr>
          <w:t xml:space="preserve"> is </w:t>
        </w:r>
      </w:ins>
      <w:ins w:id="51" w:author="Liu, Luyu" w:date="2020-06-15T16:24:00Z">
        <w:r w:rsidR="00A163AB">
          <w:rPr>
            <w:rFonts w:ascii="Times New Roman" w:hAnsi="Times New Roman" w:cs="Times New Roman"/>
            <w:sz w:val="24"/>
            <w:szCs w:val="24"/>
          </w:rPr>
          <w:t xml:space="preserve">always </w:t>
        </w:r>
      </w:ins>
      <w:ins w:id="52" w:author="Liu, Luyu" w:date="2020-06-15T16:25:00Z">
        <w:r w:rsidR="00E65DED">
          <w:rPr>
            <w:rFonts w:ascii="Times New Roman" w:hAnsi="Times New Roman" w:cs="Times New Roman"/>
            <w:sz w:val="24"/>
            <w:szCs w:val="24"/>
          </w:rPr>
          <w:t>exactly the</w:t>
        </w:r>
      </w:ins>
      <w:ins w:id="53" w:author="Liu, Luyu" w:date="2020-06-15T16:22:00Z">
        <w:r w:rsidR="006A62A1">
          <w:rPr>
            <w:rFonts w:ascii="Times New Roman" w:hAnsi="Times New Roman" w:cs="Times New Roman"/>
            <w:sz w:val="24"/>
            <w:szCs w:val="24"/>
          </w:rPr>
          <w:t xml:space="preserve"> same as</w:t>
        </w:r>
      </w:ins>
      <w:del w:id="54" w:author="Liu, Luyu" w:date="2020-06-15T16:22:00Z">
        <w:r w:rsidR="005A464A" w:rsidRPr="006E0EAE" w:rsidDel="006A62A1">
          <w:rPr>
            <w:rFonts w:ascii="Times New Roman" w:hAnsi="Times New Roman" w:cs="Times New Roman"/>
            <w:sz w:val="24"/>
            <w:szCs w:val="24"/>
          </w:rPr>
          <w:delText xml:space="preserve">, </w:delText>
        </w:r>
      </w:del>
      <w:ins w:id="55" w:author="Liu, Luyu" w:date="2020-06-15T16:22:00Z">
        <w:r w:rsidR="006A62A1">
          <w:rPr>
            <w:rFonts w:ascii="Times New Roman" w:hAnsi="Times New Roman" w:cs="Times New Roman"/>
            <w:sz w:val="24"/>
            <w:szCs w:val="24"/>
          </w:rPr>
          <w:t xml:space="preserve"> </w:t>
        </w:r>
      </w:ins>
      <w:r w:rsidR="005A464A" w:rsidRPr="006E0EAE">
        <w:rPr>
          <w:rFonts w:ascii="Times New Roman" w:hAnsi="Times New Roman" w:cs="Times New Roman"/>
          <w:sz w:val="24"/>
          <w:szCs w:val="24"/>
        </w:rPr>
        <w:t>the bus arriv</w:t>
      </w:r>
      <w:ins w:id="56" w:author="Liu, Luyu" w:date="2020-06-15T16:22:00Z">
        <w:r w:rsidR="006A62A1">
          <w:rPr>
            <w:rFonts w:ascii="Times New Roman" w:hAnsi="Times New Roman" w:cs="Times New Roman"/>
            <w:sz w:val="24"/>
            <w:szCs w:val="24"/>
          </w:rPr>
          <w:t>al time</w:t>
        </w:r>
      </w:ins>
      <w:ins w:id="57" w:author="Liu, Luyu" w:date="2020-06-15T16:24:00Z">
        <w:r w:rsidR="00A163AB">
          <w:rPr>
            <w:rFonts w:ascii="Times New Roman" w:hAnsi="Times New Roman" w:cs="Times New Roman"/>
            <w:sz w:val="24"/>
            <w:szCs w:val="24"/>
          </w:rPr>
          <w:t>,</w:t>
        </w:r>
      </w:ins>
      <w:ins w:id="58" w:author="Liu, Luyu" w:date="2020-06-15T16:22:00Z">
        <w:r w:rsidR="006A62A1">
          <w:rPr>
            <w:rFonts w:ascii="Times New Roman" w:hAnsi="Times New Roman" w:cs="Times New Roman"/>
            <w:sz w:val="24"/>
            <w:szCs w:val="24"/>
          </w:rPr>
          <w:t xml:space="preserve"> as shown in most </w:t>
        </w:r>
      </w:ins>
      <w:ins w:id="59" w:author="Liu, Luyu" w:date="2020-06-15T16:23:00Z">
        <w:r w:rsidR="006A62A1">
          <w:rPr>
            <w:rFonts w:ascii="Times New Roman" w:hAnsi="Times New Roman" w:cs="Times New Roman"/>
            <w:sz w:val="24"/>
            <w:szCs w:val="24"/>
          </w:rPr>
          <w:t>transit</w:t>
        </w:r>
      </w:ins>
      <w:ins w:id="60" w:author="Liu, Luyu" w:date="2020-06-15T16:22:00Z">
        <w:r w:rsidR="006A62A1">
          <w:rPr>
            <w:rFonts w:ascii="Times New Roman" w:hAnsi="Times New Roman" w:cs="Times New Roman"/>
            <w:sz w:val="24"/>
            <w:szCs w:val="24"/>
          </w:rPr>
          <w:t xml:space="preserve"> </w:t>
        </w:r>
      </w:ins>
      <w:ins w:id="61" w:author="Liu, Luyu" w:date="2020-06-15T16:23:00Z">
        <w:r w:rsidR="006A62A1">
          <w:rPr>
            <w:rFonts w:ascii="Times New Roman" w:hAnsi="Times New Roman" w:cs="Times New Roman"/>
            <w:sz w:val="24"/>
            <w:szCs w:val="24"/>
          </w:rPr>
          <w:t>planning apps’ suggested routes</w:t>
        </w:r>
      </w:ins>
      <w:del w:id="62" w:author="Liu, Luyu" w:date="2020-06-15T16:22:00Z">
        <w:r w:rsidR="005A464A" w:rsidRPr="006E0EAE" w:rsidDel="006A62A1">
          <w:rPr>
            <w:rFonts w:ascii="Times New Roman" w:hAnsi="Times New Roman" w:cs="Times New Roman"/>
            <w:sz w:val="24"/>
            <w:szCs w:val="24"/>
          </w:rPr>
          <w:delText>es</w:delText>
        </w:r>
      </w:del>
      <w:r w:rsidR="005A464A" w:rsidRPr="006E0EAE">
        <w:rPr>
          <w:rFonts w:ascii="Times New Roman" w:hAnsi="Times New Roman" w:cs="Times New Roman"/>
          <w:sz w:val="24"/>
          <w:szCs w:val="24"/>
        </w:rPr>
        <w:t>.</w:t>
      </w:r>
      <w:ins w:id="63" w:author="Liu, Luyu" w:date="2020-06-15T16:22:00Z">
        <w:r w:rsidR="006A62A1">
          <w:rPr>
            <w:rFonts w:ascii="Times New Roman" w:hAnsi="Times New Roman" w:cs="Times New Roman"/>
            <w:sz w:val="24"/>
            <w:szCs w:val="24"/>
          </w:rPr>
          <w:t xml:space="preserve"> </w:t>
        </w:r>
      </w:ins>
      <w:del w:id="64" w:author="Liu, Luyu" w:date="2020-06-15T16:14:00Z">
        <w:r w:rsidR="005A464A" w:rsidRPr="006E0EAE" w:rsidDel="003D13C4">
          <w:rPr>
            <w:rFonts w:ascii="Times New Roman" w:hAnsi="Times New Roman" w:cs="Times New Roman"/>
            <w:sz w:val="24"/>
            <w:szCs w:val="24"/>
          </w:rPr>
          <w:delText xml:space="preserve"> </w:delText>
        </w:r>
        <w:r w:rsidR="005A464A" w:rsidDel="003D13C4">
          <w:rPr>
            <w:rFonts w:ascii="Times New Roman" w:hAnsi="Times New Roman" w:cs="Times New Roman"/>
            <w:sz w:val="24"/>
            <w:szCs w:val="24"/>
          </w:rPr>
          <w:delText xml:space="preserve"> </w:delText>
        </w:r>
      </w:del>
      <w:r w:rsidR="005A464A">
        <w:rPr>
          <w:rFonts w:ascii="Times New Roman" w:hAnsi="Times New Roman" w:cs="Times New Roman"/>
          <w:sz w:val="24"/>
          <w:szCs w:val="24"/>
        </w:rPr>
        <w:t>However, this attempted minimization of wait time by users can be risky.</w:t>
      </w:r>
      <w:ins w:id="65" w:author="Liu, Luyu" w:date="2020-06-15T16:12:00Z">
        <w:r w:rsidR="00E517A2">
          <w:rPr>
            <w:rFonts w:ascii="Times New Roman" w:hAnsi="Times New Roman" w:cs="Times New Roman"/>
            <w:sz w:val="24"/>
            <w:szCs w:val="24"/>
          </w:rPr>
          <w:t xml:space="preserve"> </w:t>
        </w:r>
      </w:ins>
      <w:del w:id="66" w:author="Liu, Luyu" w:date="2020-06-15T16:12:00Z">
        <w:r w:rsidR="005A464A" w:rsidDel="00E517A2">
          <w:rPr>
            <w:rFonts w:ascii="Times New Roman" w:hAnsi="Times New Roman" w:cs="Times New Roman"/>
            <w:sz w:val="24"/>
            <w:szCs w:val="24"/>
          </w:rPr>
          <w:delText xml:space="preserve">  </w:delText>
        </w:r>
        <w:r w:rsidR="005A464A" w:rsidDel="00E517A2">
          <w:rPr>
            <w:rFonts w:ascii="Times New Roman" w:hAnsi="Times New Roman" w:cs="Times New Roman" w:hint="eastAsia"/>
            <w:sz w:val="24"/>
            <w:szCs w:val="24"/>
          </w:rPr>
          <w:delText xml:space="preserve"> </w:delText>
        </w:r>
      </w:del>
      <w:r w:rsidR="005A464A">
        <w:rPr>
          <w:rFonts w:ascii="Times New Roman" w:hAnsi="Times New Roman" w:cs="Times New Roman"/>
          <w:sz w:val="24"/>
          <w:szCs w:val="24"/>
        </w:rPr>
        <w:t xml:space="preserve">After a </w:t>
      </w:r>
      <w:r w:rsidR="005A464A" w:rsidRPr="00803DCB">
        <w:rPr>
          <w:rFonts w:ascii="Times New Roman" w:hAnsi="Times New Roman" w:cs="Times New Roman"/>
          <w:sz w:val="24"/>
          <w:szCs w:val="24"/>
        </w:rPr>
        <w:t xml:space="preserve">person </w:t>
      </w:r>
      <w:r w:rsidR="005A464A">
        <w:rPr>
          <w:rFonts w:ascii="Times New Roman" w:hAnsi="Times New Roman" w:cs="Times New Roman"/>
          <w:sz w:val="24"/>
          <w:szCs w:val="24"/>
        </w:rPr>
        <w:t xml:space="preserve">decides to leave their </w:t>
      </w:r>
      <w:r w:rsidR="005A464A" w:rsidRPr="00803DCB">
        <w:rPr>
          <w:rFonts w:ascii="Times New Roman" w:hAnsi="Times New Roman" w:cs="Times New Roman"/>
          <w:sz w:val="24"/>
          <w:szCs w:val="24"/>
        </w:rPr>
        <w:t xml:space="preserve">home, the actual arrival time of the bus may change. </w:t>
      </w:r>
      <w:ins w:id="67" w:author="Liu, Luyu" w:date="2020-06-15T17:15:00Z">
        <w:r w:rsidR="00543EE4">
          <w:rPr>
            <w:rFonts w:ascii="Times New Roman" w:hAnsi="Times New Roman" w:cs="Times New Roman"/>
            <w:sz w:val="24"/>
            <w:szCs w:val="24"/>
          </w:rPr>
          <w:t xml:space="preserve">For example, </w:t>
        </w:r>
      </w:ins>
      <w:del w:id="68" w:author="Liu, Luyu" w:date="2020-06-15T17:15:00Z">
        <w:r w:rsidR="005A464A" w:rsidDel="00543EE4">
          <w:rPr>
            <w:rFonts w:ascii="Times New Roman" w:hAnsi="Times New Roman" w:cs="Times New Roman"/>
            <w:sz w:val="24"/>
            <w:szCs w:val="24"/>
          </w:rPr>
          <w:delText>I</w:delText>
        </w:r>
      </w:del>
      <w:ins w:id="69" w:author="Liu, Luyu" w:date="2020-06-15T17:15:00Z">
        <w:r w:rsidR="00543EE4">
          <w:rPr>
            <w:rFonts w:ascii="Times New Roman" w:hAnsi="Times New Roman" w:cs="Times New Roman"/>
            <w:sz w:val="24"/>
            <w:szCs w:val="24"/>
          </w:rPr>
          <w:t>i</w:t>
        </w:r>
      </w:ins>
      <w:r w:rsidR="005A464A" w:rsidRPr="00803DCB">
        <w:rPr>
          <w:rFonts w:ascii="Times New Roman" w:hAnsi="Times New Roman" w:cs="Times New Roman"/>
          <w:sz w:val="24"/>
          <w:szCs w:val="24"/>
        </w:rPr>
        <w:t xml:space="preserve">f </w:t>
      </w:r>
      <w:r w:rsidR="005A464A">
        <w:rPr>
          <w:rFonts w:ascii="Times New Roman" w:hAnsi="Times New Roman" w:cs="Times New Roman"/>
          <w:sz w:val="24"/>
          <w:szCs w:val="24"/>
        </w:rPr>
        <w:t>a</w:t>
      </w:r>
      <w:r w:rsidR="005A464A" w:rsidRPr="00803DCB">
        <w:rPr>
          <w:rFonts w:ascii="Times New Roman" w:hAnsi="Times New Roman" w:cs="Times New Roman"/>
          <w:sz w:val="24"/>
          <w:szCs w:val="24"/>
        </w:rPr>
        <w:t xml:space="preserve"> bus is behind schedule, the </w:t>
      </w:r>
      <w:r w:rsidR="005A464A">
        <w:rPr>
          <w:rFonts w:ascii="Times New Roman" w:hAnsi="Times New Roman" w:cs="Times New Roman"/>
          <w:sz w:val="24"/>
          <w:szCs w:val="24"/>
        </w:rPr>
        <w:t>operator</w:t>
      </w:r>
      <w:r w:rsidR="005A464A" w:rsidRPr="00803DCB">
        <w:rPr>
          <w:rFonts w:ascii="Times New Roman" w:hAnsi="Times New Roman" w:cs="Times New Roman"/>
          <w:sz w:val="24"/>
          <w:szCs w:val="24"/>
        </w:rPr>
        <w:t xml:space="preserve"> may </w:t>
      </w:r>
      <w:del w:id="70" w:author="Liu, Luyu" w:date="2020-06-16T19:29:00Z">
        <w:r w:rsidR="005A464A" w:rsidRPr="00803DCB" w:rsidDel="00D259A3">
          <w:rPr>
            <w:rFonts w:ascii="Times New Roman" w:hAnsi="Times New Roman" w:cs="Times New Roman"/>
            <w:sz w:val="24"/>
            <w:szCs w:val="24"/>
          </w:rPr>
          <w:delText xml:space="preserve">take opportunities to </w:delText>
        </w:r>
      </w:del>
      <w:r w:rsidR="005A464A">
        <w:rPr>
          <w:rFonts w:ascii="Times New Roman" w:hAnsi="Times New Roman" w:cs="Times New Roman"/>
          <w:sz w:val="24"/>
          <w:szCs w:val="24"/>
        </w:rPr>
        <w:t>reduce the delay by speeding up. In addition, RTI apps update vehicle location and arrival times only at fixed time intervals</w:t>
      </w:r>
      <w:del w:id="71" w:author="Liu, Luyu" w:date="2020-06-16T19:29:00Z">
        <w:r w:rsidR="005A464A" w:rsidDel="001530ED">
          <w:rPr>
            <w:rFonts w:ascii="Times New Roman" w:hAnsi="Times New Roman" w:cs="Times New Roman"/>
            <w:sz w:val="24"/>
            <w:szCs w:val="24"/>
          </w:rPr>
          <w:delText xml:space="preserve"> (e.g. every minute)</w:delText>
        </w:r>
      </w:del>
      <w:r w:rsidR="005A464A">
        <w:rPr>
          <w:rFonts w:ascii="Times New Roman" w:hAnsi="Times New Roman" w:cs="Times New Roman"/>
          <w:sz w:val="24"/>
          <w:szCs w:val="24"/>
        </w:rPr>
        <w:t>.</w:t>
      </w:r>
      <w:del w:id="72" w:author="Liu, Luyu" w:date="2020-06-15T19:57:00Z">
        <w:r w:rsidR="005A464A" w:rsidDel="00A246E6">
          <w:rPr>
            <w:rFonts w:ascii="Times New Roman" w:hAnsi="Times New Roman" w:cs="Times New Roman"/>
            <w:sz w:val="24"/>
            <w:szCs w:val="24"/>
          </w:rPr>
          <w:delText xml:space="preserve">  </w:delText>
        </w:r>
      </w:del>
      <w:ins w:id="73"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e discrepancies between the RTI and reality </w:t>
      </w:r>
      <w:del w:id="74" w:author="Liu, Luyu" w:date="2020-06-16T19:29:00Z">
        <w:r w:rsidR="005A464A" w:rsidRPr="00803DCB" w:rsidDel="007F393A">
          <w:rPr>
            <w:rFonts w:ascii="Times New Roman" w:hAnsi="Times New Roman" w:cs="Times New Roman"/>
            <w:sz w:val="24"/>
            <w:szCs w:val="24"/>
          </w:rPr>
          <w:delText xml:space="preserve">means that a user </w:delText>
        </w:r>
      </w:del>
      <w:r w:rsidR="005A464A" w:rsidRPr="00803DCB">
        <w:rPr>
          <w:rFonts w:ascii="Times New Roman" w:hAnsi="Times New Roman" w:cs="Times New Roman"/>
          <w:sz w:val="24"/>
          <w:szCs w:val="24"/>
        </w:rPr>
        <w:t xml:space="preserve">may </w:t>
      </w:r>
      <w:ins w:id="75" w:author="Liu, Luyu" w:date="2020-06-16T19:30:00Z">
        <w:r w:rsidR="007F393A">
          <w:rPr>
            <w:rFonts w:ascii="Times New Roman" w:hAnsi="Times New Roman" w:cs="Times New Roman"/>
            <w:sz w:val="24"/>
            <w:szCs w:val="24"/>
          </w:rPr>
          <w:t xml:space="preserve">moreover make the user miss the bus thus incur </w:t>
        </w:r>
      </w:ins>
      <w:del w:id="76" w:author="Liu, Luyu" w:date="2020-06-16T19:29:00Z">
        <w:r w:rsidR="005A464A" w:rsidDel="007F393A">
          <w:rPr>
            <w:rFonts w:ascii="Times New Roman" w:hAnsi="Times New Roman" w:cs="Times New Roman"/>
            <w:sz w:val="24"/>
            <w:szCs w:val="24"/>
          </w:rPr>
          <w:delText xml:space="preserve">miss </w:delText>
        </w:r>
        <w:r w:rsidR="005A464A" w:rsidRPr="00803DCB" w:rsidDel="007F393A">
          <w:rPr>
            <w:rFonts w:ascii="Times New Roman" w:hAnsi="Times New Roman" w:cs="Times New Roman"/>
            <w:sz w:val="24"/>
            <w:szCs w:val="24"/>
          </w:rPr>
          <w:delText xml:space="preserve">the bus, resulting in </w:delText>
        </w:r>
      </w:del>
      <w:r w:rsidR="005A464A" w:rsidRPr="00803DCB">
        <w:rPr>
          <w:rFonts w:ascii="Times New Roman" w:hAnsi="Times New Roman" w:cs="Times New Roman"/>
          <w:sz w:val="24"/>
          <w:szCs w:val="24"/>
        </w:rPr>
        <w:t>long</w:t>
      </w:r>
      <w:ins w:id="77" w:author="Liu, Luyu" w:date="2020-06-16T19:29:00Z">
        <w:r w:rsidR="007F393A">
          <w:rPr>
            <w:rFonts w:ascii="Times New Roman" w:hAnsi="Times New Roman" w:cs="Times New Roman"/>
            <w:sz w:val="24"/>
            <w:szCs w:val="24"/>
          </w:rPr>
          <w:t>er</w:t>
        </w:r>
      </w:ins>
      <w:r w:rsidR="005A464A">
        <w:rPr>
          <w:rFonts w:ascii="Times New Roman" w:hAnsi="Times New Roman" w:cs="Times New Roman"/>
          <w:sz w:val="24"/>
          <w:szCs w:val="24"/>
        </w:rPr>
        <w:t xml:space="preserve"> </w:t>
      </w:r>
      <w:r w:rsidR="005A464A" w:rsidRPr="00803DCB">
        <w:rPr>
          <w:rFonts w:ascii="Times New Roman" w:hAnsi="Times New Roman" w:cs="Times New Roman"/>
          <w:sz w:val="24"/>
          <w:szCs w:val="24"/>
        </w:rPr>
        <w:t>wait time</w:t>
      </w:r>
      <w:r w:rsidR="005A464A">
        <w:rPr>
          <w:rFonts w:ascii="Times New Roman" w:hAnsi="Times New Roman" w:cs="Times New Roman"/>
          <w:sz w:val="24"/>
          <w:szCs w:val="24"/>
        </w:rPr>
        <w:t xml:space="preserve"> – at least as long as the service headway</w:t>
      </w:r>
      <w:del w:id="78" w:author="Liu, Luyu" w:date="2020-06-16T19:31:00Z">
        <w:r w:rsidR="005A464A" w:rsidDel="00D21F98">
          <w:rPr>
            <w:rFonts w:ascii="Times New Roman" w:hAnsi="Times New Roman" w:cs="Times New Roman"/>
            <w:sz w:val="24"/>
            <w:szCs w:val="24"/>
          </w:rPr>
          <w:delText>; longer if the bus schedule has larger headway</w:delText>
        </w:r>
      </w:del>
      <w:r w:rsidR="005A464A" w:rsidRPr="00803DCB">
        <w:rPr>
          <w:rFonts w:ascii="Times New Roman" w:hAnsi="Times New Roman" w:cs="Times New Roman"/>
          <w:sz w:val="24"/>
          <w:szCs w:val="24"/>
        </w:rPr>
        <w:t xml:space="preserve">. Paradoxically, the </w:t>
      </w:r>
      <w:ins w:id="79" w:author="Liu, Luyu" w:date="2020-06-15T16:20:00Z">
        <w:r w:rsidR="000E7329">
          <w:rPr>
            <w:rFonts w:ascii="Times New Roman" w:hAnsi="Times New Roman" w:cs="Times New Roman"/>
            <w:sz w:val="24"/>
            <w:szCs w:val="24"/>
          </w:rPr>
          <w:t>mis</w:t>
        </w:r>
      </w:ins>
      <w:r w:rsidR="005A464A" w:rsidRPr="00803DCB">
        <w:rPr>
          <w:rFonts w:ascii="Times New Roman" w:hAnsi="Times New Roman" w:cs="Times New Roman"/>
          <w:sz w:val="24"/>
          <w:szCs w:val="24"/>
        </w:rPr>
        <w:t xml:space="preserve">use of RTI may increase waiting times based on the </w:t>
      </w:r>
      <w:r w:rsidR="005A464A">
        <w:rPr>
          <w:rFonts w:ascii="Times New Roman" w:hAnsi="Times New Roman" w:cs="Times New Roman"/>
          <w:sz w:val="24"/>
          <w:szCs w:val="24"/>
        </w:rPr>
        <w:t xml:space="preserve">realized </w:t>
      </w:r>
      <w:r w:rsidR="005A464A" w:rsidRPr="00803DCB">
        <w:rPr>
          <w:rFonts w:ascii="Times New Roman" w:hAnsi="Times New Roman" w:cs="Times New Roman"/>
          <w:sz w:val="24"/>
          <w:szCs w:val="24"/>
        </w:rPr>
        <w:t>performance of the public transit system.</w:t>
      </w:r>
      <w:ins w:id="80" w:author="Liu, Luyu" w:date="2020-06-15T16:14:00Z">
        <w:r w:rsidR="00E360ED" w:rsidRPr="00DC1984" w:rsidDel="00E360ED">
          <w:rPr>
            <w:rFonts w:ascii="Times New Roman" w:hAnsi="Times New Roman" w:cs="Times New Roman"/>
            <w:sz w:val="24"/>
            <w:szCs w:val="24"/>
          </w:rPr>
          <w:t xml:space="preserve"> </w:t>
        </w:r>
      </w:ins>
      <w:del w:id="81" w:author="Liu, Luyu" w:date="2020-06-15T16:14:00Z">
        <w:r w:rsidR="005A464A" w:rsidRPr="00DC1984" w:rsidDel="00E360ED">
          <w:rPr>
            <w:rFonts w:ascii="Times New Roman" w:hAnsi="Times New Roman" w:cs="Times New Roman"/>
            <w:sz w:val="24"/>
            <w:szCs w:val="24"/>
          </w:rPr>
          <w:delText xml:space="preserve"> </w:delText>
        </w:r>
        <w:commentRangeEnd w:id="38"/>
        <w:r w:rsidR="005A464A" w:rsidDel="00E360ED">
          <w:rPr>
            <w:rStyle w:val="CommentReference"/>
          </w:rPr>
          <w:commentReference w:id="38"/>
        </w:r>
      </w:del>
    </w:p>
    <w:p w14:paraId="342EAE4B" w14:textId="3A53DC0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del w:id="82" w:author="Liu, Luyu" w:date="2020-06-15T19:57:00Z">
        <w:r w:rsidRPr="003803C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8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relative performance varies depending on time of day, distance to the bus stop, and the location of the stop along the bus route.</w:t>
      </w:r>
      <w:del w:id="84" w:author="Liu, Luyu" w:date="2020-06-15T19:57:00Z">
        <w:r w:rsidDel="00A246E6">
          <w:rPr>
            <w:rFonts w:ascii="Times New Roman" w:hAnsi="Times New Roman" w:cs="Times New Roman"/>
            <w:sz w:val="24"/>
            <w:szCs w:val="24"/>
          </w:rPr>
          <w:delText xml:space="preserve">  </w:delText>
        </w:r>
      </w:del>
      <w:ins w:id="8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w:t>
      </w:r>
      <w:ins w:id="86" w:author="Liu, Luyu" w:date="2020-06-21T14:19:00Z">
        <w:r w:rsidR="00E476E4">
          <w:rPr>
            <w:rFonts w:ascii="Times New Roman" w:hAnsi="Times New Roman" w:cs="Times New Roman"/>
            <w:sz w:val="24"/>
            <w:szCs w:val="24"/>
          </w:rPr>
          <w:t xml:space="preserve">current </w:t>
        </w:r>
      </w:ins>
      <w:r>
        <w:rPr>
          <w:rFonts w:ascii="Times New Roman" w:hAnsi="Times New Roman" w:cs="Times New Roman"/>
          <w:sz w:val="24"/>
          <w:szCs w:val="24"/>
        </w:rPr>
        <w:t xml:space="preserve">RTI </w:t>
      </w:r>
      <w:ins w:id="87" w:author="Liu, Luyu" w:date="2020-06-21T14:19:00Z">
        <w:r w:rsidR="00E476E4">
          <w:rPr>
            <w:rFonts w:ascii="Times New Roman" w:hAnsi="Times New Roman" w:cs="Times New Roman"/>
            <w:sz w:val="24"/>
            <w:szCs w:val="24"/>
          </w:rPr>
          <w:t xml:space="preserve">prediction schemes </w:t>
        </w:r>
      </w:ins>
      <w:r>
        <w:rPr>
          <w:rFonts w:ascii="Times New Roman" w:hAnsi="Times New Roman" w:cs="Times New Roman"/>
          <w:sz w:val="24"/>
          <w:szCs w:val="24"/>
        </w:rPr>
        <w:t>in reducing user wait time</w:t>
      </w:r>
      <w:ins w:id="88" w:author="Liu, Luyu" w:date="2020-06-15T19:57:00Z">
        <w:r w:rsidR="00565924">
          <w:rPr>
            <w:rFonts w:ascii="Times New Roman" w:hAnsi="Times New Roman" w:cs="Times New Roman"/>
            <w:sz w:val="24"/>
            <w:szCs w:val="24"/>
          </w:rPr>
          <w:t>.</w:t>
        </w:r>
      </w:ins>
      <w:del w:id="89" w:author="Liu, Luyu" w:date="2020-06-15T19:57:00Z">
        <w:r w:rsidDel="00565924">
          <w:rPr>
            <w:rFonts w:ascii="Times New Roman" w:hAnsi="Times New Roman" w:cs="Times New Roman"/>
            <w:sz w:val="24"/>
            <w:szCs w:val="24"/>
          </w:rPr>
          <w:delText xml:space="preserve"> </w:delText>
        </w:r>
      </w:del>
    </w:p>
    <w:p w14:paraId="7DE1546D" w14:textId="171ACFB4"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w:t>
      </w:r>
      <w:ins w:id="90" w:author="Liu, Luyu" w:date="2020-06-16T19:32:00Z">
        <w:r w:rsidR="00242D0F">
          <w:rPr>
            <w:rFonts w:ascii="Times New Roman" w:hAnsi="Times New Roman" w:cs="Times New Roman"/>
            <w:sz w:val="24"/>
            <w:szCs w:val="24"/>
          </w:rPr>
          <w:t xml:space="preserve">mobile </w:t>
        </w:r>
      </w:ins>
      <w:r>
        <w:rPr>
          <w:rFonts w:ascii="Times New Roman" w:hAnsi="Times New Roman" w:cs="Times New Roman"/>
          <w:sz w:val="24"/>
          <w:szCs w:val="24"/>
        </w:rPr>
        <w:t xml:space="preserve">RTI on </w:t>
      </w:r>
      <w:del w:id="91" w:author="Liu, Luyu" w:date="2020-06-16T19:32:00Z">
        <w:r w:rsidDel="002E5328">
          <w:rPr>
            <w:rFonts w:ascii="Times New Roman" w:hAnsi="Times New Roman" w:cs="Times New Roman"/>
            <w:sz w:val="24"/>
            <w:szCs w:val="24"/>
          </w:rPr>
          <w:delText xml:space="preserve">transit users’ </w:delText>
        </w:r>
      </w:del>
      <w:r>
        <w:rPr>
          <w:rFonts w:ascii="Times New Roman" w:hAnsi="Times New Roman" w:cs="Times New Roman"/>
          <w:sz w:val="24"/>
          <w:szCs w:val="24"/>
        </w:rPr>
        <w:t>waiting time</w:t>
      </w:r>
      <w:del w:id="92" w:author="Liu, Luyu" w:date="2020-06-16T19:32:00Z">
        <w:r w:rsidDel="002E5328">
          <w:rPr>
            <w:rFonts w:ascii="Times New Roman" w:hAnsi="Times New Roman" w:cs="Times New Roman"/>
            <w:sz w:val="24"/>
            <w:szCs w:val="24"/>
          </w:rPr>
          <w:delText>s</w:delText>
        </w:r>
      </w:del>
      <w:r>
        <w:rPr>
          <w:rFonts w:ascii="Times New Roman" w:hAnsi="Times New Roman" w:cs="Times New Roman"/>
          <w:sz w:val="24"/>
          <w:szCs w:val="24"/>
        </w:rPr>
        <w:t xml:space="preserve">. The subsequent section introduces our data sources, a theory of the mechanisms that underlie RTI users’ waiting time penalties, and five types of </w:t>
      </w:r>
      <w:ins w:id="93" w:author="Liu, Luyu" w:date="2020-06-13T12:57:00Z">
        <w:r w:rsidR="0026052E">
          <w:rPr>
            <w:rFonts w:ascii="Times New Roman" w:hAnsi="Times New Roman" w:cs="Times New Roman"/>
            <w:sz w:val="24"/>
            <w:szCs w:val="24"/>
          </w:rPr>
          <w:t xml:space="preserve">strategies used </w:t>
        </w:r>
        <w:r w:rsidR="00D34301">
          <w:rPr>
            <w:rFonts w:ascii="Times New Roman" w:hAnsi="Times New Roman" w:cs="Times New Roman"/>
            <w:sz w:val="24"/>
            <w:szCs w:val="24"/>
          </w:rPr>
          <w:t>in trip planning</w:t>
        </w:r>
        <w:r w:rsidR="0026052E">
          <w:rPr>
            <w:rFonts w:ascii="Times New Roman" w:hAnsi="Times New Roman" w:cs="Times New Roman"/>
            <w:sz w:val="24"/>
            <w:szCs w:val="24"/>
          </w:rPr>
          <w:t xml:space="preserve"> </w:t>
        </w:r>
      </w:ins>
      <w:del w:id="94" w:author="Liu, Luyu" w:date="2020-06-13T12:57:00Z">
        <w:r w:rsidDel="0026052E">
          <w:rPr>
            <w:rFonts w:ascii="Times New Roman" w:hAnsi="Times New Roman" w:cs="Times New Roman"/>
            <w:sz w:val="24"/>
            <w:szCs w:val="24"/>
          </w:rPr>
          <w:delText xml:space="preserve">trip planning strategies </w:delText>
        </w:r>
      </w:del>
      <w:r>
        <w:rPr>
          <w:rFonts w:ascii="Times New Roman" w:hAnsi="Times New Roman" w:cs="Times New Roman"/>
          <w:sz w:val="24"/>
          <w:szCs w:val="24"/>
        </w:rPr>
        <w:t>that either ignore or exploit RTI.</w:t>
      </w:r>
      <w:del w:id="95" w:author="Liu, Luyu" w:date="2020-06-15T19:57:00Z">
        <w:r w:rsidDel="00A246E6">
          <w:rPr>
            <w:rFonts w:ascii="Times New Roman" w:hAnsi="Times New Roman" w:cs="Times New Roman"/>
            <w:sz w:val="24"/>
            <w:szCs w:val="24"/>
          </w:rPr>
          <w:delText xml:space="preserve">  </w:delText>
        </w:r>
      </w:del>
      <w:ins w:id="9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demonstrate each </w:t>
      </w:r>
      <w:del w:id="97" w:author="Liu, Luyu" w:date="2020-06-13T12:32:00Z">
        <w:r w:rsidDel="007B3239">
          <w:rPr>
            <w:rFonts w:ascii="Times New Roman" w:hAnsi="Times New Roman" w:cs="Times New Roman"/>
            <w:sz w:val="24"/>
            <w:szCs w:val="24"/>
          </w:rPr>
          <w:delText xml:space="preserve">TPS’ </w:delText>
        </w:r>
      </w:del>
      <w:ins w:id="98" w:author="Liu, Luyu" w:date="2020-06-13T12:32:00Z">
        <w:r w:rsidR="007B3239">
          <w:rPr>
            <w:rFonts w:ascii="Times New Roman" w:hAnsi="Times New Roman" w:cs="Times New Roman"/>
            <w:sz w:val="24"/>
            <w:szCs w:val="24"/>
          </w:rPr>
          <w:t xml:space="preserve">strategy’s </w:t>
        </w:r>
      </w:ins>
      <w:r>
        <w:rPr>
          <w:rFonts w:ascii="Times New Roman" w:hAnsi="Times New Roman" w:cs="Times New Roman"/>
          <w:sz w:val="24"/>
          <w:szCs w:val="24"/>
        </w:rPr>
        <w:t xml:space="preserve">overall performance and performance with respect to time, distance to bus stop, and location of the bus stop within the </w:t>
      </w:r>
      <w:r>
        <w:rPr>
          <w:rFonts w:ascii="Times New Roman" w:hAnsi="Times New Roman" w:cs="Times New Roman"/>
          <w:sz w:val="24"/>
          <w:szCs w:val="24"/>
        </w:rPr>
        <w:lastRenderedPageBreak/>
        <w:t>route.</w:t>
      </w:r>
      <w:del w:id="99" w:author="Liu, Luyu" w:date="2020-06-15T19:57:00Z">
        <w:r w:rsidDel="00A246E6">
          <w:rPr>
            <w:rFonts w:ascii="Times New Roman" w:hAnsi="Times New Roman" w:cs="Times New Roman"/>
            <w:sz w:val="24"/>
            <w:szCs w:val="24"/>
          </w:rPr>
          <w:delText xml:space="preserve">  </w:delText>
        </w:r>
      </w:del>
      <w:ins w:id="100" w:author="Liu, Luyu" w:date="2020-06-15T19:57:00Z">
        <w:r w:rsidR="00A246E6">
          <w:rPr>
            <w:rFonts w:ascii="Times New Roman" w:hAnsi="Times New Roman" w:cs="Times New Roman"/>
            <w:sz w:val="24"/>
            <w:szCs w:val="24"/>
          </w:rPr>
          <w:t xml:space="preserve"> </w:t>
        </w:r>
      </w:ins>
      <w:del w:id="101" w:author="Liu, Luyu" w:date="2020-06-16T19:33:00Z">
        <w:r w:rsidDel="00AD6931">
          <w:rPr>
            <w:rFonts w:ascii="Times New Roman" w:hAnsi="Times New Roman" w:cs="Times New Roman"/>
            <w:sz w:val="24"/>
            <w:szCs w:val="24"/>
          </w:rPr>
          <w:delText>We also verify our theory of the mechanisms underlying the time penalties experienced by RTI users.</w:delText>
        </w:r>
      </w:del>
      <w:del w:id="102" w:author="Liu, Luyu" w:date="2020-06-15T19:57:00Z">
        <w:r w:rsidDel="00A246E6">
          <w:rPr>
            <w:rFonts w:ascii="Times New Roman" w:hAnsi="Times New Roman" w:cs="Times New Roman"/>
            <w:sz w:val="24"/>
            <w:szCs w:val="24"/>
          </w:rPr>
          <w:delText xml:space="preserve">  </w:delText>
        </w:r>
      </w:del>
      <w:r>
        <w:rPr>
          <w:rFonts w:ascii="Times New Roman" w:hAnsi="Times New Roman" w:cs="Times New Roman"/>
          <w:sz w:val="24"/>
          <w:szCs w:val="24"/>
        </w:rPr>
        <w:t>We conclude this paper with a discussion of major findings, their significance for science and planning, and potential next research steps.</w:t>
      </w:r>
      <w:del w:id="103" w:author="Liu, Luyu" w:date="2020-06-15T19:57:00Z">
        <w:r w:rsidDel="00A246E6">
          <w:rPr>
            <w:rFonts w:ascii="Times New Roman" w:hAnsi="Times New Roman" w:cs="Times New Roman"/>
            <w:sz w:val="24"/>
            <w:szCs w:val="24"/>
          </w:rPr>
          <w:delText xml:space="preserve">  </w:delText>
        </w:r>
      </w:del>
      <w:ins w:id="104" w:author="Liu, Luyu" w:date="2020-06-15T19:57:00Z">
        <w:r w:rsidR="00A246E6">
          <w:rPr>
            <w:rFonts w:ascii="Times New Roman" w:hAnsi="Times New Roman" w:cs="Times New Roman"/>
            <w:sz w:val="24"/>
            <w:szCs w:val="24"/>
          </w:rPr>
          <w:t xml:space="preserve"> </w:t>
        </w:r>
      </w:ins>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14B8C01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w:t>
      </w:r>
      <w:del w:id="105" w:author="Liu, Luyu" w:date="2020-06-16T19:34:00Z">
        <w:r w:rsidDel="004A7963">
          <w:rPr>
            <w:rFonts w:ascii="Times New Roman" w:hAnsi="Times New Roman" w:cs="Times New Roman"/>
            <w:sz w:val="24"/>
            <w:szCs w:val="24"/>
          </w:rPr>
          <w:delText xml:space="preserve">studies about </w:delText>
        </w:r>
      </w:del>
      <w:r>
        <w:rPr>
          <w:rFonts w:ascii="Times New Roman" w:hAnsi="Times New Roman" w:cs="Times New Roman"/>
          <w:sz w:val="24"/>
          <w:szCs w:val="24"/>
        </w:rPr>
        <w:t xml:space="preserve">the impact of mobile real-time information. The </w:t>
      </w:r>
      <w:del w:id="106" w:author="Liu, Luyu" w:date="2020-06-16T19:34:00Z">
        <w:r w:rsidDel="00D528F5">
          <w:rPr>
            <w:rFonts w:ascii="Times New Roman" w:hAnsi="Times New Roman" w:cs="Times New Roman"/>
            <w:sz w:val="24"/>
            <w:szCs w:val="24"/>
          </w:rPr>
          <w:delText xml:space="preserve">development and </w:delText>
        </w:r>
      </w:del>
      <w:r>
        <w:rPr>
          <w:rFonts w:ascii="Times New Roman" w:hAnsi="Times New Roman" w:cs="Times New Roman"/>
          <w:sz w:val="24"/>
          <w:szCs w:val="24"/>
        </w:rPr>
        <w:t xml:space="preserve">deployment of </w:t>
      </w:r>
      <w:del w:id="107" w:author="Liu, Luyu" w:date="2020-06-16T19:34:00Z">
        <w:r w:rsidDel="00257422">
          <w:rPr>
            <w:rFonts w:ascii="Times New Roman" w:hAnsi="Times New Roman" w:cs="Times New Roman"/>
            <w:sz w:val="24"/>
            <w:szCs w:val="24"/>
          </w:rPr>
          <w:delText xml:space="preserve">global positioning system receivers and other </w:delText>
        </w:r>
      </w:del>
      <w:r w:rsidRPr="00F00CF3">
        <w:rPr>
          <w:rFonts w:ascii="Times New Roman" w:hAnsi="Times New Roman" w:cs="Times New Roman"/>
          <w:sz w:val="24"/>
          <w:szCs w:val="24"/>
        </w:rPr>
        <w:t xml:space="preserve">automated </w:t>
      </w:r>
      <w:r>
        <w:rPr>
          <w:rFonts w:ascii="Times New Roman" w:hAnsi="Times New Roman" w:cs="Times New Roman"/>
          <w:sz w:val="24"/>
          <w:szCs w:val="24"/>
        </w:rPr>
        <w:t>vehicle location system, open data policies</w:t>
      </w:r>
      <w:del w:id="108" w:author="Liu, Luyu" w:date="2020-06-21T14:47:00Z">
        <w:r w:rsidDel="00A966F8">
          <w:rPr>
            <w:rFonts w:ascii="Times New Roman" w:hAnsi="Times New Roman" w:cs="Times New Roman"/>
            <w:sz w:val="24"/>
            <w:szCs w:val="24"/>
          </w:rPr>
          <w:delText xml:space="preserve"> by transit authorities</w:delText>
        </w:r>
      </w:del>
      <w:r>
        <w:rPr>
          <w:rFonts w:ascii="Times New Roman" w:hAnsi="Times New Roman" w:cs="Times New Roman"/>
          <w:sz w:val="24"/>
          <w:szCs w:val="24"/>
        </w:rPr>
        <w:t xml:space="preserve">, and the widespread adoption of the </w:t>
      </w:r>
      <w:del w:id="109" w:author="Liu, Luyu" w:date="2020-06-16T19:34:00Z">
        <w:r w:rsidDel="00D528F5">
          <w:rPr>
            <w:rFonts w:ascii="Times New Roman" w:hAnsi="Times New Roman" w:cs="Times New Roman"/>
            <w:sz w:val="24"/>
            <w:szCs w:val="24"/>
          </w:rPr>
          <w:delText xml:space="preserve">World Wide Web </w:delText>
        </w:r>
      </w:del>
      <w:r>
        <w:rPr>
          <w:rFonts w:ascii="Times New Roman" w:hAnsi="Times New Roman" w:cs="Times New Roman"/>
          <w:sz w:val="24"/>
          <w:szCs w:val="24"/>
        </w:rPr>
        <w:t xml:space="preserve">mobile </w:t>
      </w:r>
      <w:commentRangeStart w:id="110"/>
      <w:r>
        <w:rPr>
          <w:rFonts w:ascii="Times New Roman" w:hAnsi="Times New Roman" w:cs="Times New Roman"/>
          <w:sz w:val="24"/>
          <w:szCs w:val="24"/>
        </w:rPr>
        <w:t>telephony</w:t>
      </w:r>
      <w:commentRangeEnd w:id="110"/>
      <w:r>
        <w:rPr>
          <w:rStyle w:val="CommentReference"/>
        </w:rPr>
        <w:commentReference w:id="110"/>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w:t>
      </w:r>
      <w:del w:id="111" w:author="Liu, Luyu" w:date="2020-06-16T19:35:00Z">
        <w:r w:rsidDel="000E1FF9">
          <w:rPr>
            <w:rFonts w:ascii="Times New Roman" w:hAnsi="Times New Roman" w:cs="Times New Roman"/>
            <w:sz w:val="24"/>
            <w:szCs w:val="24"/>
          </w:rPr>
          <w:delText xml:space="preserve"> and there are numerous</w:delText>
        </w:r>
        <w:r w:rsidRPr="00930E94" w:rsidDel="000E1FF9">
          <w:rPr>
            <w:rFonts w:ascii="Times New Roman" w:hAnsi="Times New Roman" w:cs="Times New Roman"/>
            <w:sz w:val="24"/>
            <w:szCs w:val="24"/>
          </w:rPr>
          <w:delText xml:space="preserve"> </w:delText>
        </w:r>
        <w:r w:rsidDel="000E1FF9">
          <w:rPr>
            <w:rFonts w:ascii="Times New Roman" w:hAnsi="Times New Roman" w:cs="Times New Roman"/>
            <w:sz w:val="24"/>
            <w:szCs w:val="24"/>
          </w:rPr>
          <w:delText>studies investigating real-time</w:delText>
        </w:r>
        <w:r w:rsidDel="006E690F">
          <w:rPr>
            <w:rFonts w:ascii="Times New Roman" w:hAnsi="Times New Roman" w:cs="Times New Roman"/>
            <w:sz w:val="24"/>
            <w:szCs w:val="24"/>
          </w:rPr>
          <w:delText xml:space="preserve"> </w:delText>
        </w:r>
        <w:r w:rsidDel="000E1FF9">
          <w:rPr>
            <w:rFonts w:ascii="Times New Roman" w:hAnsi="Times New Roman" w:cs="Times New Roman"/>
            <w:sz w:val="24"/>
            <w:szCs w:val="24"/>
          </w:rPr>
          <w:delText>information’s impact on public transit users</w:delText>
        </w:r>
      </w:del>
      <w:ins w:id="112" w:author="Liu, Luyu" w:date="2020-06-16T19:35:00Z">
        <w:r w:rsidR="00792C31">
          <w:rPr>
            <w:rFonts w:ascii="Times New Roman" w:hAnsi="Times New Roman" w:cs="Times New Roman"/>
            <w:sz w:val="24"/>
            <w:szCs w:val="24"/>
          </w:rPr>
          <w:t>.</w:t>
        </w:r>
        <w:r w:rsidR="00252FFD">
          <w:rPr>
            <w:rFonts w:ascii="Times New Roman" w:hAnsi="Times New Roman" w:cs="Times New Roman"/>
            <w:sz w:val="24"/>
            <w:szCs w:val="24"/>
          </w:rPr>
          <w:t xml:space="preserve"> </w:t>
        </w:r>
      </w:ins>
      <w:del w:id="113" w:author="Liu, Luyu" w:date="2020-06-16T19:35:00Z">
        <w:r w:rsidDel="00252FFD">
          <w:rPr>
            <w:rFonts w:ascii="Times New Roman" w:hAnsi="Times New Roman" w:cs="Times New Roman"/>
            <w:sz w:val="24"/>
            <w:szCs w:val="24"/>
          </w:rPr>
          <w:delText xml:space="preserve">. In this review, </w:delText>
        </w:r>
        <w:r w:rsidDel="00792C31">
          <w:rPr>
            <w:rFonts w:ascii="Times New Roman" w:hAnsi="Times New Roman" w:cs="Times New Roman"/>
            <w:sz w:val="24"/>
            <w:szCs w:val="24"/>
          </w:rPr>
          <w:delText>w</w:delText>
        </w:r>
      </w:del>
      <w:ins w:id="114" w:author="Liu, Luyu" w:date="2020-06-16T19:35:00Z">
        <w:r w:rsidR="00792C31">
          <w:rPr>
            <w:rFonts w:ascii="Times New Roman" w:hAnsi="Times New Roman" w:cs="Times New Roman"/>
            <w:sz w:val="24"/>
            <w:szCs w:val="24"/>
          </w:rPr>
          <w:t>W</w:t>
        </w:r>
      </w:ins>
      <w:r>
        <w:rPr>
          <w:rFonts w:ascii="Times New Roman" w:hAnsi="Times New Roman" w:cs="Times New Roman"/>
          <w:sz w:val="24"/>
          <w:szCs w:val="24"/>
        </w:rPr>
        <w:t>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402F230A" w:rsidR="00126F71" w:rsidDel="003876C4" w:rsidRDefault="005A464A" w:rsidP="00126F71">
      <w:pPr>
        <w:jc w:val="both"/>
        <w:rPr>
          <w:del w:id="115" w:author="Liu, Luyu" w:date="2020-06-21T14:56:00Z"/>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 xml:space="preserve">methods </w:t>
      </w:r>
      <w:del w:id="116" w:author="Liu, Luyu" w:date="2020-06-21T14:55:00Z">
        <w:r w:rsidRPr="00C965F1" w:rsidDel="00B118C8">
          <w:rPr>
            <w:rFonts w:ascii="Times New Roman" w:hAnsi="Times New Roman" w:cs="Times New Roman"/>
            <w:sz w:val="24"/>
            <w:szCs w:val="24"/>
          </w:rPr>
          <w:delText xml:space="preserve">include </w:delText>
        </w:r>
      </w:del>
      <w:del w:id="117" w:author="Liu, Luyu" w:date="2020-06-21T14:53:00Z">
        <w:r w:rsidRPr="00C965F1" w:rsidDel="00B118C8">
          <w:rPr>
            <w:rFonts w:ascii="Times New Roman" w:hAnsi="Times New Roman" w:cs="Times New Roman"/>
            <w:sz w:val="24"/>
            <w:szCs w:val="24"/>
          </w:rPr>
          <w:delText>on-boar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RPr="00B118C8" w:rsidDel="00B118C8">
          <w:rPr>
            <w:rFonts w:ascii="Times New Roman" w:hAnsi="Times New Roman" w:cs="Times New Roman"/>
            <w:sz w:val="24"/>
            <w:szCs w:val="24"/>
          </w:rPr>
          <w:del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B118C8" w:rsidDel="00B118C8">
          <w:rPr>
            <w:rFonts w:ascii="Times New Roman" w:hAnsi="Times New Roman" w:cs="Times New Roman"/>
            <w:noProof/>
            <w:sz w:val="24"/>
            <w:szCs w:val="24"/>
          </w:rPr>
          <w:delText>(Fan, Guthrie, and Levinson 2016)</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18" w:author="Liu, Luyu" w:date="2020-06-21T14:55:00Z">
        <w:r w:rsidRPr="00C965F1" w:rsidDel="00B118C8">
          <w:rPr>
            <w:rFonts w:ascii="Times New Roman" w:hAnsi="Times New Roman" w:cs="Times New Roman"/>
            <w:sz w:val="24"/>
            <w:szCs w:val="24"/>
          </w:rPr>
          <w:delText>before-after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Chow, Block-Schachter, and Hickey 2014)</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web-base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Ferris, Watkins, and Borning 2010)</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in-person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Watkins et al. 2011)</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19" w:author="Liu, Luyu" w:date="2020-06-16T19:36:00Z">
        <w:r w:rsidRPr="00C965F1" w:rsidDel="00374DFB">
          <w:rPr>
            <w:rFonts w:ascii="Times New Roman" w:hAnsi="Times New Roman" w:cs="Times New Roman"/>
            <w:sz w:val="24"/>
            <w:szCs w:val="24"/>
          </w:rPr>
          <w:delText xml:space="preserve">interviews and </w:delText>
        </w:r>
      </w:del>
      <w:del w:id="120" w:author="Liu, Luyu" w:date="2020-06-21T14:55:00Z">
        <w:r w:rsidRPr="00C965F1" w:rsidDel="00B118C8">
          <w:rPr>
            <w:rFonts w:ascii="Times New Roman" w:hAnsi="Times New Roman" w:cs="Times New Roman"/>
            <w:sz w:val="24"/>
            <w:szCs w:val="24"/>
          </w:rPr>
          <w:delText>observation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Papangelis et al. 2016)</w:delText>
        </w:r>
        <w:r w:rsidDel="00B118C8">
          <w:rPr>
            <w:rFonts w:ascii="Times New Roman" w:hAnsi="Times New Roman" w:cs="Times New Roman"/>
            <w:sz w:val="24"/>
            <w:szCs w:val="24"/>
          </w:rPr>
          <w:fldChar w:fldCharType="end"/>
        </w:r>
      </w:del>
      <w:del w:id="121" w:author="Liu, Luyu" w:date="2020-06-16T19:36:00Z">
        <w:r w:rsidRPr="00C965F1" w:rsidDel="002D7987">
          <w:rPr>
            <w:rFonts w:ascii="Times New Roman" w:hAnsi="Times New Roman" w:cs="Times New Roman"/>
            <w:sz w:val="24"/>
            <w:szCs w:val="24"/>
          </w:rPr>
          <w:delText>, and stated preference surveys</w:delText>
        </w:r>
        <w:r w:rsidDel="002D7987">
          <w:rPr>
            <w:rFonts w:ascii="Times New Roman" w:hAnsi="Times New Roman" w:cs="Times New Roman"/>
            <w:sz w:val="24"/>
            <w:szCs w:val="24"/>
          </w:rPr>
          <w:delText xml:space="preserve"> </w:delText>
        </w:r>
        <w:r w:rsidDel="002D7987">
          <w:rPr>
            <w:rFonts w:ascii="Times New Roman" w:hAnsi="Times New Roman" w:cs="Times New Roman"/>
            <w:sz w:val="24"/>
            <w:szCs w:val="24"/>
          </w:rPr>
          <w:fldChar w:fldCharType="begin" w:fldLock="1"/>
        </w:r>
        <w:r w:rsidDel="002D7987">
          <w:rPr>
            <w:rFonts w:ascii="Times New Roman" w:hAnsi="Times New Roman" w:cs="Times New Roman"/>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delInstrText>
        </w:r>
        <w:r w:rsidDel="002D7987">
          <w:rPr>
            <w:rFonts w:ascii="Times New Roman" w:hAnsi="Times New Roman" w:cs="Times New Roman"/>
            <w:sz w:val="24"/>
            <w:szCs w:val="24"/>
          </w:rPr>
          <w:fldChar w:fldCharType="separate"/>
        </w:r>
        <w:r w:rsidRPr="005A464A" w:rsidDel="002D7987">
          <w:rPr>
            <w:rFonts w:ascii="Times New Roman" w:hAnsi="Times New Roman" w:cs="Times New Roman"/>
            <w:noProof/>
            <w:sz w:val="24"/>
            <w:szCs w:val="24"/>
          </w:rPr>
          <w:delText>(Y. Liu, Shi, and Jian 2017)</w:delText>
        </w:r>
        <w:r w:rsidDel="002D7987">
          <w:rPr>
            <w:rFonts w:ascii="Times New Roman" w:hAnsi="Times New Roman" w:cs="Times New Roman"/>
            <w:sz w:val="24"/>
            <w:szCs w:val="24"/>
          </w:rPr>
          <w:fldChar w:fldCharType="end"/>
        </w:r>
      </w:del>
      <w:del w:id="122" w:author="Liu, Luyu" w:date="2020-06-21T14:55:00Z">
        <w:r w:rsidRPr="00C965F1" w:rsidDel="00B118C8">
          <w:rPr>
            <w:rFonts w:ascii="Times New Roman" w:hAnsi="Times New Roman" w:cs="Times New Roman"/>
            <w:sz w:val="24"/>
            <w:szCs w:val="24"/>
          </w:rPr>
          <w:delText>.</w:delText>
        </w:r>
        <w:r w:rsidDel="00B118C8">
          <w:rPr>
            <w:rFonts w:ascii="Times New Roman" w:hAnsi="Times New Roman" w:cs="Times New Roman"/>
            <w:sz w:val="24"/>
            <w:szCs w:val="24"/>
          </w:rPr>
          <w:delText xml:space="preserve"> </w:delText>
        </w:r>
        <w:r w:rsidR="00BC5F47" w:rsidDel="00B118C8">
          <w:rPr>
            <w:rFonts w:ascii="Times New Roman" w:hAnsi="Times New Roman" w:cs="Times New Roman"/>
            <w:sz w:val="24"/>
            <w:szCs w:val="24"/>
          </w:rPr>
          <w:delText xml:space="preserve">These methods </w:delText>
        </w:r>
      </w:del>
      <w:r w:rsidR="00BC5F47">
        <w:rPr>
          <w:rFonts w:ascii="Times New Roman" w:hAnsi="Times New Roman" w:cs="Times New Roman"/>
          <w:sz w:val="24"/>
          <w:szCs w:val="24"/>
        </w:rPr>
        <w:t xml:space="preserve">can moreover be classified into two categories: self-reported survey </w:t>
      </w:r>
      <w:ins w:id="123" w:author="Liu, Luyu" w:date="2020-06-21T14:54:00Z">
        <w:r w:rsidR="00B118C8">
          <w:rPr>
            <w:rFonts w:ascii="Times New Roman" w:hAnsi="Times New Roman" w:cs="Times New Roman"/>
            <w:sz w:val="24"/>
            <w:szCs w:val="24"/>
          </w:rPr>
          <w:fldChar w:fldCharType="begin" w:fldLock="1"/>
        </w:r>
      </w:ins>
      <w:r w:rsidR="00B118C8">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2","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2","issued":{"date-parts":[["2010"]]},"page":"1807-1816","publisher":"ACM","title":"OneBusAway: Results from providing real-time arrival information for public transit","type":"paper-conference","volume":"3"},"uris":["http://www.mendeley.com/documents/?uuid=9ba6e2aa-66b6-4458-83b7-8393dcd6b9cf"]},{"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Chow, Block-Schachter, and Hickey 2014; Ferris, Watkins, and Borning 2010; Watkins et al. 2011)","plainTextFormattedCitation":"(Chow, Block-Schachter, and Hickey 2014; Ferris, Watkins, and Borning 2010; Watkins et al. 2011)","previouslyFormattedCitation":"(Chow, Block-Schachter, and Hickey 2014; Ferris, Watkins, and Borning 2010; Watkins et al. 2011)"},"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Chow, Block-Schachter, and Hickey 2014; Ferris, Watkins, and Borning 2010; Watkins et al. 2011)</w:t>
      </w:r>
      <w:ins w:id="124" w:author="Liu, Luyu" w:date="2020-06-21T14:54:00Z">
        <w:r w:rsidR="00B118C8">
          <w:rPr>
            <w:rFonts w:ascii="Times New Roman" w:hAnsi="Times New Roman" w:cs="Times New Roman"/>
            <w:sz w:val="24"/>
            <w:szCs w:val="24"/>
          </w:rPr>
          <w:fldChar w:fldCharType="end"/>
        </w:r>
      </w:ins>
      <w:ins w:id="125" w:author="Liu, Luyu" w:date="2020-06-21T14:55:00Z">
        <w:r w:rsidR="00B118C8">
          <w:rPr>
            <w:rFonts w:ascii="Times New Roman" w:hAnsi="Times New Roman" w:cs="Times New Roman"/>
            <w:sz w:val="24"/>
            <w:szCs w:val="24"/>
          </w:rPr>
          <w:t xml:space="preserve"> </w:t>
        </w:r>
      </w:ins>
      <w:r w:rsidR="00BC5F47">
        <w:rPr>
          <w:rFonts w:ascii="Times New Roman" w:hAnsi="Times New Roman" w:cs="Times New Roman"/>
          <w:sz w:val="24"/>
          <w:szCs w:val="24"/>
        </w:rPr>
        <w:t>and observation</w:t>
      </w:r>
      <w:ins w:id="126" w:author="Liu, Luyu" w:date="2020-06-21T14:55:00Z">
        <w:r w:rsidR="00B118C8">
          <w:rPr>
            <w:rFonts w:ascii="Times New Roman" w:hAnsi="Times New Roman" w:cs="Times New Roman"/>
            <w:sz w:val="24"/>
            <w:szCs w:val="24"/>
          </w:rPr>
          <w:t xml:space="preserve"> </w:t>
        </w:r>
        <w:r w:rsidR="00B118C8">
          <w:rPr>
            <w:rFonts w:ascii="Times New Roman" w:hAnsi="Times New Roman" w:cs="Times New Roman"/>
            <w:sz w:val="24"/>
            <w:szCs w:val="24"/>
          </w:rPr>
          <w:fldChar w:fldCharType="begin" w:fldLock="1"/>
        </w:r>
      </w:ins>
      <w:r w:rsidR="00FB0E4C">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Papangelis et al. 2016)</w:t>
      </w:r>
      <w:ins w:id="127" w:author="Liu, Luyu" w:date="2020-06-21T14:55:00Z">
        <w:r w:rsidR="00B118C8">
          <w:rPr>
            <w:rFonts w:ascii="Times New Roman" w:hAnsi="Times New Roman" w:cs="Times New Roman"/>
            <w:sz w:val="24"/>
            <w:szCs w:val="24"/>
          </w:rPr>
          <w:fldChar w:fldCharType="end"/>
        </w:r>
      </w:ins>
      <w:r w:rsidR="00BC5F47">
        <w:rPr>
          <w:rFonts w:ascii="Times New Roman" w:hAnsi="Times New Roman" w:cs="Times New Roman"/>
          <w:sz w:val="24"/>
          <w:szCs w:val="24"/>
        </w:rPr>
        <w:t>.</w:t>
      </w:r>
      <w:del w:id="128" w:author="Liu, Luyu" w:date="2020-06-15T19:57:00Z">
        <w:r w:rsidR="00BC5F47" w:rsidDel="00A246E6">
          <w:rPr>
            <w:rFonts w:ascii="Times New Roman" w:hAnsi="Times New Roman" w:cs="Times New Roman"/>
            <w:sz w:val="24"/>
            <w:szCs w:val="24"/>
          </w:rPr>
          <w:delText xml:space="preserve">  </w:delText>
        </w:r>
      </w:del>
      <w:ins w:id="129" w:author="Liu, Luyu" w:date="2020-06-15T19:57:00Z">
        <w:r w:rsidR="00A246E6">
          <w:rPr>
            <w:rFonts w:ascii="Times New Roman" w:hAnsi="Times New Roman" w:cs="Times New Roman"/>
            <w:sz w:val="24"/>
            <w:szCs w:val="24"/>
          </w:rPr>
          <w:t xml:space="preserve"> </w:t>
        </w:r>
      </w:ins>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0F20A897" w:rsidR="005A464A" w:rsidRDefault="005A464A">
      <w:pPr>
        <w:jc w:val="both"/>
        <w:rPr>
          <w:rFonts w:ascii="Times New Roman" w:hAnsi="Times New Roman" w:cs="Times New Roman"/>
          <w:sz w:val="24"/>
          <w:szCs w:val="24"/>
        </w:rPr>
        <w:pPrChange w:id="130" w:author="Liu, Luyu" w:date="2020-06-21T14:56:00Z">
          <w:pPr>
            <w:ind w:firstLine="720"/>
            <w:jc w:val="both"/>
          </w:pPr>
        </w:pPrChange>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 xml:space="preserve">survey can be inaccurate since they are based on </w:t>
      </w:r>
      <w:r w:rsidRPr="00A56DD0">
        <w:rPr>
          <w:rFonts w:ascii="Times New Roman" w:hAnsi="Times New Roman" w:cs="Times New Roman"/>
          <w:i/>
          <w:sz w:val="24"/>
          <w:szCs w:val="24"/>
          <w:rPrChange w:id="131" w:author="Liu, Luyu" w:date="2020-06-16T19:38:00Z">
            <w:rPr>
              <w:rFonts w:ascii="Times New Roman" w:hAnsi="Times New Roman" w:cs="Times New Roman"/>
              <w:sz w:val="24"/>
              <w:szCs w:val="24"/>
            </w:rPr>
          </w:rPrChange>
        </w:rPr>
        <w:t xml:space="preserve">perceived </w:t>
      </w:r>
      <w:del w:id="132" w:author="Liu, Luyu" w:date="2020-06-16T19:38:00Z">
        <w:r w:rsidRPr="00A56DD0" w:rsidDel="00A56DD0">
          <w:rPr>
            <w:rFonts w:ascii="Times New Roman" w:hAnsi="Times New Roman" w:cs="Times New Roman"/>
            <w:i/>
            <w:sz w:val="24"/>
            <w:szCs w:val="24"/>
            <w:rPrChange w:id="133" w:author="Liu, Luyu" w:date="2020-06-16T19:38:00Z">
              <w:rPr>
                <w:rFonts w:ascii="Times New Roman" w:hAnsi="Times New Roman" w:cs="Times New Roman"/>
                <w:sz w:val="24"/>
                <w:szCs w:val="24"/>
              </w:rPr>
            </w:rPrChange>
          </w:rPr>
          <w:delText xml:space="preserve">or self-reported </w:delText>
        </w:r>
      </w:del>
      <w:r w:rsidRPr="00A56DD0">
        <w:rPr>
          <w:rFonts w:ascii="Times New Roman" w:hAnsi="Times New Roman" w:cs="Times New Roman"/>
          <w:i/>
          <w:sz w:val="24"/>
          <w:szCs w:val="24"/>
          <w:rPrChange w:id="134" w:author="Liu, Luyu" w:date="2020-06-16T19:38:00Z">
            <w:rPr>
              <w:rFonts w:ascii="Times New Roman" w:hAnsi="Times New Roman" w:cs="Times New Roman"/>
              <w:sz w:val="24"/>
              <w:szCs w:val="24"/>
            </w:rPr>
          </w:rPrChange>
        </w:rPr>
        <w:t>waiting time</w:t>
      </w:r>
      <w:r>
        <w:rPr>
          <w:rFonts w:ascii="Times New Roman" w:hAnsi="Times New Roman" w:cs="Times New Roman"/>
          <w:sz w:val="24"/>
          <w:szCs w:val="24"/>
        </w:rPr>
        <w:t xml:space="preserve"> instead of </w:t>
      </w:r>
      <w:r w:rsidRPr="00A56DD0">
        <w:rPr>
          <w:rFonts w:ascii="Times New Roman" w:hAnsi="Times New Roman" w:cs="Times New Roman"/>
          <w:i/>
          <w:sz w:val="24"/>
          <w:szCs w:val="24"/>
          <w:rPrChange w:id="135" w:author="Liu, Luyu" w:date="2020-06-16T19:38:00Z">
            <w:rPr>
              <w:rFonts w:ascii="Times New Roman" w:hAnsi="Times New Roman" w:cs="Times New Roman"/>
              <w:sz w:val="24"/>
              <w:szCs w:val="24"/>
            </w:rPr>
          </w:rPrChange>
        </w:rPr>
        <w:t>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FB0E4C">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plainTextFormattedCitation":"(Brakewood, Barbeau, and Watkins 2014)","previouslyFormattedCitation":"(Brakewood, Barbeau, and Watkins 2014)"},"properties":{"noteIndex":0},"schema":"https://github.com/citation-style-language/schema/raw/master/csl-citation.json"}</w:instrText>
      </w:r>
      <w:r w:rsidR="00126F71">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Brakewood, Barbeau, and Watkins 2014)</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0ECDBDAC"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del w:id="136" w:author="Liu, Luyu" w:date="2020-06-15T19:57:00Z">
        <w:r w:rsidDel="00A246E6">
          <w:rPr>
            <w:rFonts w:ascii="Times New Roman" w:hAnsi="Times New Roman" w:cs="Times New Roman"/>
            <w:sz w:val="24"/>
            <w:szCs w:val="24"/>
          </w:rPr>
          <w:delText xml:space="preserve">  </w:delText>
        </w:r>
      </w:del>
      <w:ins w:id="137" w:author="Liu, Luyu" w:date="2020-06-15T19:57:00Z">
        <w:r w:rsidR="00A246E6">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ins w:id="138" w:author="Liu, Luyu" w:date="2020-06-21T09:55:00Z">
        <w:r w:rsidR="00623A6B">
          <w:rPr>
            <w:rFonts w:ascii="Times New Roman" w:hAnsi="Times New Roman" w:cs="Times New Roman"/>
            <w:sz w:val="24"/>
            <w:szCs w:val="24"/>
          </w:rPr>
          <w:t xml:space="preserve">With </w:t>
        </w:r>
      </w:ins>
      <w:ins w:id="139" w:author="Liu, Luyu" w:date="2020-06-21T09:58:00Z">
        <w:r w:rsidR="00623A6B">
          <w:rPr>
            <w:rFonts w:ascii="Times New Roman" w:hAnsi="Times New Roman" w:cs="Times New Roman"/>
            <w:sz w:val="24"/>
            <w:szCs w:val="24"/>
          </w:rPr>
          <w:t xml:space="preserve">more abundant and accurate </w:t>
        </w:r>
      </w:ins>
      <w:ins w:id="140" w:author="Liu, Luyu" w:date="2020-06-21T09:57:00Z">
        <w:r w:rsidR="00623A6B">
          <w:rPr>
            <w:rFonts w:ascii="Times New Roman" w:hAnsi="Times New Roman" w:cs="Times New Roman"/>
            <w:sz w:val="24"/>
            <w:szCs w:val="24"/>
          </w:rPr>
          <w:t>real-time data,</w:t>
        </w:r>
      </w:ins>
      <w:ins w:id="141" w:author="Liu, Luyu" w:date="2020-06-21T09:58:00Z">
        <w:r w:rsidR="00623A6B">
          <w:rPr>
            <w:rFonts w:ascii="Times New Roman" w:hAnsi="Times New Roman" w:cs="Times New Roman"/>
            <w:sz w:val="24"/>
            <w:szCs w:val="24"/>
          </w:rPr>
          <w:t xml:space="preserve"> many studies</w:t>
        </w:r>
      </w:ins>
      <w:ins w:id="142" w:author="Liu, Luyu" w:date="2020-06-21T14:01:00Z">
        <w:r w:rsidR="00AA310D">
          <w:rPr>
            <w:rFonts w:ascii="Times New Roman" w:hAnsi="Times New Roman" w:cs="Times New Roman"/>
            <w:sz w:val="24"/>
            <w:szCs w:val="24"/>
          </w:rPr>
          <w:t xml:space="preserve"> also</w:t>
        </w:r>
      </w:ins>
      <w:ins w:id="143" w:author="Liu, Luyu" w:date="2020-06-21T09:59:00Z">
        <w:r w:rsidR="001B0999">
          <w:rPr>
            <w:rFonts w:ascii="Times New Roman" w:hAnsi="Times New Roman" w:cs="Times New Roman"/>
            <w:sz w:val="24"/>
            <w:szCs w:val="24"/>
          </w:rPr>
          <w:t xml:space="preserve"> </w:t>
        </w:r>
        <w:r w:rsidR="00623A6B">
          <w:rPr>
            <w:rFonts w:ascii="Times New Roman" w:hAnsi="Times New Roman" w:cs="Times New Roman"/>
            <w:sz w:val="24"/>
            <w:szCs w:val="24"/>
          </w:rPr>
          <w:t>simulate</w:t>
        </w:r>
        <w:r w:rsidR="001B0999">
          <w:rPr>
            <w:rFonts w:ascii="Times New Roman" w:hAnsi="Times New Roman" w:cs="Times New Roman"/>
            <w:sz w:val="24"/>
            <w:szCs w:val="24"/>
          </w:rPr>
          <w:t xml:space="preserve">d the real-time </w:t>
        </w:r>
      </w:ins>
      <w:ins w:id="144" w:author="Liu, Luyu" w:date="2020-06-21T10:00:00Z">
        <w:r w:rsidR="001B0999">
          <w:rPr>
            <w:rFonts w:ascii="Times New Roman" w:hAnsi="Times New Roman" w:cs="Times New Roman"/>
            <w:sz w:val="24"/>
            <w:szCs w:val="24"/>
          </w:rPr>
          <w:t>arrival time</w:t>
        </w:r>
      </w:ins>
      <w:ins w:id="145" w:author="Liu, Luyu" w:date="2020-06-21T09:59:00Z">
        <w:r w:rsidR="001B0999">
          <w:rPr>
            <w:rFonts w:ascii="Times New Roman" w:hAnsi="Times New Roman" w:cs="Times New Roman"/>
            <w:sz w:val="24"/>
            <w:szCs w:val="24"/>
          </w:rPr>
          <w:t xml:space="preserve"> prediction scheme</w:t>
        </w:r>
      </w:ins>
      <w:ins w:id="146" w:author="Liu, Luyu" w:date="2020-06-21T12:19:00Z">
        <w:r w:rsidR="00BB08EC">
          <w:rPr>
            <w:rFonts w:ascii="Times New Roman" w:hAnsi="Times New Roman" w:cs="Times New Roman"/>
            <w:sz w:val="24"/>
            <w:szCs w:val="24"/>
          </w:rPr>
          <w:t>s</w:t>
        </w:r>
      </w:ins>
      <w:ins w:id="147" w:author="Liu, Luyu" w:date="2020-06-21T10:00:00Z">
        <w:r w:rsidR="001B0999">
          <w:rPr>
            <w:rFonts w:ascii="Times New Roman" w:hAnsi="Times New Roman" w:cs="Times New Roman"/>
            <w:sz w:val="24"/>
            <w:szCs w:val="24"/>
          </w:rPr>
          <w:t xml:space="preserve"> and investigated the added-value of RTI on real-time users. </w:t>
        </w:r>
      </w:ins>
      <w:ins w:id="148" w:author="Liu, Luyu" w:date="2020-06-21T10:01:00Z">
        <w:r w:rsidR="001B0999">
          <w:rPr>
            <w:rFonts w:ascii="Times New Roman" w:hAnsi="Times New Roman" w:cs="Times New Roman"/>
            <w:sz w:val="24"/>
            <w:szCs w:val="24"/>
          </w:rPr>
          <w:t xml:space="preserve">For example, </w:t>
        </w:r>
      </w:ins>
      <w:ins w:id="149" w:author="Liu, Luyu" w:date="2020-06-21T10:06:00Z">
        <w:r w:rsidR="001B0999">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ins w:id="150" w:author="Liu, Luyu" w:date="2020-06-21T10:06:00Z">
        <w:r w:rsidR="001B0999">
          <w:rPr>
            <w:rFonts w:ascii="Times New Roman" w:hAnsi="Times New Roman" w:cs="Times New Roman"/>
            <w:sz w:val="24"/>
            <w:szCs w:val="24"/>
          </w:rPr>
          <w:fldChar w:fldCharType="separate"/>
        </w:r>
      </w:ins>
      <w:del w:id="151" w:author="Liu, Luyu" w:date="2020-06-21T10:07:00Z">
        <w:r w:rsidR="001B0999" w:rsidRPr="001B0999" w:rsidDel="001B0999">
          <w:rPr>
            <w:rFonts w:ascii="Times New Roman" w:hAnsi="Times New Roman" w:cs="Times New Roman"/>
            <w:noProof/>
            <w:sz w:val="24"/>
            <w:szCs w:val="24"/>
          </w:rPr>
          <w:delText>(</w:delText>
        </w:r>
      </w:del>
      <w:r w:rsidR="001B0999" w:rsidRPr="001B0999">
        <w:rPr>
          <w:rFonts w:ascii="Times New Roman" w:hAnsi="Times New Roman" w:cs="Times New Roman"/>
          <w:noProof/>
          <w:sz w:val="24"/>
          <w:szCs w:val="24"/>
        </w:rPr>
        <w:t xml:space="preserve">Cats and Loutos </w:t>
      </w:r>
      <w:ins w:id="152" w:author="Liu, Luyu" w:date="2020-06-21T10:07:00Z">
        <w:r w:rsidR="001B0999">
          <w:rPr>
            <w:rFonts w:ascii="Times New Roman" w:hAnsi="Times New Roman" w:cs="Times New Roman"/>
            <w:noProof/>
            <w:sz w:val="24"/>
            <w:szCs w:val="24"/>
          </w:rPr>
          <w:t>(</w:t>
        </w:r>
      </w:ins>
      <w:r w:rsidR="001B0999" w:rsidRPr="001B0999">
        <w:rPr>
          <w:rFonts w:ascii="Times New Roman" w:hAnsi="Times New Roman" w:cs="Times New Roman"/>
          <w:noProof/>
          <w:sz w:val="24"/>
          <w:szCs w:val="24"/>
        </w:rPr>
        <w:t>2016)</w:t>
      </w:r>
      <w:ins w:id="153" w:author="Liu, Luyu" w:date="2020-06-21T10:06:00Z">
        <w:r w:rsidR="001B0999">
          <w:rPr>
            <w:rFonts w:ascii="Times New Roman" w:hAnsi="Times New Roman" w:cs="Times New Roman"/>
            <w:sz w:val="24"/>
            <w:szCs w:val="24"/>
          </w:rPr>
          <w:fldChar w:fldCharType="end"/>
        </w:r>
      </w:ins>
      <w:ins w:id="154" w:author="Liu, Luyu" w:date="2020-06-21T10:07:00Z">
        <w:r w:rsidR="001B0999">
          <w:rPr>
            <w:rFonts w:ascii="Times New Roman" w:hAnsi="Times New Roman" w:cs="Times New Roman"/>
            <w:sz w:val="24"/>
            <w:szCs w:val="24"/>
          </w:rPr>
          <w:t xml:space="preserve"> </w:t>
        </w:r>
      </w:ins>
      <w:ins w:id="155" w:author="Liu, Luyu" w:date="2020-06-21T12:39:00Z">
        <w:r w:rsidR="00B326A9">
          <w:rPr>
            <w:rFonts w:ascii="Times New Roman" w:hAnsi="Times New Roman" w:cs="Times New Roman"/>
            <w:sz w:val="24"/>
            <w:szCs w:val="24"/>
          </w:rPr>
          <w:t>introduced</w:t>
        </w:r>
      </w:ins>
      <w:ins w:id="156" w:author="Liu, Luyu" w:date="2020-06-21T12:19:00Z">
        <w:r w:rsidR="00BB08EC">
          <w:rPr>
            <w:rFonts w:ascii="Times New Roman" w:hAnsi="Times New Roman" w:cs="Times New Roman"/>
            <w:sz w:val="24"/>
            <w:szCs w:val="24"/>
          </w:rPr>
          <w:t xml:space="preserve"> </w:t>
        </w:r>
      </w:ins>
      <w:ins w:id="157" w:author="Liu, Luyu" w:date="2020-06-21T12:20:00Z">
        <w:r w:rsidR="00BB08EC">
          <w:rPr>
            <w:rFonts w:ascii="Times New Roman" w:hAnsi="Times New Roman" w:cs="Times New Roman"/>
            <w:sz w:val="24"/>
            <w:szCs w:val="24"/>
          </w:rPr>
          <w:t xml:space="preserve">a </w:t>
        </w:r>
      </w:ins>
      <w:ins w:id="158" w:author="Liu, Luyu" w:date="2020-06-21T15:00:00Z">
        <w:r w:rsidR="0034420C">
          <w:rPr>
            <w:rFonts w:ascii="Times New Roman" w:hAnsi="Times New Roman" w:cs="Times New Roman"/>
            <w:sz w:val="24"/>
            <w:szCs w:val="24"/>
          </w:rPr>
          <w:t xml:space="preserve">new </w:t>
        </w:r>
      </w:ins>
      <w:ins w:id="159" w:author="Liu, Luyu" w:date="2020-06-21T12:20:00Z">
        <w:r w:rsidR="00BB08EC">
          <w:rPr>
            <w:rFonts w:ascii="Times New Roman" w:hAnsi="Times New Roman" w:cs="Times New Roman"/>
            <w:sz w:val="24"/>
            <w:szCs w:val="24"/>
          </w:rPr>
          <w:t xml:space="preserve">bus arrival prediction scheme and compared its performance with </w:t>
        </w:r>
      </w:ins>
      <w:ins w:id="160" w:author="Liu, Luyu" w:date="2020-06-21T12:21:00Z">
        <w:r w:rsidR="00BB08EC">
          <w:rPr>
            <w:rFonts w:ascii="Times New Roman" w:hAnsi="Times New Roman" w:cs="Times New Roman"/>
            <w:sz w:val="24"/>
            <w:szCs w:val="24"/>
          </w:rPr>
          <w:t>the schedule and a common prediction scheme</w:t>
        </w:r>
      </w:ins>
      <w:ins w:id="161" w:author="Liu, Luyu" w:date="2020-06-21T12:55:00Z">
        <w:r w:rsidR="00762413">
          <w:rPr>
            <w:rFonts w:ascii="Times New Roman" w:hAnsi="Times New Roman" w:cs="Times New Roman"/>
            <w:sz w:val="24"/>
            <w:szCs w:val="24"/>
          </w:rPr>
          <w:t>.</w:t>
        </w:r>
      </w:ins>
      <w:ins w:id="162" w:author="Liu, Luyu" w:date="2020-06-21T12:21:00Z">
        <w:r w:rsidR="00BB08EC">
          <w:rPr>
            <w:rFonts w:ascii="Times New Roman" w:hAnsi="Times New Roman" w:cs="Times New Roman"/>
            <w:sz w:val="24"/>
            <w:szCs w:val="24"/>
          </w:rPr>
          <w:t xml:space="preserve"> </w:t>
        </w:r>
      </w:ins>
    </w:p>
    <w:p w14:paraId="7BFCC772" w14:textId="48CB434A" w:rsidR="005A464A" w:rsidRDefault="00A55901">
      <w:pPr>
        <w:tabs>
          <w:tab w:val="left" w:pos="7540"/>
        </w:tabs>
        <w:jc w:val="both"/>
        <w:rPr>
          <w:rFonts w:ascii="Times New Roman" w:hAnsi="Times New Roman" w:cs="Times New Roman"/>
          <w:sz w:val="24"/>
          <w:szCs w:val="24"/>
        </w:rPr>
        <w:pPrChange w:id="163" w:author="Liu, Luyu" w:date="2020-06-21T13:21:00Z">
          <w:pPr>
            <w:jc w:val="both"/>
          </w:pPr>
        </w:pPrChange>
      </w:pPr>
      <w:ins w:id="164" w:author="Liu, Luyu" w:date="2020-06-21T13:21:00Z">
        <w:r>
          <w:rPr>
            <w:rFonts w:ascii="Times New Roman" w:hAnsi="Times New Roman" w:cs="Times New Roman"/>
            <w:sz w:val="24"/>
            <w:szCs w:val="24"/>
          </w:rPr>
          <w:tab/>
        </w:r>
      </w:ins>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w:t>
      </w:r>
      <w:r>
        <w:rPr>
          <w:rFonts w:ascii="Times New Roman" w:hAnsi="Times New Roman" w:cs="Times New Roman"/>
          <w:bCs/>
          <w:sz w:val="24"/>
          <w:szCs w:val="24"/>
        </w:rPr>
        <w:lastRenderedPageBreak/>
        <w:t xml:space="preserve">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175CB5A3"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w:t>
      </w:r>
      <w:del w:id="165" w:author="Liu, Luyu" w:date="2020-06-21T14:50:00Z">
        <w:r w:rsidR="00BC361F" w:rsidDel="00634C59">
          <w:rPr>
            <w:rFonts w:ascii="Times New Roman" w:hAnsi="Times New Roman" w:cs="Times New Roman"/>
            <w:bCs/>
            <w:sz w:val="24"/>
            <w:szCs w:val="24"/>
          </w:rPr>
          <w:delText xml:space="preserve"> </w:delText>
        </w:r>
        <w:r w:rsidR="00BB650A" w:rsidDel="00634C59">
          <w:rPr>
            <w:rFonts w:ascii="Times New Roman" w:hAnsi="Times New Roman" w:cs="Times New Roman"/>
            <w:bCs/>
            <w:sz w:val="24"/>
            <w:szCs w:val="24"/>
          </w:rPr>
          <w:fldChar w:fldCharType="begin" w:fldLock="1"/>
        </w:r>
        <w:r w:rsidR="0096682B" w:rsidRPr="00634C59" w:rsidDel="00634C59">
          <w:rPr>
            <w:rFonts w:ascii="Times New Roman" w:hAnsi="Times New Roman" w:cs="Times New Roman"/>
            <w:bCs/>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delInstrText>
        </w:r>
        <w:r w:rsidR="00BB650A" w:rsidDel="00634C59">
          <w:rPr>
            <w:rFonts w:ascii="Times New Roman" w:hAnsi="Times New Roman" w:cs="Times New Roman"/>
            <w:bCs/>
            <w:sz w:val="24"/>
            <w:szCs w:val="24"/>
          </w:rPr>
          <w:fldChar w:fldCharType="separate"/>
        </w:r>
        <w:r w:rsidR="00BB650A" w:rsidRPr="008D6C9E" w:rsidDel="00634C59">
          <w:rPr>
            <w:rFonts w:ascii="Times New Roman" w:hAnsi="Times New Roman" w:cs="Times New Roman"/>
            <w:bCs/>
            <w:noProof/>
            <w:sz w:val="24"/>
            <w:szCs w:val="24"/>
          </w:rPr>
          <w:delText>Y. Liu, Shi, and</w:delText>
        </w:r>
        <w:r w:rsidR="00BB650A" w:rsidRPr="00B118C8" w:rsidDel="00634C59">
          <w:rPr>
            <w:rFonts w:ascii="Times New Roman" w:hAnsi="Times New Roman" w:cs="Times New Roman"/>
            <w:bCs/>
            <w:noProof/>
            <w:sz w:val="24"/>
            <w:szCs w:val="24"/>
          </w:rPr>
          <w:delText xml:space="preserve"> Jian (2017)</w:delText>
        </w:r>
        <w:r w:rsidR="00BB650A" w:rsidDel="00634C59">
          <w:rPr>
            <w:rFonts w:ascii="Times New Roman" w:hAnsi="Times New Roman" w:cs="Times New Roman"/>
            <w:bCs/>
            <w:sz w:val="24"/>
            <w:szCs w:val="24"/>
          </w:rPr>
          <w:fldChar w:fldCharType="end"/>
        </w:r>
        <w:r w:rsidR="00BB650A" w:rsidDel="00634C59">
          <w:rPr>
            <w:rFonts w:ascii="Times New Roman" w:hAnsi="Times New Roman" w:cs="Times New Roman"/>
            <w:bCs/>
            <w:sz w:val="24"/>
            <w:szCs w:val="24"/>
          </w:rPr>
          <w:delText xml:space="preserve"> presented that tourists’ perceived waiting time became longer without RTI.</w:delText>
        </w:r>
      </w:del>
      <w:del w:id="166" w:author="Liu, Luyu" w:date="2020-06-15T19:57:00Z">
        <w:r w:rsidR="00004CCF" w:rsidDel="00A246E6">
          <w:rPr>
            <w:rFonts w:ascii="Times New Roman" w:hAnsi="Times New Roman" w:cs="Times New Roman"/>
            <w:bCs/>
            <w:sz w:val="24"/>
            <w:szCs w:val="24"/>
          </w:rPr>
          <w:delText xml:space="preserve">  </w:delText>
        </w:r>
      </w:del>
      <w:ins w:id="167" w:author="Liu, Luyu" w:date="2020-06-15T19:57:00Z">
        <w:r w:rsidR="00A246E6">
          <w:rPr>
            <w:rFonts w:ascii="Times New Roman" w:hAnsi="Times New Roman" w:cs="Times New Roman"/>
            <w:bCs/>
            <w:sz w:val="24"/>
            <w:szCs w:val="24"/>
          </w:rPr>
          <w:t xml:space="preserve"> </w:t>
        </w:r>
      </w:ins>
      <w:r w:rsidR="00004CCF">
        <w:rPr>
          <w:rFonts w:ascii="Times New Roman" w:hAnsi="Times New Roman" w:cs="Times New Roman"/>
          <w:bCs/>
          <w:sz w:val="24"/>
          <w:szCs w:val="24"/>
        </w:rPr>
        <w:t xml:space="preserve">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ins w:id="168" w:author="Liu, Luyu" w:date="2020-06-21T14:26:00Z">
        <w:r w:rsidR="009F1D92">
          <w:rPr>
            <w:rFonts w:ascii="Times New Roman" w:hAnsi="Times New Roman" w:cs="Times New Roman"/>
            <w:bCs/>
            <w:sz w:val="24"/>
            <w:szCs w:val="24"/>
          </w:rPr>
          <w:t xml:space="preserve"> and simulation</w:t>
        </w:r>
      </w:ins>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w:t>
      </w:r>
      <w:ins w:id="169" w:author="Liu, Luyu" w:date="2020-06-21T14:04:00Z">
        <w:r w:rsidR="00196B01">
          <w:rPr>
            <w:rFonts w:ascii="Times New Roman" w:hAnsi="Times New Roman" w:cs="Times New Roman"/>
            <w:bCs/>
            <w:sz w:val="24"/>
            <w:szCs w:val="24"/>
          </w:rPr>
          <w:t xml:space="preserve">could </w:t>
        </w:r>
      </w:ins>
      <w:del w:id="170" w:author="Liu, Luyu" w:date="2020-06-21T14:04:00Z">
        <w:r w:rsidR="00BC361F" w:rsidDel="00196B01">
          <w:rPr>
            <w:rFonts w:ascii="Times New Roman" w:hAnsi="Times New Roman" w:cs="Times New Roman"/>
            <w:bCs/>
            <w:sz w:val="24"/>
            <w:szCs w:val="24"/>
          </w:rPr>
          <w:delText xml:space="preserve">can </w:delText>
        </w:r>
      </w:del>
      <w:r w:rsidR="00BC361F">
        <w:rPr>
          <w:rFonts w:ascii="Times New Roman" w:hAnsi="Times New Roman" w:cs="Times New Roman"/>
          <w:bCs/>
          <w:sz w:val="24"/>
          <w:szCs w:val="24"/>
        </w:rPr>
        <w:t>save 2 minutes than non-RTI users</w:t>
      </w:r>
      <w:ins w:id="171" w:author="Liu, Luyu" w:date="2020-06-21T14:27:00Z">
        <w:r w:rsidR="000A4C95">
          <w:rPr>
            <w:rFonts w:ascii="Times New Roman" w:hAnsi="Times New Roman" w:cs="Times New Roman"/>
            <w:bCs/>
            <w:sz w:val="24"/>
            <w:szCs w:val="24"/>
          </w:rPr>
          <w:t xml:space="preserve"> by observation</w:t>
        </w:r>
      </w:ins>
      <w:del w:id="172" w:author="Liu, Luyu" w:date="2020-06-21T14:27:00Z">
        <w:r w:rsidR="00BC361F" w:rsidDel="000A4C95">
          <w:rPr>
            <w:rFonts w:ascii="Times New Roman" w:hAnsi="Times New Roman" w:cs="Times New Roman"/>
            <w:bCs/>
            <w:sz w:val="24"/>
            <w:szCs w:val="24"/>
          </w:rPr>
          <w:delText xml:space="preserve"> while the perceived waiting time reduced 2.4 minutes in Seattle</w:delText>
        </w:r>
      </w:del>
      <w:r w:rsidR="00BC361F">
        <w:rPr>
          <w:rFonts w:ascii="Times New Roman" w:hAnsi="Times New Roman" w:cs="Times New Roman"/>
          <w:bCs/>
          <w:sz w:val="24"/>
          <w:szCs w:val="24"/>
        </w:rPr>
        <w:t xml:space="preserve">. </w:t>
      </w:r>
      <w:ins w:id="173" w:author="Liu, Luyu" w:date="2020-06-21T14:05:00Z">
        <w:r w:rsidR="0070034D">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70034D">
        <w:rPr>
          <w:rFonts w:ascii="Times New Roman" w:hAnsi="Times New Roman" w:cs="Times New Roman"/>
          <w:bCs/>
          <w:sz w:val="24"/>
          <w:szCs w:val="24"/>
        </w:rPr>
        <w:fldChar w:fldCharType="separate"/>
      </w:r>
      <w:del w:id="174" w:author="Liu, Luyu" w:date="2020-06-21T14:05:00Z">
        <w:r w:rsidR="0070034D" w:rsidRPr="0070034D" w:rsidDel="0070034D">
          <w:rPr>
            <w:rFonts w:ascii="Times New Roman" w:hAnsi="Times New Roman" w:cs="Times New Roman"/>
            <w:bCs/>
            <w:noProof/>
            <w:sz w:val="24"/>
            <w:szCs w:val="24"/>
          </w:rPr>
          <w:delText>(</w:delText>
        </w:r>
      </w:del>
      <w:r w:rsidR="0070034D" w:rsidRPr="0070034D">
        <w:rPr>
          <w:rFonts w:ascii="Times New Roman" w:hAnsi="Times New Roman" w:cs="Times New Roman"/>
          <w:bCs/>
          <w:noProof/>
          <w:sz w:val="24"/>
          <w:szCs w:val="24"/>
        </w:rPr>
        <w:t xml:space="preserve">Cats and Loutos </w:t>
      </w:r>
      <w:ins w:id="175" w:author="Liu, Luyu" w:date="2020-06-21T14:05:00Z">
        <w:r w:rsidR="0070034D">
          <w:rPr>
            <w:rFonts w:ascii="Times New Roman" w:hAnsi="Times New Roman" w:cs="Times New Roman"/>
            <w:bCs/>
            <w:noProof/>
            <w:sz w:val="24"/>
            <w:szCs w:val="24"/>
          </w:rPr>
          <w:t>(</w:t>
        </w:r>
      </w:ins>
      <w:r w:rsidR="0070034D" w:rsidRPr="0070034D">
        <w:rPr>
          <w:rFonts w:ascii="Times New Roman" w:hAnsi="Times New Roman" w:cs="Times New Roman"/>
          <w:bCs/>
          <w:noProof/>
          <w:sz w:val="24"/>
          <w:szCs w:val="24"/>
        </w:rPr>
        <w:t>2016)</w:t>
      </w:r>
      <w:ins w:id="176" w:author="Liu, Luyu" w:date="2020-06-21T14:05:00Z">
        <w:r w:rsidR="0070034D">
          <w:rPr>
            <w:rFonts w:ascii="Times New Roman" w:hAnsi="Times New Roman" w:cs="Times New Roman"/>
            <w:bCs/>
            <w:sz w:val="24"/>
            <w:szCs w:val="24"/>
          </w:rPr>
          <w:fldChar w:fldCharType="end"/>
        </w:r>
        <w:r w:rsidR="0070034D">
          <w:rPr>
            <w:rFonts w:ascii="Times New Roman" w:hAnsi="Times New Roman" w:cs="Times New Roman"/>
            <w:bCs/>
            <w:sz w:val="24"/>
            <w:szCs w:val="24"/>
          </w:rPr>
          <w:t xml:space="preserve"> </w:t>
        </w:r>
      </w:ins>
      <w:ins w:id="177" w:author="Liu, Luyu" w:date="2020-06-21T14:27:00Z">
        <w:r w:rsidR="00341E5C">
          <w:rPr>
            <w:rFonts w:ascii="Times New Roman" w:hAnsi="Times New Roman" w:cs="Times New Roman"/>
            <w:bCs/>
            <w:sz w:val="24"/>
            <w:szCs w:val="24"/>
          </w:rPr>
          <w:t xml:space="preserve">introduced </w:t>
        </w:r>
      </w:ins>
      <w:ins w:id="178" w:author="Liu, Luyu" w:date="2020-06-21T14:06:00Z">
        <w:r w:rsidR="0070034D">
          <w:rPr>
            <w:rFonts w:ascii="Times New Roman" w:hAnsi="Times New Roman" w:cs="Times New Roman"/>
            <w:bCs/>
            <w:sz w:val="24"/>
            <w:szCs w:val="24"/>
          </w:rPr>
          <w:t xml:space="preserve">a better </w:t>
        </w:r>
      </w:ins>
      <w:ins w:id="179" w:author="Liu, Luyu" w:date="2020-06-21T14:07:00Z">
        <w:r w:rsidR="0070034D">
          <w:rPr>
            <w:rFonts w:ascii="Times New Roman" w:hAnsi="Times New Roman" w:cs="Times New Roman"/>
            <w:bCs/>
            <w:sz w:val="24"/>
            <w:szCs w:val="24"/>
          </w:rPr>
          <w:t xml:space="preserve">RTI </w:t>
        </w:r>
      </w:ins>
      <w:ins w:id="180" w:author="Liu, Luyu" w:date="2020-06-21T14:06:00Z">
        <w:r w:rsidR="0070034D">
          <w:rPr>
            <w:rFonts w:ascii="Times New Roman" w:hAnsi="Times New Roman" w:cs="Times New Roman"/>
            <w:bCs/>
            <w:sz w:val="24"/>
            <w:szCs w:val="24"/>
          </w:rPr>
          <w:t xml:space="preserve">prediction scheme </w:t>
        </w:r>
      </w:ins>
      <w:ins w:id="181" w:author="Liu, Luyu" w:date="2020-06-21T14:27:00Z">
        <w:r w:rsidR="006E2F89">
          <w:rPr>
            <w:rFonts w:ascii="Times New Roman" w:hAnsi="Times New Roman" w:cs="Times New Roman"/>
            <w:bCs/>
            <w:sz w:val="24"/>
            <w:szCs w:val="24"/>
          </w:rPr>
          <w:t xml:space="preserve">that </w:t>
        </w:r>
      </w:ins>
      <w:ins w:id="182" w:author="Liu, Luyu" w:date="2020-06-21T14:06:00Z">
        <w:r w:rsidR="0070034D">
          <w:rPr>
            <w:rFonts w:ascii="Times New Roman" w:hAnsi="Times New Roman" w:cs="Times New Roman"/>
            <w:bCs/>
            <w:sz w:val="24"/>
            <w:szCs w:val="24"/>
          </w:rPr>
          <w:t xml:space="preserve">can </w:t>
        </w:r>
      </w:ins>
      <w:ins w:id="183" w:author="Liu, Luyu" w:date="2020-06-21T14:08:00Z">
        <w:r w:rsidR="00094EDC">
          <w:rPr>
            <w:rFonts w:ascii="Times New Roman" w:hAnsi="Times New Roman" w:cs="Times New Roman"/>
            <w:bCs/>
            <w:sz w:val="24"/>
            <w:szCs w:val="24"/>
          </w:rPr>
          <w:t>save</w:t>
        </w:r>
      </w:ins>
      <w:ins w:id="184" w:author="Liu, Luyu" w:date="2020-06-21T14:07:00Z">
        <w:r w:rsidR="0070034D">
          <w:rPr>
            <w:rFonts w:ascii="Times New Roman" w:hAnsi="Times New Roman" w:cs="Times New Roman"/>
            <w:bCs/>
            <w:sz w:val="24"/>
            <w:szCs w:val="24"/>
          </w:rPr>
          <w:t xml:space="preserve"> waiting time equivalent to introducing a 60% increase in service frequency</w:t>
        </w:r>
      </w:ins>
      <w:ins w:id="185" w:author="Liu, Luyu" w:date="2020-06-21T14:09:00Z">
        <w:r w:rsidR="006967A9">
          <w:rPr>
            <w:rFonts w:ascii="Times New Roman" w:hAnsi="Times New Roman" w:cs="Times New Roman"/>
            <w:bCs/>
            <w:sz w:val="24"/>
            <w:szCs w:val="24"/>
          </w:rPr>
          <w:t xml:space="preserve"> in Stockholm</w:t>
        </w:r>
      </w:ins>
      <w:ins w:id="186" w:author="Liu, Luyu" w:date="2020-06-21T14:07:00Z">
        <w:r w:rsidR="0070034D">
          <w:rPr>
            <w:rFonts w:ascii="Times New Roman" w:hAnsi="Times New Roman" w:cs="Times New Roman"/>
            <w:bCs/>
            <w:sz w:val="24"/>
            <w:szCs w:val="24"/>
          </w:rPr>
          <w:t>.</w:t>
        </w:r>
      </w:ins>
      <w:ins w:id="187" w:author="Liu, Luyu" w:date="2020-06-21T14:09:00Z">
        <w:r w:rsidR="00CA3E89">
          <w:rPr>
            <w:rFonts w:ascii="Times New Roman" w:hAnsi="Times New Roman" w:cs="Times New Roman"/>
            <w:bCs/>
            <w:sz w:val="24"/>
            <w:szCs w:val="24"/>
          </w:rPr>
          <w:t xml:space="preserve"> </w:t>
        </w:r>
        <w:r w:rsidR="00CA3E89">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mendeley":{"formattedCitation":"(Cats and Loutos 2016b)","manualFormatting":"Cats and Loutos (2016b)","plainTextFormattedCitation":"(Cats and Loutos 2016b)","previouslyFormattedCitation":"(Cats and Loutos 2016b)"},"properties":{"noteIndex":0},"schema":"https://github.com/citation-style-language/schema/raw/master/csl-citation.json"}</w:instrText>
      </w:r>
      <w:r w:rsidR="00CA3E89">
        <w:rPr>
          <w:rFonts w:ascii="Times New Roman" w:hAnsi="Times New Roman" w:cs="Times New Roman"/>
          <w:bCs/>
          <w:sz w:val="24"/>
          <w:szCs w:val="24"/>
        </w:rPr>
        <w:fldChar w:fldCharType="separate"/>
      </w:r>
      <w:del w:id="188" w:author="Liu, Luyu" w:date="2020-06-21T14:10:00Z">
        <w:r w:rsidR="00CA3E89" w:rsidRPr="00CA3E89" w:rsidDel="00CA3E89">
          <w:rPr>
            <w:rFonts w:ascii="Times New Roman" w:hAnsi="Times New Roman" w:cs="Times New Roman"/>
            <w:bCs/>
            <w:noProof/>
            <w:sz w:val="24"/>
            <w:szCs w:val="24"/>
          </w:rPr>
          <w:delText>(</w:delText>
        </w:r>
      </w:del>
      <w:r w:rsidR="00CA3E89" w:rsidRPr="00CA3E89">
        <w:rPr>
          <w:rFonts w:ascii="Times New Roman" w:hAnsi="Times New Roman" w:cs="Times New Roman"/>
          <w:bCs/>
          <w:noProof/>
          <w:sz w:val="24"/>
          <w:szCs w:val="24"/>
        </w:rPr>
        <w:t xml:space="preserve">Cats and Loutos </w:t>
      </w:r>
      <w:ins w:id="189" w:author="Liu, Luyu" w:date="2020-06-21T14:10:00Z">
        <w:r w:rsidR="00CA3E89">
          <w:rPr>
            <w:rFonts w:ascii="Times New Roman" w:hAnsi="Times New Roman" w:cs="Times New Roman"/>
            <w:bCs/>
            <w:noProof/>
            <w:sz w:val="24"/>
            <w:szCs w:val="24"/>
          </w:rPr>
          <w:t>(</w:t>
        </w:r>
      </w:ins>
      <w:r w:rsidR="00CA3E89" w:rsidRPr="00CA3E89">
        <w:rPr>
          <w:rFonts w:ascii="Times New Roman" w:hAnsi="Times New Roman" w:cs="Times New Roman"/>
          <w:bCs/>
          <w:noProof/>
          <w:sz w:val="24"/>
          <w:szCs w:val="24"/>
        </w:rPr>
        <w:t>2016b)</w:t>
      </w:r>
      <w:ins w:id="190" w:author="Liu, Luyu" w:date="2020-06-21T14:09:00Z">
        <w:r w:rsidR="00CA3E89">
          <w:rPr>
            <w:rFonts w:ascii="Times New Roman" w:hAnsi="Times New Roman" w:cs="Times New Roman"/>
            <w:bCs/>
            <w:sz w:val="24"/>
            <w:szCs w:val="24"/>
          </w:rPr>
          <w:fldChar w:fldCharType="end"/>
        </w:r>
      </w:ins>
      <w:ins w:id="191" w:author="Liu, Luyu" w:date="2020-06-21T14:10:00Z">
        <w:r w:rsidR="00CA3E89">
          <w:rPr>
            <w:rFonts w:ascii="Times New Roman" w:hAnsi="Times New Roman" w:cs="Times New Roman"/>
            <w:bCs/>
            <w:sz w:val="24"/>
            <w:szCs w:val="24"/>
          </w:rPr>
          <w:t xml:space="preserve"> also concluded that RTI </w:t>
        </w:r>
      </w:ins>
      <w:ins w:id="192" w:author="Liu, Luyu" w:date="2020-06-21T14:50:00Z">
        <w:r w:rsidR="008D6C9E">
          <w:rPr>
            <w:rFonts w:ascii="Times New Roman" w:hAnsi="Times New Roman" w:cs="Times New Roman"/>
            <w:bCs/>
            <w:sz w:val="24"/>
            <w:szCs w:val="24"/>
          </w:rPr>
          <w:t>could</w:t>
        </w:r>
      </w:ins>
      <w:ins w:id="193" w:author="Liu, Luyu" w:date="2020-06-21T14:27:00Z">
        <w:r w:rsidR="007B23C6">
          <w:rPr>
            <w:rFonts w:ascii="Times New Roman" w:hAnsi="Times New Roman" w:cs="Times New Roman"/>
            <w:bCs/>
            <w:sz w:val="24"/>
            <w:szCs w:val="24"/>
          </w:rPr>
          <w:t xml:space="preserve"> </w:t>
        </w:r>
      </w:ins>
      <w:ins w:id="194" w:author="Liu, Luyu" w:date="2020-06-21T14:17:00Z">
        <w:r w:rsidR="007B23C6">
          <w:rPr>
            <w:rFonts w:ascii="Times New Roman" w:hAnsi="Times New Roman" w:cs="Times New Roman"/>
            <w:bCs/>
            <w:sz w:val="24"/>
            <w:szCs w:val="24"/>
          </w:rPr>
          <w:t>make</w:t>
        </w:r>
        <w:r w:rsidR="00CA3E89">
          <w:rPr>
            <w:rFonts w:ascii="Times New Roman" w:hAnsi="Times New Roman" w:cs="Times New Roman"/>
            <w:bCs/>
            <w:sz w:val="24"/>
            <w:szCs w:val="24"/>
          </w:rPr>
          <w:t xml:space="preserve"> waiting time estimate twice as close </w:t>
        </w:r>
      </w:ins>
      <w:ins w:id="195" w:author="Liu, Luyu" w:date="2020-06-21T14:18:00Z">
        <w:r w:rsidR="00CA3E89">
          <w:rPr>
            <w:rFonts w:ascii="Times New Roman" w:hAnsi="Times New Roman" w:cs="Times New Roman"/>
            <w:bCs/>
            <w:sz w:val="24"/>
            <w:szCs w:val="24"/>
          </w:rPr>
          <w:t>to the actual time than the schedule.</w:t>
        </w:r>
      </w:ins>
    </w:p>
    <w:p w14:paraId="46BB9317" w14:textId="2B2C3407" w:rsidR="005A464A" w:rsidDel="007C4469" w:rsidRDefault="00004CCF" w:rsidP="00E5767D">
      <w:pPr>
        <w:rPr>
          <w:del w:id="196" w:author="Liu, Luyu" w:date="2020-06-15T20:48:00Z"/>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del w:id="197" w:author="Liu, Luyu" w:date="2020-06-21T15:01:00Z">
        <w:r w:rsidR="00A56386" w:rsidDel="00B46C8A">
          <w:rPr>
            <w:rFonts w:ascii="Times New Roman" w:hAnsi="Times New Roman" w:cs="Times New Roman"/>
            <w:bCs/>
            <w:sz w:val="24"/>
            <w:szCs w:val="24"/>
          </w:rPr>
          <w:delText xml:space="preserve">also </w:delText>
        </w:r>
      </w:del>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615B1B14" w14:textId="6B357B2E" w:rsidR="007C4469" w:rsidRDefault="007C4469" w:rsidP="00E5767D">
      <w:pPr>
        <w:rPr>
          <w:ins w:id="198" w:author="Liu, Luyu" w:date="2020-06-15T20:48:00Z"/>
          <w:rFonts w:ascii="Times New Roman" w:hAnsi="Times New Roman" w:cs="Times New Roman"/>
          <w:bCs/>
          <w:sz w:val="24"/>
          <w:szCs w:val="24"/>
        </w:rPr>
      </w:pPr>
    </w:p>
    <w:p w14:paraId="7DC39110" w14:textId="77777777" w:rsidR="00066124" w:rsidRPr="00E5767D" w:rsidRDefault="00066124" w:rsidP="00E5767D">
      <w:pPr>
        <w:rPr>
          <w:rFonts w:ascii="Times New Roman" w:hAnsi="Times New Roman" w:cs="Times New Roman"/>
          <w:bCs/>
          <w:sz w:val="24"/>
          <w:szCs w:val="24"/>
        </w:rPr>
      </w:pPr>
    </w:p>
    <w:p w14:paraId="2506B2F9" w14:textId="7C9512DA"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w:t>
      </w:r>
      <w:ins w:id="199" w:author="Liu, Luyu" w:date="2020-06-21T15:01:00Z">
        <w:r w:rsidR="00A539B2">
          <w:rPr>
            <w:rFonts w:ascii="Times New Roman" w:hAnsi="Times New Roman" w:cs="Times New Roman"/>
            <w:sz w:val="24"/>
            <w:szCs w:val="24"/>
          </w:rPr>
          <w:t xml:space="preserve">, </w:t>
        </w:r>
      </w:ins>
      <w:del w:id="200" w:author="Liu, Luyu" w:date="2020-06-21T15:01:00Z">
        <w:r w:rsidDel="00A539B2">
          <w:rPr>
            <w:rFonts w:ascii="Times New Roman" w:hAnsi="Times New Roman" w:cs="Times New Roman"/>
            <w:sz w:val="24"/>
            <w:szCs w:val="24"/>
          </w:rPr>
          <w:delText xml:space="preserve"> or </w:delText>
        </w:r>
      </w:del>
      <w:r>
        <w:rPr>
          <w:rFonts w:ascii="Times New Roman" w:hAnsi="Times New Roman" w:cs="Times New Roman"/>
          <w:sz w:val="24"/>
          <w:szCs w:val="24"/>
        </w:rPr>
        <w:t>perceived waiting time</w:t>
      </w:r>
      <w:ins w:id="201" w:author="Liu, Luyu" w:date="2020-06-21T15:02:00Z">
        <w:r w:rsidR="00A539B2">
          <w:rPr>
            <w:rFonts w:ascii="Times New Roman" w:hAnsi="Times New Roman" w:cs="Times New Roman"/>
            <w:sz w:val="24"/>
            <w:szCs w:val="24"/>
          </w:rPr>
          <w:t>,</w:t>
        </w:r>
      </w:ins>
      <w:ins w:id="202" w:author="Liu, Luyu" w:date="2020-06-21T15:01:00Z">
        <w:r w:rsidR="000C432A">
          <w:rPr>
            <w:rFonts w:ascii="Times New Roman" w:hAnsi="Times New Roman" w:cs="Times New Roman"/>
            <w:sz w:val="24"/>
            <w:szCs w:val="24"/>
          </w:rPr>
          <w:t xml:space="preserve"> or predicted time deviation</w:t>
        </w:r>
      </w:ins>
      <w:r>
        <w:rPr>
          <w:rFonts w:ascii="Times New Roman" w:hAnsi="Times New Roman" w:cs="Times New Roman"/>
          <w:sz w:val="24"/>
          <w:szCs w:val="24"/>
        </w:rPr>
        <w:t xml:space="preserve">; however, </w:t>
      </w:r>
      <w:del w:id="203" w:author="Liu, Luyu" w:date="2020-06-20T22:01:00Z">
        <w:r w:rsidDel="00633412">
          <w:rPr>
            <w:rFonts w:ascii="Times New Roman" w:hAnsi="Times New Roman" w:cs="Times New Roman"/>
            <w:sz w:val="24"/>
            <w:szCs w:val="24"/>
          </w:rPr>
          <w:delText>no one</w:delText>
        </w:r>
      </w:del>
      <w:ins w:id="204" w:author="Liu, Luyu" w:date="2020-06-20T22:01:00Z">
        <w:r w:rsidR="00633412">
          <w:rPr>
            <w:rFonts w:ascii="Times New Roman" w:hAnsi="Times New Roman" w:cs="Times New Roman"/>
            <w:sz w:val="24"/>
            <w:szCs w:val="24"/>
          </w:rPr>
          <w:t xml:space="preserve">few </w:t>
        </w:r>
        <w:r w:rsidR="00AF3EB8">
          <w:rPr>
            <w:rFonts w:ascii="Times New Roman" w:hAnsi="Times New Roman" w:cs="Times New Roman"/>
            <w:sz w:val="24"/>
            <w:szCs w:val="24"/>
          </w:rPr>
          <w:t>studies</w:t>
        </w:r>
      </w:ins>
      <w:del w:id="205" w:author="Liu, Luyu" w:date="2020-06-20T22:01:00Z">
        <w:r w:rsidDel="00633412">
          <w:rPr>
            <w:rFonts w:ascii="Times New Roman" w:hAnsi="Times New Roman" w:cs="Times New Roman"/>
            <w:sz w:val="24"/>
            <w:szCs w:val="24"/>
          </w:rPr>
          <w:delText xml:space="preserve"> </w:delText>
        </w:r>
        <w:r w:rsidDel="00AF3EB8">
          <w:rPr>
            <w:rFonts w:ascii="Times New Roman" w:hAnsi="Times New Roman" w:cs="Times New Roman"/>
            <w:sz w:val="24"/>
            <w:szCs w:val="24"/>
          </w:rPr>
          <w:delText>has</w:delText>
        </w:r>
      </w:del>
      <w:r>
        <w:rPr>
          <w:rFonts w:ascii="Times New Roman" w:hAnsi="Times New Roman" w:cs="Times New Roman"/>
          <w:sz w:val="24"/>
          <w:szCs w:val="24"/>
        </w:rPr>
        <w:t xml:space="preserve"> investigated the variance of this impact</w:t>
      </w:r>
      <w:ins w:id="206" w:author="Liu, Luyu" w:date="2020-06-21T15:02:00Z">
        <w:r w:rsidR="00064D29">
          <w:rPr>
            <w:rFonts w:ascii="Times New Roman" w:hAnsi="Times New Roman" w:cs="Times New Roman"/>
            <w:sz w:val="24"/>
            <w:szCs w:val="24"/>
          </w:rPr>
          <w:t xml:space="preserve"> on </w:t>
        </w:r>
      </w:ins>
      <w:ins w:id="207" w:author="Liu, Luyu" w:date="2020-06-21T15:08:00Z">
        <w:r w:rsidR="002A300E">
          <w:rPr>
            <w:rFonts w:ascii="Times New Roman" w:hAnsi="Times New Roman" w:cs="Times New Roman"/>
            <w:sz w:val="24"/>
            <w:szCs w:val="24"/>
          </w:rPr>
          <w:t xml:space="preserve">actual </w:t>
        </w:r>
      </w:ins>
      <w:ins w:id="208" w:author="Liu, Luyu" w:date="2020-06-21T15:02:00Z">
        <w:r w:rsidR="00064D29">
          <w:rPr>
            <w:rFonts w:ascii="Times New Roman" w:hAnsi="Times New Roman" w:cs="Times New Roman"/>
            <w:sz w:val="24"/>
            <w:szCs w:val="24"/>
          </w:rPr>
          <w:t>waiting time</w:t>
        </w:r>
      </w:ins>
      <w:r>
        <w:rPr>
          <w:rFonts w:ascii="Times New Roman" w:hAnsi="Times New Roman" w:cs="Times New Roman"/>
          <w:sz w:val="24"/>
          <w:szCs w:val="24"/>
        </w:rPr>
        <w:t xml:space="preserve"> relative to transit system’s actual on-time performance.</w:t>
      </w:r>
      <w:del w:id="209" w:author="Liu, Luyu" w:date="2020-06-15T19:57:00Z">
        <w:r w:rsidDel="00A246E6">
          <w:rPr>
            <w:rFonts w:ascii="Times New Roman" w:hAnsi="Times New Roman" w:cs="Times New Roman"/>
            <w:sz w:val="24"/>
            <w:szCs w:val="24"/>
          </w:rPr>
          <w:delText xml:space="preserve">  </w:delText>
        </w:r>
      </w:del>
      <w:ins w:id="21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w:t>
      </w:r>
      <w:del w:id="211" w:author="Liu, Luyu" w:date="2020-06-15T19:57:00Z">
        <w:r w:rsidDel="00A246E6">
          <w:rPr>
            <w:rFonts w:ascii="Times New Roman" w:hAnsi="Times New Roman" w:cs="Times New Roman"/>
            <w:sz w:val="24"/>
            <w:szCs w:val="24"/>
          </w:rPr>
          <w:delText xml:space="preserve">  </w:delText>
        </w:r>
      </w:del>
      <w:ins w:id="21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addition, a key decision of public transit users is when to leave </w:t>
      </w:r>
      <w:del w:id="213" w:author="Liu, Luyu" w:date="2020-06-21T15:07:00Z">
        <w:r w:rsidDel="00942A6C">
          <w:rPr>
            <w:rFonts w:ascii="Times New Roman" w:hAnsi="Times New Roman" w:cs="Times New Roman"/>
            <w:sz w:val="24"/>
            <w:szCs w:val="24"/>
          </w:rPr>
          <w:delText xml:space="preserve">their </w:delText>
        </w:r>
      </w:del>
      <w:r>
        <w:rPr>
          <w:rFonts w:ascii="Times New Roman" w:hAnsi="Times New Roman" w:cs="Times New Roman"/>
          <w:sz w:val="24"/>
          <w:szCs w:val="24"/>
        </w:rPr>
        <w:t>home (or other origin) to travel to a stop; therefore, the impact of RTI on waiting times may vary with walking time to the stop</w:t>
      </w:r>
      <w:ins w:id="214" w:author="Liu, Luyu" w:date="2020-06-21T15:03:00Z">
        <w:r w:rsidR="00E91427">
          <w:rPr>
            <w:rFonts w:ascii="Times New Roman" w:hAnsi="Times New Roman" w:cs="Times New Roman"/>
            <w:sz w:val="24"/>
            <w:szCs w:val="24"/>
          </w:rPr>
          <w:t xml:space="preserve"> </w:t>
        </w:r>
        <w:r w:rsidR="00E91427">
          <w:rPr>
            <w:rFonts w:ascii="Times New Roman" w:hAnsi="Times New Roman" w:cs="Times New Roman"/>
            <w:sz w:val="24"/>
            <w:szCs w:val="24"/>
          </w:rPr>
          <w:fldChar w:fldCharType="begin" w:fldLock="1"/>
        </w:r>
      </w:ins>
      <w:r w:rsidR="00E91427">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operties":{"noteIndex":0},"schema":"https://github.com/citation-style-language/schema/raw/master/csl-citation.json"}</w:instrText>
      </w:r>
      <w:r w:rsidR="00E91427">
        <w:rPr>
          <w:rFonts w:ascii="Times New Roman" w:hAnsi="Times New Roman" w:cs="Times New Roman"/>
          <w:sz w:val="24"/>
          <w:szCs w:val="24"/>
        </w:rPr>
        <w:fldChar w:fldCharType="separate"/>
      </w:r>
      <w:r w:rsidR="00E91427" w:rsidRPr="00E91427">
        <w:rPr>
          <w:rFonts w:ascii="Times New Roman" w:hAnsi="Times New Roman" w:cs="Times New Roman"/>
          <w:noProof/>
          <w:sz w:val="24"/>
          <w:szCs w:val="24"/>
        </w:rPr>
        <w:t>(Cats and Loutos 2016a)</w:t>
      </w:r>
      <w:ins w:id="215" w:author="Liu, Luyu" w:date="2020-06-21T15:03:00Z">
        <w:r w:rsidR="00E91427">
          <w:rPr>
            <w:rFonts w:ascii="Times New Roman" w:hAnsi="Times New Roman" w:cs="Times New Roman"/>
            <w:sz w:val="24"/>
            <w:szCs w:val="24"/>
          </w:rPr>
          <w:fldChar w:fldCharType="end"/>
        </w:r>
      </w:ins>
      <w:r>
        <w:rPr>
          <w:rFonts w:ascii="Times New Roman" w:hAnsi="Times New Roman" w:cs="Times New Roman"/>
          <w:sz w:val="24"/>
          <w:szCs w:val="24"/>
        </w:rPr>
        <w:t>.</w:t>
      </w:r>
      <w:del w:id="216" w:author="Liu, Luyu" w:date="2020-06-15T19:57:00Z">
        <w:r w:rsidDel="00A246E6">
          <w:rPr>
            <w:rFonts w:ascii="Times New Roman" w:hAnsi="Times New Roman" w:cs="Times New Roman"/>
            <w:sz w:val="24"/>
            <w:szCs w:val="24"/>
          </w:rPr>
          <w:delText xml:space="preserve">  </w:delText>
        </w:r>
      </w:del>
      <w:ins w:id="21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Due to the heterogeneity of on-time performance, the impact of RTI may also vary by the location of the stop within a route.</w:t>
      </w:r>
      <w:del w:id="218" w:author="Liu, Luyu" w:date="2020-06-15T19:57:00Z">
        <w:r w:rsidDel="00A246E6">
          <w:rPr>
            <w:rFonts w:ascii="Times New Roman" w:hAnsi="Times New Roman" w:cs="Times New Roman"/>
            <w:sz w:val="24"/>
            <w:szCs w:val="24"/>
          </w:rPr>
          <w:delText xml:space="preserve">  </w:delText>
        </w:r>
      </w:del>
      <w:ins w:id="21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11FBBF68"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w:t>
      </w:r>
      <w:del w:id="220" w:author="Liu, Luyu" w:date="2020-06-16T19:44:00Z">
        <w:r w:rsidDel="00970BC4">
          <w:rPr>
            <w:rFonts w:ascii="Times New Roman" w:hAnsi="Times New Roman" w:cs="Times New Roman"/>
            <w:sz w:val="24"/>
            <w:szCs w:val="24"/>
          </w:rPr>
          <w:delText xml:space="preserve">catching a bus as a </w:delText>
        </w:r>
      </w:del>
      <w:r>
        <w:rPr>
          <w:rFonts w:ascii="Times New Roman" w:hAnsi="Times New Roman" w:cs="Times New Roman"/>
          <w:sz w:val="24"/>
          <w:szCs w:val="24"/>
        </w:rPr>
        <w:t xml:space="preserve">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xml:space="preserve">, the later related to the RTI updating </w:t>
      </w:r>
      <w:r>
        <w:rPr>
          <w:rFonts w:ascii="Times New Roman" w:hAnsi="Times New Roman" w:cs="Times New Roman"/>
          <w:sz w:val="24"/>
          <w:szCs w:val="24"/>
        </w:rPr>
        <w:lastRenderedPageBreak/>
        <w:t>frequency. Both can have impacts on RTI users.</w:t>
      </w:r>
      <w:del w:id="221" w:author="Liu, Luyu" w:date="2020-06-15T19:57:00Z">
        <w:r w:rsidDel="00A246E6">
          <w:rPr>
            <w:rFonts w:ascii="Times New Roman" w:hAnsi="Times New Roman" w:cs="Times New Roman"/>
            <w:sz w:val="24"/>
            <w:szCs w:val="24"/>
          </w:rPr>
          <w:delText xml:space="preserve">  </w:delText>
        </w:r>
      </w:del>
      <w:ins w:id="22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Based on the synchronization theory, we propose and model several trip planning strategies</w:t>
      </w:r>
      <w:del w:id="223" w:author="Liu, Luyu" w:date="2020-06-13T12:35:00Z">
        <w:r w:rsidDel="00FA6C5B">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representing the possible behaviors of users.</w:t>
      </w:r>
      <w:del w:id="224" w:author="Liu, Luyu" w:date="2020-06-15T19:57:00Z">
        <w:r w:rsidDel="00A246E6">
          <w:rPr>
            <w:rFonts w:ascii="Times New Roman" w:hAnsi="Times New Roman" w:cs="Times New Roman"/>
            <w:sz w:val="24"/>
            <w:szCs w:val="24"/>
          </w:rPr>
          <w:delText xml:space="preserve">  </w:delText>
        </w:r>
      </w:del>
      <w:ins w:id="22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4672CCE9"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corresponding to the information available to users and automated passenger count</w:t>
      </w:r>
      <w:ins w:id="226" w:author="Liu, Luyu" w:date="2020-06-16T19:45:00Z">
        <w:r w:rsidR="00970BC4">
          <w:rPr>
            <w:rFonts w:ascii="Times New Roman" w:hAnsi="Times New Roman" w:cs="Times New Roman"/>
            <w:sz w:val="24"/>
            <w:szCs w:val="24"/>
          </w:rPr>
          <w:t>er</w:t>
        </w:r>
      </w:ins>
      <w:r>
        <w:rPr>
          <w:rFonts w:ascii="Times New Roman" w:hAnsi="Times New Roman" w:cs="Times New Roman"/>
          <w:sz w:val="24"/>
          <w:szCs w:val="24"/>
        </w:rPr>
        <w:t xml:space="preserve"> data to represent the actual on-time performance behavior of the transit system. </w:t>
      </w:r>
    </w:p>
    <w:p w14:paraId="58BAF21C" w14:textId="05C28B84" w:rsidR="00984CCF"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General Transit Feed Specification (GTFS) real-time provides a homogeneous protocol to effectively transmit transit real-time information with normalized standard. </w:t>
      </w:r>
      <w:del w:id="227" w:author="Liu, Luyu" w:date="2020-06-15T22:58:00Z">
        <w:r w:rsidDel="00960871">
          <w:rPr>
            <w:rFonts w:ascii="Times New Roman" w:hAnsi="Times New Roman" w:cs="Times New Roman"/>
            <w:sz w:val="24"/>
            <w:szCs w:val="24"/>
          </w:rPr>
          <w:delText>As a result, m</w:delText>
        </w:r>
      </w:del>
      <w:ins w:id="228" w:author="Liu, Luyu" w:date="2020-06-15T22:58:00Z">
        <w:r w:rsidR="00960871">
          <w:rPr>
            <w:rFonts w:ascii="Times New Roman" w:hAnsi="Times New Roman" w:cs="Times New Roman"/>
            <w:sz w:val="24"/>
            <w:szCs w:val="24"/>
          </w:rPr>
          <w:t>M</w:t>
        </w:r>
      </w:ins>
      <w:r>
        <w:rPr>
          <w:rFonts w:ascii="Times New Roman" w:hAnsi="Times New Roman" w:cs="Times New Roman"/>
          <w:sz w:val="24"/>
          <w:szCs w:val="24"/>
        </w:rPr>
        <w:t>ost RTI apps</w:t>
      </w:r>
      <w:r w:rsidRPr="000D420D">
        <w:rPr>
          <w:rFonts w:ascii="Times New Roman" w:hAnsi="Times New Roman" w:cs="Times New Roman"/>
          <w:sz w:val="24"/>
          <w:szCs w:val="24"/>
        </w:rPr>
        <w:t xml:space="preserve"> </w:t>
      </w:r>
      <w:del w:id="229" w:author="Liu, Luyu" w:date="2020-06-15T22:58:00Z">
        <w:r w:rsidRPr="000D420D" w:rsidDel="00F322BB">
          <w:rPr>
            <w:rFonts w:ascii="Times New Roman" w:hAnsi="Times New Roman" w:cs="Times New Roman"/>
            <w:sz w:val="24"/>
            <w:szCs w:val="24"/>
          </w:rPr>
          <w:delText xml:space="preserve">will </w:delText>
        </w:r>
      </w:del>
      <w:r w:rsidRPr="000D420D">
        <w:rPr>
          <w:rFonts w:ascii="Times New Roman" w:hAnsi="Times New Roman" w:cs="Times New Roman"/>
          <w:sz w:val="24"/>
          <w:szCs w:val="24"/>
        </w:rPr>
        <w:t xml:space="preserve">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701DD724" w:rsidR="005A464A" w:rsidRDefault="00984CCF" w:rsidP="00D94E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1C320A">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w:t>
      </w:r>
      <w:ins w:id="230" w:author="Liu, Luyu" w:date="2020-06-15T23:14:00Z">
        <w:r w:rsidR="00A14DF9">
          <w:rPr>
            <w:rFonts w:ascii="Times New Roman" w:eastAsia="Yu Mincho" w:hAnsi="Times New Roman" w:cs="Times New Roman"/>
            <w:sz w:val="24"/>
            <w:szCs w:val="24"/>
            <w:lang w:eastAsia="ja-JP"/>
          </w:rPr>
          <w:t xml:space="preserve"> </w:t>
        </w:r>
      </w:ins>
      <w:r w:rsidR="00D94E97" w:rsidRPr="00E714F0">
        <w:rPr>
          <w:rFonts w:ascii="Times New Roman" w:eastAsia="Yu Mincho" w:hAnsi="Times New Roman" w:cs="Times New Roman"/>
          <w:sz w:val="24"/>
          <w:szCs w:val="24"/>
          <w:lang w:eastAsia="ja-JP"/>
        </w:rPr>
        <w:t xml:space="preserve">. </w:t>
      </w:r>
      <w:r w:rsidR="00D94E97" w:rsidRPr="00D94E97">
        <w:rPr>
          <w:rFonts w:ascii="Times New Roman" w:eastAsia="Yu Mincho" w:hAnsi="Times New Roman" w:cs="Times New Roman"/>
          <w:sz w:val="24"/>
          <w:szCs w:val="24"/>
          <w:lang w:eastAsia="ja-JP"/>
        </w:rPr>
        <w:t xml:space="preserve">It represents the systematic error caused by the temporal delay of measurement.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1C96F6F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w:t>
      </w:r>
      <w:del w:id="231" w:author="Liu, Luyu" w:date="2020-06-15T23:00:00Z">
        <w:r w:rsidDel="007C0955">
          <w:rPr>
            <w:rFonts w:ascii="Times New Roman" w:hAnsi="Times New Roman" w:cs="Times New Roman"/>
            <w:sz w:val="24"/>
            <w:szCs w:val="24"/>
          </w:rPr>
          <w:delText xml:space="preserve">an </w:delText>
        </w:r>
        <w:r w:rsidDel="007C0955">
          <w:rPr>
            <w:rFonts w:ascii="Times New Roman" w:hAnsi="Times New Roman" w:cs="Times New Roman" w:hint="eastAsia"/>
            <w:sz w:val="24"/>
            <w:szCs w:val="24"/>
          </w:rPr>
          <w:delText>ad</w:delText>
        </w:r>
        <w:r w:rsidDel="007C0955">
          <w:rPr>
            <w:rFonts w:ascii="Times New Roman" w:hAnsi="Times New Roman" w:cs="Times New Roman"/>
            <w:sz w:val="24"/>
            <w:szCs w:val="24"/>
          </w:rPr>
          <w:delText xml:space="preserve">ministrative data source: </w:delText>
        </w:r>
      </w:del>
      <w:del w:id="232" w:author="Liu, Luyu" w:date="2020-06-16T19:45:00Z">
        <w:r w:rsidDel="00970BC4">
          <w:rPr>
            <w:rFonts w:ascii="Times New Roman" w:hAnsi="Times New Roman" w:cs="Times New Roman"/>
            <w:sz w:val="24"/>
            <w:szCs w:val="24"/>
          </w:rPr>
          <w:delText>A</w:delText>
        </w:r>
      </w:del>
      <w:ins w:id="233" w:author="Liu, Luyu" w:date="2020-06-16T19:46:00Z">
        <w:r w:rsidR="00CC0067">
          <w:rPr>
            <w:rFonts w:ascii="Times New Roman" w:hAnsi="Times New Roman" w:cs="Times New Roman"/>
            <w:sz w:val="24"/>
            <w:szCs w:val="24"/>
          </w:rPr>
          <w:t xml:space="preserve">automated passenger counter </w:t>
        </w:r>
      </w:ins>
      <w:del w:id="234" w:author="Liu, Luyu" w:date="2020-06-16T19:46:00Z">
        <w:r w:rsidDel="00CC0067">
          <w:rPr>
            <w:rFonts w:ascii="Times New Roman" w:hAnsi="Times New Roman" w:cs="Times New Roman"/>
            <w:sz w:val="24"/>
            <w:szCs w:val="24"/>
          </w:rPr>
          <w:delText xml:space="preserve">utomatic </w:delText>
        </w:r>
      </w:del>
      <w:del w:id="235" w:author="Liu, Luyu" w:date="2020-06-16T19:45:00Z">
        <w:r w:rsidDel="00970BC4">
          <w:rPr>
            <w:rFonts w:ascii="Times New Roman" w:hAnsi="Times New Roman" w:cs="Times New Roman"/>
            <w:sz w:val="24"/>
            <w:szCs w:val="24"/>
          </w:rPr>
          <w:delText xml:space="preserve">Passenger Counting </w:delText>
        </w:r>
      </w:del>
      <w:r>
        <w:rPr>
          <w:rFonts w:ascii="Times New Roman" w:hAnsi="Times New Roman" w:cs="Times New Roman"/>
          <w:sz w:val="24"/>
          <w:szCs w:val="24"/>
        </w:rPr>
        <w:t xml:space="preserve">(APC) data. </w:t>
      </w:r>
      <w:del w:id="236" w:author="Liu, Luyu" w:date="2020-06-16T19:47:00Z">
        <w:r w:rsidDel="00BB4F0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APC data </w:t>
      </w:r>
      <w:del w:id="237" w:author="Liu, Luyu" w:date="2020-06-16T19:47:00Z">
        <w:r w:rsidDel="00BB4F04">
          <w:rPr>
            <w:rFonts w:ascii="Times New Roman" w:hAnsi="Times New Roman" w:cs="Times New Roman"/>
            <w:sz w:val="24"/>
            <w:szCs w:val="24"/>
          </w:rPr>
          <w:delText xml:space="preserve">is </w:delText>
        </w:r>
      </w:del>
      <w:ins w:id="238" w:author="Liu, Luyu" w:date="2020-06-16T19:47:00Z">
        <w:r w:rsidR="00BB4F04">
          <w:rPr>
            <w:rFonts w:ascii="Times New Roman" w:hAnsi="Times New Roman" w:cs="Times New Roman"/>
            <w:sz w:val="24"/>
            <w:szCs w:val="24"/>
          </w:rPr>
          <w:t xml:space="preserve">are </w:t>
        </w:r>
      </w:ins>
      <w:r>
        <w:rPr>
          <w:rFonts w:ascii="Times New Roman" w:hAnsi="Times New Roman" w:cs="Times New Roman"/>
          <w:sz w:val="24"/>
          <w:szCs w:val="24"/>
        </w:rPr>
        <w:t>collected by the passenger counters installed on each bus</w:t>
      </w:r>
      <w:del w:id="239" w:author="Liu, Luyu" w:date="2020-06-15T23:03:00Z">
        <w:r w:rsidDel="00244721">
          <w:rPr>
            <w:rFonts w:ascii="Times New Roman" w:hAnsi="Times New Roman" w:cs="Times New Roman"/>
            <w:sz w:val="24"/>
            <w:szCs w:val="24"/>
          </w:rPr>
          <w:delText>, which is primarily intended</w:delText>
        </w:r>
      </w:del>
      <w:r>
        <w:rPr>
          <w:rFonts w:ascii="Times New Roman" w:hAnsi="Times New Roman" w:cs="Times New Roman"/>
          <w:sz w:val="24"/>
          <w:szCs w:val="24"/>
        </w:rPr>
        <w:t xml:space="preserve"> to summary the ridership. Moreover, the data also contain</w:t>
      </w:r>
      <w:del w:id="240" w:author="Liu, Luyu" w:date="2020-06-16T19:47:00Z">
        <w:r w:rsidDel="00423DB9">
          <w:rPr>
            <w:rFonts w:ascii="Times New Roman" w:hAnsi="Times New Roman" w:cs="Times New Roman"/>
            <w:sz w:val="24"/>
            <w:szCs w:val="24"/>
          </w:rPr>
          <w:delText>s</w:delText>
        </w:r>
      </w:del>
      <w:r>
        <w:rPr>
          <w:rFonts w:ascii="Times New Roman" w:hAnsi="Times New Roman" w:cs="Times New Roman"/>
          <w:sz w:val="24"/>
          <w:szCs w:val="24"/>
        </w:rPr>
        <w:t xml:space="preserve"> the accurate arrival/departure time recorded promptly at each stop. Compared with GTFS, it is more appropriate to use APC to calculate the system performance and RTI-based users’ actual performance</w:t>
      </w:r>
      <w:ins w:id="241" w:author="Liu, Luyu" w:date="2020-06-15T23:00:00Z">
        <w:r w:rsidR="007C0955">
          <w:rPr>
            <w:rFonts w:ascii="Times New Roman" w:hAnsi="Times New Roman" w:cs="Times New Roman"/>
            <w:sz w:val="24"/>
            <w:szCs w:val="24"/>
          </w:rPr>
          <w:t xml:space="preserve"> for its higher temporal accuracy</w:t>
        </w:r>
      </w:ins>
      <w:r>
        <w:rPr>
          <w:rFonts w:ascii="Times New Roman" w:hAnsi="Times New Roman" w:cs="Times New Roman"/>
          <w:sz w:val="24"/>
          <w:szCs w:val="24"/>
        </w:rPr>
        <w:t xml:space="preserv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w:t>
      </w:r>
      <w:ins w:id="242" w:author="Liu, Luyu" w:date="2020-06-15T23:16:00Z">
        <w:r w:rsidR="00A14DF9">
          <w:rPr>
            <w:rFonts w:ascii="Times New Roman" w:hAnsi="Times New Roman" w:cs="Times New Roman"/>
            <w:sz w:val="24"/>
            <w:szCs w:val="24"/>
          </w:rPr>
          <w:t>trip and stop</w:t>
        </w:r>
      </w:ins>
      <w:del w:id="243" w:author="Liu, Luyu" w:date="2020-06-15T23:16:00Z">
        <w:r w:rsidDel="00A14DF9">
          <w:rPr>
            <w:rFonts w:ascii="Times New Roman" w:hAnsi="Times New Roman" w:cs="Times New Roman"/>
            <w:sz w:val="24"/>
            <w:szCs w:val="24"/>
          </w:rPr>
          <w:delText>GTFS real-time record</w:delText>
        </w:r>
      </w:del>
      <w:r>
        <w:rPr>
          <w:rFonts w:ascii="Times New Roman" w:hAnsi="Times New Roman" w:cs="Times New Roman"/>
          <w:sz w:val="24"/>
          <w:szCs w:val="24"/>
        </w:rPr>
        <w:t xml:space="preserve">, query </w:t>
      </w:r>
      <w:del w:id="244" w:author="Liu, Luyu" w:date="2020-06-15T23:16:00Z">
        <w:r w:rsidDel="00A14DF9">
          <w:rPr>
            <w:rFonts w:ascii="Times New Roman" w:hAnsi="Times New Roman" w:cs="Times New Roman"/>
            <w:sz w:val="24"/>
            <w:szCs w:val="24"/>
          </w:rPr>
          <w:delText xml:space="preserve">the corresponding trip and stop </w:delText>
        </w:r>
      </w:del>
      <w:r>
        <w:rPr>
          <w:rFonts w:ascii="Times New Roman" w:hAnsi="Times New Roman" w:cs="Times New Roman"/>
          <w:sz w:val="24"/>
          <w:szCs w:val="24"/>
        </w:rPr>
        <w:t xml:space="preserve">in the APC database and overwrite </w:t>
      </w:r>
      <w:ins w:id="245" w:author="Liu, Luyu" w:date="2020-06-15T23:16:00Z">
        <w:r w:rsidR="00301CA8">
          <w:rPr>
            <w:rFonts w:ascii="Times New Roman" w:hAnsi="Times New Roman" w:cs="Times New Roman"/>
            <w:sz w:val="24"/>
            <w:szCs w:val="24"/>
          </w:rPr>
          <w:t xml:space="preserve">the GTFS </w:t>
        </w:r>
        <w:r w:rsidR="00A81052">
          <w:rPr>
            <w:rFonts w:ascii="Times New Roman" w:hAnsi="Times New Roman" w:cs="Times New Roman"/>
            <w:sz w:val="24"/>
            <w:szCs w:val="24"/>
          </w:rPr>
          <w:t xml:space="preserve">record </w:t>
        </w:r>
      </w:ins>
      <w:r>
        <w:rPr>
          <w:rFonts w:ascii="Times New Roman" w:hAnsi="Times New Roman" w:cs="Times New Roman"/>
          <w:sz w:val="24"/>
          <w:szCs w:val="24"/>
        </w:rPr>
        <w:t xml:space="preserve">if </w:t>
      </w:r>
      <w:ins w:id="246" w:author="Liu, Luyu" w:date="2020-06-15T23:16:00Z">
        <w:r w:rsidR="00BF36D0">
          <w:rPr>
            <w:rFonts w:ascii="Times New Roman" w:hAnsi="Times New Roman" w:cs="Times New Roman"/>
            <w:sz w:val="24"/>
            <w:szCs w:val="24"/>
          </w:rPr>
          <w:t xml:space="preserve">APC record </w:t>
        </w:r>
      </w:ins>
      <w:r>
        <w:rPr>
          <w:rFonts w:ascii="Times New Roman" w:hAnsi="Times New Roman" w:cs="Times New Roman"/>
          <w:sz w:val="24"/>
          <w:szCs w:val="24"/>
        </w:rPr>
        <w:t xml:space="preserve">exists. </w:t>
      </w:r>
    </w:p>
    <w:p w14:paraId="16913567" w14:textId="184E64DC"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t>
      </w:r>
      <w:del w:id="247" w:author="Liu, Luyu" w:date="2020-06-16T19:48:00Z">
        <w:r w:rsidRPr="005062FD" w:rsidDel="0039143D">
          <w:rPr>
            <w:rFonts w:ascii="Times New Roman" w:hAnsi="Times New Roman" w:cs="Times New Roman"/>
            <w:sz w:val="24"/>
            <w:szCs w:val="24"/>
          </w:rPr>
          <w:delText>which makes</w:delText>
        </w:r>
      </w:del>
      <w:ins w:id="248" w:author="Liu, Luyu" w:date="2020-06-16T19:48:00Z">
        <w:r w:rsidR="0039143D">
          <w:rPr>
            <w:rFonts w:ascii="Times New Roman" w:hAnsi="Times New Roman" w:cs="Times New Roman"/>
            <w:sz w:val="24"/>
            <w:szCs w:val="24"/>
          </w:rPr>
          <w:t>making</w:t>
        </w:r>
      </w:ins>
      <w:r w:rsidRPr="005062FD">
        <w:rPr>
          <w:rFonts w:ascii="Times New Roman" w:hAnsi="Times New Roman" w:cs="Times New Roman"/>
          <w:sz w:val="24"/>
          <w:szCs w:val="24"/>
        </w:rPr>
        <w:t xml:space="preserve"> the waiting time a significant factor</w:t>
      </w:r>
      <w:del w:id="249" w:author="Liu, Luyu" w:date="2020-06-16T19:48:00Z">
        <w:r w:rsidRPr="005062FD" w:rsidDel="0039143D">
          <w:rPr>
            <w:rFonts w:ascii="Times New Roman" w:hAnsi="Times New Roman" w:cs="Times New Roman"/>
            <w:sz w:val="24"/>
            <w:szCs w:val="24"/>
          </w:rPr>
          <w:delText xml:space="preserve"> when actually using the system</w:delText>
        </w:r>
      </w:del>
      <w:r w:rsidRPr="005062FD">
        <w:rPr>
          <w:rFonts w:ascii="Times New Roman" w:hAnsi="Times New Roman" w:cs="Times New Roman"/>
          <w:sz w:val="24"/>
          <w:szCs w:val="24"/>
        </w:rPr>
        <w:t xml:space="preserve">;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w:t>
      </w:r>
      <w:del w:id="250" w:author="Liu, Luyu" w:date="2020-06-16T19:49:00Z">
        <w:r w:rsidRPr="005062FD" w:rsidDel="005C4682">
          <w:rPr>
            <w:rFonts w:ascii="Times New Roman" w:hAnsi="Times New Roman" w:cs="Times New Roman"/>
            <w:sz w:val="24"/>
            <w:szCs w:val="24"/>
          </w:rPr>
          <w:delText xml:space="preserve">and organized </w:delText>
        </w:r>
      </w:del>
      <w:r>
        <w:rPr>
          <w:rFonts w:ascii="Times New Roman" w:hAnsi="Times New Roman" w:cs="Times New Roman"/>
          <w:sz w:val="24"/>
          <w:szCs w:val="24"/>
        </w:rPr>
        <w:t xml:space="preserve">the </w:t>
      </w:r>
      <w:ins w:id="251" w:author="Liu, Luyu" w:date="2020-06-16T19:49:00Z">
        <w:r w:rsidR="007A4E80">
          <w:rPr>
            <w:rFonts w:ascii="Times New Roman" w:hAnsi="Times New Roman" w:cs="Times New Roman"/>
            <w:sz w:val="24"/>
            <w:szCs w:val="24"/>
          </w:rPr>
          <w:t xml:space="preserve">COTA </w:t>
        </w:r>
      </w:ins>
      <w:r w:rsidRPr="005062FD">
        <w:rPr>
          <w:rFonts w:ascii="Times New Roman" w:hAnsi="Times New Roman" w:cs="Times New Roman"/>
          <w:sz w:val="24"/>
          <w:szCs w:val="24"/>
        </w:rPr>
        <w:t xml:space="preserve">GTFS </w:t>
      </w:r>
      <w:del w:id="252" w:author="Liu, Luyu" w:date="2020-06-16T19:49:00Z">
        <w:r w:rsidRPr="005062FD" w:rsidDel="006473C0">
          <w:rPr>
            <w:rFonts w:ascii="Times New Roman" w:hAnsi="Times New Roman" w:cs="Times New Roman"/>
            <w:sz w:val="24"/>
            <w:szCs w:val="24"/>
          </w:rPr>
          <w:delText>schedule data</w:delText>
        </w:r>
      </w:del>
      <w:ins w:id="253" w:author="Liu, Luyu" w:date="2020-06-16T19:49:00Z">
        <w:r w:rsidR="006473C0">
          <w:rPr>
            <w:rFonts w:ascii="Times New Roman" w:hAnsi="Times New Roman" w:cs="Times New Roman"/>
            <w:sz w:val="24"/>
            <w:szCs w:val="24"/>
          </w:rPr>
          <w:t>data</w:t>
        </w:r>
      </w:ins>
      <w:r w:rsidRPr="005062FD">
        <w:rPr>
          <w:rFonts w:ascii="Times New Roman" w:hAnsi="Times New Roman" w:cs="Times New Roman"/>
          <w:sz w:val="24"/>
          <w:szCs w:val="24"/>
        </w:rPr>
        <w:t xml:space="preserve"> in MongoDB and Python environment </w:t>
      </w:r>
      <w:del w:id="254" w:author="Liu, Luyu" w:date="2020-06-16T19:49:00Z">
        <w:r w:rsidRPr="005062FD" w:rsidDel="005B2415">
          <w:rPr>
            <w:rFonts w:ascii="Times New Roman" w:hAnsi="Times New Roman" w:cs="Times New Roman"/>
            <w:sz w:val="24"/>
            <w:szCs w:val="24"/>
          </w:rPr>
          <w:delText xml:space="preserve">from Application Programming Interface </w:delText>
        </w:r>
        <w:r w:rsidRPr="005062FD" w:rsidDel="00761023">
          <w:rPr>
            <w:rFonts w:ascii="Times New Roman" w:hAnsi="Times New Roman" w:cs="Times New Roman"/>
            <w:sz w:val="24"/>
            <w:szCs w:val="24"/>
          </w:rPr>
          <w:delText xml:space="preserve">(API) </w:delText>
        </w:r>
        <w:r w:rsidRPr="005062FD" w:rsidDel="005B2415">
          <w:rPr>
            <w:rFonts w:ascii="Times New Roman" w:hAnsi="Times New Roman" w:cs="Times New Roman"/>
            <w:sz w:val="24"/>
            <w:szCs w:val="24"/>
          </w:rPr>
          <w:delText xml:space="preserve">provided by </w:delText>
        </w:r>
        <w:r w:rsidRPr="005062FD" w:rsidDel="004150C3">
          <w:rPr>
            <w:rFonts w:ascii="Times New Roman" w:hAnsi="Times New Roman" w:cs="Times New Roman"/>
            <w:sz w:val="24"/>
            <w:szCs w:val="24"/>
          </w:rPr>
          <w:delText xml:space="preserve">COTA </w:delText>
        </w:r>
      </w:del>
      <w:r w:rsidRPr="005062FD">
        <w:rPr>
          <w:rFonts w:ascii="Times New Roman" w:hAnsi="Times New Roman" w:cs="Times New Roman"/>
          <w:sz w:val="24"/>
          <w:szCs w:val="24"/>
        </w:rPr>
        <w:t xml:space="preserve">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46880CAB"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xml:space="preserve">. Trip sequence array is </w:t>
      </w:r>
      <w:del w:id="255" w:author="Liu, Luyu" w:date="2020-06-15T23:18:00Z">
        <w:r w:rsidDel="0019332F">
          <w:rPr>
            <w:rFonts w:ascii="Times New Roman" w:hAnsi="Times New Roman" w:cs="Times New Roman"/>
            <w:sz w:val="24"/>
            <w:szCs w:val="24"/>
          </w:rPr>
          <w:delText xml:space="preserve">defined as </w:delText>
        </w:r>
      </w:del>
      <w:r>
        <w:rPr>
          <w:rFonts w:ascii="Times New Roman" w:hAnsi="Times New Roman" w:cs="Times New Roman"/>
          <w:sz w:val="24"/>
          <w:szCs w:val="24"/>
        </w:rPr>
        <w:t>the collection of trips running on the same route and in the same direction as the target bus.</w:t>
      </w:r>
    </w:p>
    <w:p w14:paraId="767CAD3E" w14:textId="3B7B66EA" w:rsidR="005A464A" w:rsidRDefault="005A464A">
      <w:pPr>
        <w:ind w:firstLine="720"/>
        <w:jc w:val="both"/>
        <w:rPr>
          <w:rFonts w:ascii="Times New Roman" w:hAnsi="Times New Roman" w:cs="Times New Roman"/>
          <w:sz w:val="24"/>
          <w:szCs w:val="24"/>
        </w:rPr>
        <w:pPrChange w:id="256" w:author="Liu, Luyu" w:date="2020-06-13T21:29:00Z">
          <w:pPr>
            <w:jc w:val="both"/>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sidR="00B118C8">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iu and Miller 2019)","plainTextFormattedCitation":"(Liu and Miller 2019)","previouslyFormattedCitation":"(Liu and Miller 2019)"},"properties":{"noteIndex":0},"schema":"https://github.com/citation-style-language/schema/raw/master/csl-citation.json"}</w:instrText>
      </w:r>
      <w:r>
        <w:rPr>
          <w:rFonts w:ascii="Times New Roman" w:hAnsi="Times New Roman" w:cs="Times New Roman"/>
          <w:sz w:val="24"/>
          <w:szCs w:val="24"/>
        </w:rPr>
        <w:fldChar w:fldCharType="separate"/>
      </w:r>
      <w:r w:rsidR="008D6C9E" w:rsidRPr="008D6C9E">
        <w:rPr>
          <w:rFonts w:ascii="Times New Roman" w:hAnsi="Times New Roman" w:cs="Times New Roman"/>
          <w:noProof/>
          <w:sz w:val="24"/>
          <w:szCs w:val="24"/>
        </w:rPr>
        <w:t>(Liu and Miller 2019)</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ins w:id="257" w:author="Liu, Luyu" w:date="2020-06-13T21:29:00Z">
        <w:r w:rsidR="00F64BC6" w:rsidRPr="00F64BC6">
          <w:rPr>
            <w:rFonts w:ascii="Times New Roman" w:eastAsia="Yu Mincho" w:hAnsi="Times New Roman" w:cs="Times New Roman"/>
            <w:sz w:val="24"/>
            <w:szCs w:val="24"/>
            <w:lang w:eastAsia="ja-JP"/>
          </w:rPr>
          <w:t xml:space="preserve"> </w:t>
        </w:r>
        <w:r w:rsidR="00F64BC6"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00F64BC6" w:rsidRPr="00E714F0">
          <w:rPr>
            <w:rFonts w:ascii="Times New Roman" w:eastAsia="Yu Mincho" w:hAnsi="Times New Roman" w:cs="Times New Roman"/>
            <w:i/>
            <w:sz w:val="24"/>
            <w:szCs w:val="24"/>
            <w:lang w:eastAsia="ja-JP"/>
          </w:rPr>
          <w:t>n-th</w:t>
        </w:r>
        <w:r w:rsidR="00F64BC6" w:rsidRPr="00E714F0">
          <w:rPr>
            <w:rFonts w:ascii="Times New Roman" w:eastAsia="Yu Mincho" w:hAnsi="Times New Roman" w:cs="Times New Roman"/>
            <w:sz w:val="24"/>
            <w:szCs w:val="24"/>
            <w:lang w:eastAsia="ja-JP"/>
          </w:rPr>
          <w:t xml:space="preserve"> bus after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xml:space="preserve">; if the actual bus is the </w:t>
        </w:r>
        <w:r w:rsidR="00F64BC6" w:rsidRPr="00E714F0">
          <w:rPr>
            <w:rFonts w:ascii="Times New Roman" w:eastAsia="Yu Mincho" w:hAnsi="Times New Roman" w:cs="Times New Roman"/>
            <w:i/>
            <w:sz w:val="24"/>
            <w:szCs w:val="24"/>
            <w:lang w:eastAsia="ja-JP"/>
          </w:rPr>
          <w:t>n-th</w:t>
        </w:r>
        <w:r w:rsidR="00F64BC6" w:rsidRPr="00E714F0">
          <w:rPr>
            <w:rFonts w:ascii="Times New Roman" w:eastAsia="Yu Mincho" w:hAnsi="Times New Roman" w:cs="Times New Roman"/>
            <w:sz w:val="24"/>
            <w:szCs w:val="24"/>
            <w:lang w:eastAsia="ja-JP"/>
          </w:rPr>
          <w:t xml:space="preserve"> bus before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if the actual bus is the scheduled bus, then the DD is 0.</w:t>
        </w:r>
      </w:ins>
    </w:p>
    <w:p w14:paraId="280F27B3" w14:textId="477AB36B"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When synchronizing, the process of walking is linear: the users can control the walking time by selecting their home departure time</w:t>
      </w:r>
      <w:del w:id="258" w:author="Liu, Luyu" w:date="2020-06-12T17:14:00Z">
        <w:r w:rsidDel="005A2CF0">
          <w:rPr>
            <w:rFonts w:ascii="Times New Roman" w:hAnsi="Times New Roman" w:cs="Times New Roman"/>
            <w:sz w:val="24"/>
            <w:szCs w:val="24"/>
          </w:rPr>
          <w:delText xml:space="preserve"> (HDT)</w:delText>
        </w:r>
      </w:del>
      <w:r>
        <w:rPr>
          <w:rFonts w:ascii="Times New Roman" w:hAnsi="Times New Roman" w:cs="Times New Roman"/>
          <w:sz w:val="24"/>
          <w:szCs w:val="24"/>
        </w:rPr>
        <w:t xml:space="preserve">.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del w:id="259" w:author="Liu, Luyu" w:date="2020-06-15T19:57:00Z">
        <w:r w:rsidDel="00A246E6">
          <w:rPr>
            <w:rFonts w:ascii="Times New Roman" w:hAnsi="Times New Roman" w:cs="Times New Roman"/>
            <w:sz w:val="24"/>
            <w:szCs w:val="24"/>
          </w:rPr>
          <w:delText xml:space="preserve">  </w:delText>
        </w:r>
      </w:del>
      <w:ins w:id="26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410A7C25" w:rsidR="005A464A" w:rsidDel="005C7387" w:rsidRDefault="005A464A" w:rsidP="0052176D">
      <w:pPr>
        <w:ind w:firstLine="720"/>
        <w:jc w:val="both"/>
        <w:rPr>
          <w:del w:id="261" w:author="Liu, Luyu" w:date="2020-06-13T21:30:00Z"/>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del w:id="262" w:author="Liu, Luyu" w:date="2020-06-12T17:14:00Z">
        <w:r w:rsidDel="00543494">
          <w:rPr>
            <w:rFonts w:ascii="Times New Roman" w:hAnsi="Times New Roman" w:cs="Times New Roman"/>
            <w:i/>
            <w:sz w:val="24"/>
            <w:szCs w:val="24"/>
          </w:rPr>
          <w:delText xml:space="preserve"> (RD)</w:delText>
        </w:r>
      </w:del>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ins w:id="263" w:author="Liu, Luyu" w:date="2020-06-20T15:12:00Z">
        <w:r w:rsidR="008A318A">
          <w:rPr>
            <w:rFonts w:ascii="Times New Roman" w:hAnsi="Times New Roman" w:cs="Times New Roman"/>
            <w:sz w:val="24"/>
            <w:szCs w:val="24"/>
          </w:rPr>
          <w:t xml:space="preserve"> and riding time deviation </w:t>
        </w:r>
      </w:ins>
      <w:ins w:id="264" w:author="Liu, Luyu" w:date="2020-06-20T15:13:00Z">
        <w:r w:rsidR="008A318A">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sidR="008A318A">
        <w:rPr>
          <w:rFonts w:ascii="Times New Roman" w:hAnsi="Times New Roman" w:cs="Times New Roman"/>
          <w:sz w:val="24"/>
          <w:szCs w:val="24"/>
        </w:rPr>
        <w:fldChar w:fldCharType="separate"/>
      </w:r>
      <w:r w:rsidR="008A318A" w:rsidRPr="008A318A">
        <w:rPr>
          <w:rFonts w:ascii="Times New Roman" w:hAnsi="Times New Roman" w:cs="Times New Roman"/>
          <w:noProof/>
          <w:sz w:val="24"/>
          <w:szCs w:val="24"/>
        </w:rPr>
        <w:t>(Cats 2019)</w:t>
      </w:r>
      <w:ins w:id="265" w:author="Liu, Luyu" w:date="2020-06-20T15:13:00Z">
        <w:r w:rsidR="008A318A">
          <w:rPr>
            <w:rFonts w:ascii="Times New Roman" w:hAnsi="Times New Roman" w:cs="Times New Roman"/>
            <w:sz w:val="24"/>
            <w:szCs w:val="24"/>
          </w:rPr>
          <w:fldChar w:fldCharType="end"/>
        </w:r>
      </w:ins>
      <w:r>
        <w:rPr>
          <w:rFonts w:ascii="Times New Roman" w:hAnsi="Times New Roman" w:cs="Times New Roman"/>
          <w:sz w:val="24"/>
          <w:szCs w:val="24"/>
        </w:rPr>
        <w:t xml:space="preserve">, it is the time difference between </w:t>
      </w:r>
      <w:ins w:id="266" w:author="Liu, Luyu" w:date="2020-06-20T16:17:00Z">
        <w:r w:rsidR="006E2BE1">
          <w:rPr>
            <w:rFonts w:ascii="Times New Roman" w:hAnsi="Times New Roman" w:cs="Times New Roman"/>
            <w:sz w:val="24"/>
            <w:szCs w:val="24"/>
          </w:rPr>
          <w:t xml:space="preserve">the </w:t>
        </w:r>
      </w:ins>
      <w:ins w:id="267" w:author="Liu, Luyu" w:date="2020-06-20T16:20:00Z">
        <w:r w:rsidR="00634294">
          <w:rPr>
            <w:rFonts w:ascii="Times New Roman" w:hAnsi="Times New Roman" w:cs="Times New Roman"/>
            <w:sz w:val="24"/>
            <w:szCs w:val="24"/>
          </w:rPr>
          <w:t xml:space="preserve">estimated </w:t>
        </w:r>
      </w:ins>
      <w:ins w:id="268" w:author="Liu, Luyu" w:date="2020-06-20T16:17:00Z">
        <w:r w:rsidR="006E2BE1">
          <w:rPr>
            <w:rFonts w:ascii="Times New Roman" w:hAnsi="Times New Roman" w:cs="Times New Roman"/>
            <w:sz w:val="24"/>
            <w:szCs w:val="24"/>
          </w:rPr>
          <w:t xml:space="preserve">time of departure </w:t>
        </w:r>
      </w:ins>
      <w:ins w:id="269" w:author="Liu, Luyu" w:date="2020-06-20T16:20:00Z">
        <w:r w:rsidR="00634294">
          <w:rPr>
            <w:rFonts w:ascii="Times New Roman" w:hAnsi="Times New Roman" w:cs="Times New Roman"/>
            <w:sz w:val="24"/>
            <w:szCs w:val="24"/>
          </w:rPr>
          <w:t xml:space="preserve">estimated </w:t>
        </w:r>
        <w:r w:rsidR="00B1390E">
          <w:rPr>
            <w:rFonts w:ascii="Times New Roman" w:hAnsi="Times New Roman" w:cs="Times New Roman"/>
            <w:sz w:val="24"/>
            <w:szCs w:val="24"/>
          </w:rPr>
          <w:t xml:space="preserve">before the bus arrival </w:t>
        </w:r>
      </w:ins>
      <w:ins w:id="270" w:author="Liu, Luyu" w:date="2020-06-20T16:17:00Z">
        <w:r w:rsidR="006E2BE1">
          <w:rPr>
            <w:rFonts w:ascii="Times New Roman" w:hAnsi="Times New Roman" w:cs="Times New Roman"/>
            <w:sz w:val="24"/>
            <w:szCs w:val="24"/>
          </w:rPr>
          <w:t xml:space="preserve">and the </w:t>
        </w:r>
        <w:r w:rsidR="00634294">
          <w:rPr>
            <w:rFonts w:ascii="Times New Roman" w:hAnsi="Times New Roman" w:cs="Times New Roman"/>
            <w:sz w:val="24"/>
            <w:szCs w:val="24"/>
          </w:rPr>
          <w:t xml:space="preserve">actual </w:t>
        </w:r>
        <w:r w:rsidR="006E2BE1">
          <w:rPr>
            <w:rFonts w:ascii="Times New Roman" w:hAnsi="Times New Roman" w:cs="Times New Roman"/>
            <w:sz w:val="24"/>
            <w:szCs w:val="24"/>
          </w:rPr>
          <w:t xml:space="preserve">time of departure at the </w:t>
        </w:r>
      </w:ins>
      <w:ins w:id="271" w:author="Liu, Luyu" w:date="2020-06-20T16:18:00Z">
        <w:r w:rsidR="00634294">
          <w:rPr>
            <w:rFonts w:ascii="Times New Roman" w:hAnsi="Times New Roman" w:cs="Times New Roman"/>
            <w:sz w:val="24"/>
            <w:szCs w:val="24"/>
          </w:rPr>
          <w:t xml:space="preserve">target </w:t>
        </w:r>
      </w:ins>
      <w:ins w:id="272" w:author="Liu, Luyu" w:date="2020-06-20T16:17:00Z">
        <w:r w:rsidR="006E2BE1">
          <w:rPr>
            <w:rFonts w:ascii="Times New Roman" w:hAnsi="Times New Roman" w:cs="Times New Roman"/>
            <w:sz w:val="24"/>
            <w:szCs w:val="24"/>
          </w:rPr>
          <w:t>stop</w:t>
        </w:r>
        <w:r w:rsidR="006E2BE1" w:rsidDel="008F43F7">
          <w:rPr>
            <w:rFonts w:ascii="Times New Roman" w:hAnsi="Times New Roman" w:cs="Times New Roman"/>
            <w:sz w:val="24"/>
            <w:szCs w:val="24"/>
          </w:rPr>
          <w:t xml:space="preserve"> </w:t>
        </w:r>
      </w:ins>
      <w:del w:id="273" w:author="Liu, Luyu" w:date="2020-06-20T16:06:00Z">
        <w:r w:rsidDel="008F43F7">
          <w:rPr>
            <w:rFonts w:ascii="Times New Roman" w:hAnsi="Times New Roman" w:cs="Times New Roman"/>
            <w:sz w:val="24"/>
            <w:szCs w:val="24"/>
          </w:rPr>
          <w:delText>th</w:delText>
        </w:r>
        <w:r w:rsidR="00AE57D8" w:rsidDel="008F43F7">
          <w:rPr>
            <w:rFonts w:ascii="Times New Roman" w:hAnsi="Times New Roman" w:cs="Times New Roman"/>
            <w:sz w:val="24"/>
            <w:szCs w:val="24"/>
          </w:rPr>
          <w:delText>e actual time of departure</w:delText>
        </w:r>
        <w:r w:rsidDel="008F43F7">
          <w:rPr>
            <w:rFonts w:ascii="Times New Roman" w:hAnsi="Times New Roman" w:cs="Times New Roman"/>
            <w:sz w:val="24"/>
            <w:szCs w:val="24"/>
          </w:rPr>
          <w:delText xml:space="preserve"> and the </w:delText>
        </w:r>
        <w:r w:rsidR="00AE57D8" w:rsidDel="008F43F7">
          <w:rPr>
            <w:rFonts w:ascii="Times New Roman" w:hAnsi="Times New Roman" w:cs="Times New Roman"/>
            <w:sz w:val="24"/>
            <w:szCs w:val="24"/>
          </w:rPr>
          <w:delText>expected time of departure</w:delText>
        </w:r>
        <w:r w:rsidDel="008F43F7">
          <w:rPr>
            <w:rFonts w:ascii="Times New Roman" w:hAnsi="Times New Roman" w:cs="Times New Roman"/>
            <w:sz w:val="24"/>
            <w:szCs w:val="24"/>
          </w:rPr>
          <w:delText xml:space="preserve"> at the stop</w:delText>
        </w:r>
      </w:del>
      <w:r>
        <w:rPr>
          <w:rFonts w:ascii="Times New Roman" w:hAnsi="Times New Roman" w:cs="Times New Roman"/>
          <w:sz w:val="24"/>
          <w:szCs w:val="24"/>
        </w:rPr>
        <w:t xml:space="preserve">. </w:t>
      </w:r>
      <w:ins w:id="274" w:author="Liu, Luyu" w:date="2020-06-16T21:12:00Z">
        <w:r w:rsidR="00CE3C87">
          <w:rPr>
            <w:rFonts w:ascii="Times New Roman" w:hAnsi="Times New Roman" w:cs="Times New Roman"/>
            <w:sz w:val="24"/>
            <w:szCs w:val="24"/>
          </w:rPr>
          <w:t xml:space="preserve">It measures the over-estimation caused by </w:t>
        </w:r>
      </w:ins>
      <w:ins w:id="275" w:author="Liu, Luyu" w:date="2020-06-16T21:11:00Z">
        <w:r w:rsidR="00CE3C87">
          <w:rPr>
            <w:rFonts w:ascii="Times New Roman" w:hAnsi="Times New Roman" w:cs="Times New Roman"/>
            <w:sz w:val="24"/>
            <w:szCs w:val="24"/>
          </w:rPr>
          <w:t>bus accelerating, short signals, and skipping stops</w:t>
        </w:r>
      </w:ins>
      <w:ins w:id="276" w:author="Liu, Luyu" w:date="2020-06-20T15:14:00Z">
        <w:r w:rsidR="00F11B4F">
          <w:rPr>
            <w:rFonts w:ascii="Times New Roman" w:hAnsi="Times New Roman" w:cs="Times New Roman"/>
            <w:sz w:val="24"/>
            <w:szCs w:val="24"/>
          </w:rPr>
          <w:t xml:space="preserve"> between two stops</w:t>
        </w:r>
      </w:ins>
      <w:ins w:id="277" w:author="Liu, Luyu" w:date="2020-06-16T21:11:00Z">
        <w:r w:rsidR="00CE3C87">
          <w:rPr>
            <w:rFonts w:ascii="Times New Roman" w:hAnsi="Times New Roman" w:cs="Times New Roman"/>
            <w:sz w:val="24"/>
            <w:szCs w:val="24"/>
          </w:rPr>
          <w:t>.</w:t>
        </w:r>
      </w:ins>
      <w:ins w:id="278" w:author="Liu, Luyu" w:date="2020-06-20T15:15:00Z">
        <w:r w:rsidR="00CC1315">
          <w:rPr>
            <w:rFonts w:ascii="Times New Roman" w:hAnsi="Times New Roman" w:cs="Times New Roman"/>
            <w:sz w:val="24"/>
            <w:szCs w:val="24"/>
          </w:rPr>
          <w:t xml:space="preserve"> Many studies reported </w:t>
        </w:r>
      </w:ins>
      <w:ins w:id="279" w:author="Liu, Luyu" w:date="2020-06-20T15:16:00Z">
        <w:r w:rsidR="00CC1315">
          <w:rPr>
            <w:rFonts w:ascii="Times New Roman" w:hAnsi="Times New Roman" w:cs="Times New Roman"/>
            <w:sz w:val="24"/>
            <w:szCs w:val="24"/>
          </w:rPr>
          <w:t>t</w:t>
        </w:r>
      </w:ins>
      <w:ins w:id="280" w:author="Liu, Luyu" w:date="2020-06-20T15:15:00Z">
        <w:r w:rsidR="00CC1315">
          <w:rPr>
            <w:rFonts w:ascii="Times New Roman" w:hAnsi="Times New Roman" w:cs="Times New Roman"/>
            <w:sz w:val="24"/>
            <w:szCs w:val="24"/>
          </w:rPr>
          <w:t xml:space="preserve">he impact of </w:t>
        </w:r>
      </w:ins>
      <w:ins w:id="281" w:author="Liu, Luyu" w:date="2020-06-20T15:16:00Z">
        <w:r w:rsidR="00CC1315">
          <w:rPr>
            <w:rFonts w:ascii="Times New Roman" w:hAnsi="Times New Roman" w:cs="Times New Roman"/>
            <w:sz w:val="24"/>
            <w:szCs w:val="24"/>
          </w:rPr>
          <w:t xml:space="preserve">the delay propagation </w:t>
        </w:r>
      </w:ins>
      <w:ins w:id="282" w:author="Liu, Luyu" w:date="2020-06-20T15:17:00Z">
        <w:r w:rsidR="00CC1315">
          <w:rPr>
            <w:rFonts w:ascii="Times New Roman" w:hAnsi="Times New Roman" w:cs="Times New Roman"/>
            <w:sz w:val="24"/>
            <w:szCs w:val="24"/>
          </w:rPr>
          <w:t xml:space="preserve">on transit performance </w:t>
        </w:r>
      </w:ins>
      <w:ins w:id="283" w:author="Liu, Luyu" w:date="2020-06-20T15:38:00Z">
        <w:r w:rsidR="008D4F13">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8D4F13">
        <w:rPr>
          <w:rFonts w:ascii="Times New Roman" w:hAnsi="Times New Roman" w:cs="Times New Roman"/>
          <w:sz w:val="24"/>
          <w:szCs w:val="24"/>
        </w:rPr>
        <w:fldChar w:fldCharType="separate"/>
      </w:r>
      <w:r w:rsidR="008D4F13" w:rsidRPr="008D4F13">
        <w:rPr>
          <w:rFonts w:ascii="Times New Roman" w:hAnsi="Times New Roman" w:cs="Times New Roman"/>
          <w:noProof/>
          <w:sz w:val="24"/>
          <w:szCs w:val="24"/>
        </w:rPr>
        <w:t>(Cats 2019; Park et al. 2019)</w:t>
      </w:r>
      <w:ins w:id="284" w:author="Liu, Luyu" w:date="2020-06-20T15:38:00Z">
        <w:r w:rsidR="008D4F13">
          <w:rPr>
            <w:rFonts w:ascii="Times New Roman" w:hAnsi="Times New Roman" w:cs="Times New Roman"/>
            <w:sz w:val="24"/>
            <w:szCs w:val="24"/>
          </w:rPr>
          <w:fldChar w:fldCharType="end"/>
        </w:r>
        <w:r w:rsidR="000F0CA7">
          <w:rPr>
            <w:rFonts w:ascii="Times New Roman" w:hAnsi="Times New Roman" w:cs="Times New Roman"/>
            <w:sz w:val="24"/>
            <w:szCs w:val="24"/>
          </w:rPr>
          <w:t>, ridership and running time</w:t>
        </w:r>
      </w:ins>
      <w:ins w:id="285" w:author="Liu, Luyu" w:date="2020-06-20T16:00:00Z">
        <w:r w:rsidR="008E5AA7">
          <w:rPr>
            <w:rFonts w:ascii="Times New Roman" w:hAnsi="Times New Roman" w:cs="Times New Roman"/>
            <w:sz w:val="24"/>
            <w:szCs w:val="24"/>
          </w:rPr>
          <w:t xml:space="preserve"> </w:t>
        </w:r>
      </w:ins>
      <w:ins w:id="286" w:author="Liu, Luyu" w:date="2020-06-20T15:39:00Z">
        <w:r w:rsidR="008D4F13">
          <w:rPr>
            <w:rFonts w:ascii="Times New Roman" w:hAnsi="Times New Roman" w:cs="Times New Roman"/>
            <w:sz w:val="24"/>
            <w:szCs w:val="24"/>
          </w:rPr>
          <w:fldChar w:fldCharType="begin" w:fldLock="1"/>
        </w:r>
      </w:ins>
      <w:r w:rsidR="003E0FCA">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E0FCA">
        <w:rPr>
          <w:rFonts w:ascii="Times New Roman" w:hAnsi="Times New Roman" w:cs="Times New Roman" w:hint="eastAsia"/>
          <w:sz w:val="24"/>
          <w:szCs w:val="24"/>
        </w:rPr>
        <w:instrText>0197-6729","author":[{"dropping-particle":"","family":"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sidR="003E0FCA">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E0FCA">
        <w:rPr>
          <w:rFonts w:ascii="Times New Roman" w:hAnsi="Times New Roman" w:cs="Times New Roman" w:hint="eastAsia"/>
          <w:sz w:val="24"/>
          <w:szCs w:val="24"/>
        </w:rPr>
        <w:instrText>4cf6-8270-b23893a423f9"]}],"mendele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lainText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eviousl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operties":{"noteIndex":0},"schema":"https://github.com/citation-style-language/schema/raw/master/csl-citation.json"}</w:instrText>
      </w:r>
      <w:r w:rsidR="008D4F13">
        <w:rPr>
          <w:rFonts w:ascii="Times New Roman" w:hAnsi="Times New Roman" w:cs="Times New Roman"/>
          <w:sz w:val="24"/>
          <w:szCs w:val="24"/>
        </w:rPr>
        <w:fldChar w:fldCharType="separate"/>
      </w:r>
      <w:r w:rsidR="000F0CA7" w:rsidRPr="000F0CA7">
        <w:rPr>
          <w:rFonts w:ascii="Times New Roman" w:hAnsi="Times New Roman" w:cs="Times New Roman" w:hint="eastAsia"/>
          <w:noProof/>
          <w:sz w:val="24"/>
          <w:szCs w:val="24"/>
        </w:rPr>
        <w:t>(El-Geneidy et al. 2006; El</w:t>
      </w:r>
      <w:r w:rsidR="000F0CA7" w:rsidRPr="000F0CA7">
        <w:rPr>
          <w:rFonts w:ascii="Times New Roman" w:hAnsi="Times New Roman" w:cs="Times New Roman" w:hint="eastAsia"/>
          <w:noProof/>
          <w:sz w:val="24"/>
          <w:szCs w:val="24"/>
        </w:rPr>
        <w:t>‐</w:t>
      </w:r>
      <w:r w:rsidR="000F0CA7" w:rsidRPr="000F0CA7">
        <w:rPr>
          <w:rFonts w:ascii="Times New Roman" w:hAnsi="Times New Roman" w:cs="Times New Roman" w:hint="eastAsia"/>
          <w:noProof/>
          <w:sz w:val="24"/>
          <w:szCs w:val="24"/>
        </w:rPr>
        <w:t>Geneidy, Horning, and Krizek 2011)</w:t>
      </w:r>
      <w:ins w:id="287" w:author="Liu, Luyu" w:date="2020-06-20T15:39:00Z">
        <w:r w:rsidR="008D4F13">
          <w:rPr>
            <w:rFonts w:ascii="Times New Roman" w:hAnsi="Times New Roman" w:cs="Times New Roman"/>
            <w:sz w:val="24"/>
            <w:szCs w:val="24"/>
          </w:rPr>
          <w:fldChar w:fldCharType="end"/>
        </w:r>
        <w:r w:rsidR="008E5AA7">
          <w:rPr>
            <w:rFonts w:ascii="Times New Roman" w:hAnsi="Times New Roman" w:cs="Times New Roman"/>
            <w:sz w:val="24"/>
            <w:szCs w:val="24"/>
          </w:rPr>
          <w:t xml:space="preserve">. In this paper, we are </w:t>
        </w:r>
      </w:ins>
      <w:ins w:id="288" w:author="Liu, Luyu" w:date="2020-06-20T16:00:00Z">
        <w:r w:rsidR="008E5AA7">
          <w:rPr>
            <w:rFonts w:ascii="Times New Roman" w:hAnsi="Times New Roman" w:cs="Times New Roman"/>
            <w:sz w:val="24"/>
            <w:szCs w:val="24"/>
          </w:rPr>
          <w:t>going</w:t>
        </w:r>
      </w:ins>
      <w:ins w:id="289" w:author="Liu, Luyu" w:date="2020-06-20T15:39:00Z">
        <w:r w:rsidR="008E5AA7">
          <w:rPr>
            <w:rFonts w:ascii="Times New Roman" w:hAnsi="Times New Roman" w:cs="Times New Roman"/>
            <w:sz w:val="24"/>
            <w:szCs w:val="24"/>
          </w:rPr>
          <w:t xml:space="preserve"> </w:t>
        </w:r>
      </w:ins>
      <w:ins w:id="290" w:author="Liu, Luyu" w:date="2020-06-20T16:00:00Z">
        <w:r w:rsidR="008E5AA7">
          <w:rPr>
            <w:rFonts w:ascii="Times New Roman" w:hAnsi="Times New Roman" w:cs="Times New Roman"/>
            <w:sz w:val="24"/>
            <w:szCs w:val="24"/>
          </w:rPr>
          <w:t xml:space="preserve">to discuss the impact on waiting time specifically. </w:t>
        </w:r>
      </w:ins>
    </w:p>
    <w:p w14:paraId="00734E98" w14:textId="3752AC41" w:rsidR="005A464A" w:rsidRPr="005C7387" w:rsidRDefault="005A464A">
      <w:pPr>
        <w:ind w:firstLine="720"/>
        <w:jc w:val="both"/>
        <w:rPr>
          <w:rPrChange w:id="291" w:author="Liu, Luyu" w:date="2020-06-13T21:30:00Z">
            <w:rPr>
              <w:rStyle w:val="TimesNewRomanChar"/>
            </w:rPr>
          </w:rPrChange>
        </w:rPr>
        <w:pPrChange w:id="292" w:author="Liu, Luyu" w:date="2020-06-13T21:30:00Z">
          <w:pPr>
            <w:pStyle w:val="IndentTimesNewRoman"/>
            <w:jc w:val="both"/>
          </w:pPr>
        </w:pPrChange>
      </w:pPr>
      <w:r w:rsidRPr="005C7387">
        <w:rPr>
          <w:rFonts w:ascii="Times New Roman" w:hAnsi="Times New Roman" w:cs="Times New Roman"/>
          <w:sz w:val="24"/>
          <w:szCs w:val="24"/>
          <w:rPrChange w:id="293" w:author="Liu, Luyu" w:date="2020-06-13T21:30:00Z">
            <w:rPr/>
          </w:rPrChange>
        </w:rPr>
        <w:fldChar w:fldCharType="begin"/>
      </w:r>
      <w:r w:rsidRPr="005C7387">
        <w:rPr>
          <w:rFonts w:ascii="Times New Roman" w:hAnsi="Times New Roman" w:cs="Times New Roman"/>
          <w:sz w:val="24"/>
          <w:szCs w:val="24"/>
        </w:rPr>
        <w:instrText xml:space="preserve"> REF _Ref8118481 \h </w:instrText>
      </w:r>
      <w:r w:rsidR="005C7387">
        <w:rPr>
          <w:rFonts w:ascii="Times New Roman" w:hAnsi="Times New Roman" w:cs="Times New Roman"/>
          <w:sz w:val="24"/>
          <w:szCs w:val="24"/>
        </w:rPr>
        <w:instrText xml:space="preserve"> \* MERGEFORMAT </w:instrText>
      </w:r>
      <w:r w:rsidRPr="005C7387">
        <w:rPr>
          <w:rFonts w:ascii="Times New Roman" w:hAnsi="Times New Roman" w:cs="Times New Roman"/>
          <w:sz w:val="24"/>
          <w:szCs w:val="24"/>
          <w:rPrChange w:id="294" w:author="Liu, Luyu" w:date="2020-06-13T21:30:00Z">
            <w:rPr/>
          </w:rPrChange>
        </w:rPr>
      </w:r>
      <w:r w:rsidRPr="005C7387">
        <w:rPr>
          <w:rFonts w:ascii="Times New Roman" w:hAnsi="Times New Roman" w:cs="Times New Roman"/>
          <w:sz w:val="24"/>
          <w:szCs w:val="24"/>
          <w:rPrChange w:id="295" w:author="Liu, Luyu" w:date="2020-06-13T21:30:00Z">
            <w:rPr/>
          </w:rPrChange>
        </w:rPr>
        <w:fldChar w:fldCharType="separate"/>
      </w:r>
      <w:r w:rsidRPr="005C7387">
        <w:rPr>
          <w:rFonts w:ascii="Times New Roman" w:hAnsi="Times New Roman" w:cs="Times New Roman"/>
          <w:sz w:val="24"/>
          <w:szCs w:val="24"/>
        </w:rPr>
        <w:t xml:space="preserve">Figure </w:t>
      </w:r>
      <w:r w:rsidRPr="005C7387">
        <w:rPr>
          <w:rFonts w:ascii="Times New Roman" w:hAnsi="Times New Roman" w:cs="Times New Roman"/>
          <w:sz w:val="24"/>
          <w:szCs w:val="24"/>
          <w:rPrChange w:id="296" w:author="Liu, Luyu" w:date="2020-06-13T21:30:00Z">
            <w:rPr>
              <w:noProof/>
            </w:rPr>
          </w:rPrChange>
        </w:rPr>
        <w:t>1</w:t>
      </w:r>
      <w:r w:rsidRPr="005C7387">
        <w:rPr>
          <w:rFonts w:ascii="Times New Roman" w:hAnsi="Times New Roman" w:cs="Times New Roman"/>
          <w:sz w:val="24"/>
          <w:szCs w:val="24"/>
          <w:rPrChange w:id="297" w:author="Liu, Luyu" w:date="2020-06-13T21:30:00Z">
            <w:rPr/>
          </w:rPrChange>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w:t>
      </w:r>
      <w:r>
        <w:lastRenderedPageBreak/>
        <w:t>mechanism, other RTI-related factors such as inaccurate geographic locations and delays in updates due to internet congestion and failures may also contribute to the desynchronization.</w:t>
      </w:r>
    </w:p>
    <w:p w14:paraId="65B88BB1" w14:textId="7838AD2E" w:rsidR="005A464A" w:rsidRDefault="000075C2" w:rsidP="005A464A">
      <w:pPr>
        <w:keepNext/>
        <w:jc w:val="center"/>
      </w:pPr>
      <w:r>
        <w:rPr>
          <w:noProof/>
        </w:rPr>
        <w:drawing>
          <wp:inline distT="0" distB="0" distL="0" distR="0" wp14:anchorId="3158BB71" wp14:editId="6C4D5DF7">
            <wp:extent cx="59436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1400"/>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298" w:name="_Ref8118481"/>
      <w:commentRangeStart w:id="299"/>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298"/>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299"/>
      <w:r>
        <w:rPr>
          <w:rStyle w:val="CommentReference"/>
        </w:rPr>
        <w:commentReference w:id="299"/>
      </w:r>
      <w:r>
        <w:rPr>
          <w:rFonts w:ascii="Times New Roman" w:hAnsi="Times New Roman" w:cs="Times New Roman"/>
          <w:sz w:val="24"/>
          <w:szCs w:val="24"/>
        </w:rPr>
        <w:t>.</w:t>
      </w:r>
    </w:p>
    <w:p w14:paraId="26010D44" w14:textId="19903438"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del w:id="300" w:author="Liu, Luyu" w:date="2020-06-12T16:21:00Z">
        <w:r w:rsidDel="001B4909">
          <w:rPr>
            <w:rFonts w:ascii="Times New Roman" w:hAnsi="Times New Roman" w:cs="Times New Roman"/>
            <w:sz w:val="24"/>
            <w:szCs w:val="24"/>
          </w:rPr>
          <w:delText xml:space="preserve"> as shown in </w:delText>
        </w:r>
        <w:r w:rsidDel="001B4909">
          <w:rPr>
            <w:rFonts w:ascii="Times New Roman" w:hAnsi="Times New Roman" w:cs="Times New Roman"/>
            <w:sz w:val="24"/>
            <w:szCs w:val="24"/>
          </w:rPr>
          <w:fldChar w:fldCharType="begin"/>
        </w:r>
        <w:r w:rsidDel="001B4909">
          <w:rPr>
            <w:rFonts w:ascii="Times New Roman" w:hAnsi="Times New Roman" w:cs="Times New Roman"/>
            <w:sz w:val="24"/>
            <w:szCs w:val="24"/>
          </w:rPr>
          <w:delInstrText xml:space="preserve"> REF _Ref18334385 \h </w:delInstrText>
        </w:r>
        <w:r w:rsidDel="001B4909">
          <w:rPr>
            <w:rFonts w:ascii="Times New Roman" w:hAnsi="Times New Roman" w:cs="Times New Roman"/>
            <w:sz w:val="24"/>
            <w:szCs w:val="24"/>
          </w:rPr>
        </w:r>
        <w:r w:rsidDel="001B4909">
          <w:rPr>
            <w:rFonts w:ascii="Times New Roman" w:hAnsi="Times New Roman" w:cs="Times New Roman"/>
            <w:sz w:val="24"/>
            <w:szCs w:val="24"/>
          </w:rPr>
          <w:fldChar w:fldCharType="separate"/>
        </w:r>
        <w:r w:rsidRPr="00EF6015" w:rsidDel="001B4909">
          <w:rPr>
            <w:rFonts w:ascii="Times New Roman" w:hAnsi="Times New Roman" w:cs="Times New Roman"/>
            <w:sz w:val="24"/>
            <w:szCs w:val="24"/>
          </w:rPr>
          <w:delText xml:space="preserve">Figure </w:delText>
        </w:r>
        <w:r w:rsidDel="001B4909">
          <w:rPr>
            <w:rFonts w:ascii="Times New Roman" w:hAnsi="Times New Roman" w:cs="Times New Roman"/>
            <w:noProof/>
            <w:sz w:val="24"/>
            <w:szCs w:val="24"/>
          </w:rPr>
          <w:delText>2</w:delText>
        </w:r>
        <w:r w:rsidDel="001B4909">
          <w:rPr>
            <w:rFonts w:ascii="Times New Roman" w:hAnsi="Times New Roman" w:cs="Times New Roman"/>
            <w:sz w:val="24"/>
            <w:szCs w:val="24"/>
          </w:rPr>
          <w:fldChar w:fldCharType="end"/>
        </w:r>
      </w:del>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7719CF4" w:rsidR="005A464A" w:rsidDel="001B4909" w:rsidRDefault="000075C2" w:rsidP="005A464A">
      <w:pPr>
        <w:keepNext/>
        <w:jc w:val="both"/>
        <w:rPr>
          <w:del w:id="301" w:author="Liu, Luyu" w:date="2020-06-12T16:22:00Z"/>
        </w:rPr>
      </w:pPr>
      <w:del w:id="302" w:author="Liu, Luyu" w:date="2020-06-12T16:22:00Z">
        <w:r w:rsidDel="001B4909">
          <w:rPr>
            <w:noProof/>
          </w:rPr>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26690"/>
                      </a:xfrm>
                      <a:prstGeom prst="rect">
                        <a:avLst/>
                      </a:prstGeom>
                    </pic:spPr>
                  </pic:pic>
                </a:graphicData>
              </a:graphic>
            </wp:inline>
          </w:drawing>
        </w:r>
      </w:del>
    </w:p>
    <w:p w14:paraId="28E23CCC" w14:textId="6B41A956" w:rsidR="005A464A" w:rsidDel="001B4909" w:rsidRDefault="005A464A" w:rsidP="005A464A">
      <w:pPr>
        <w:jc w:val="center"/>
        <w:rPr>
          <w:del w:id="303" w:author="Liu, Luyu" w:date="2020-06-12T16:22:00Z"/>
          <w:rFonts w:ascii="Times New Roman" w:hAnsi="Times New Roman" w:cs="Times New Roman"/>
          <w:sz w:val="24"/>
          <w:szCs w:val="24"/>
        </w:rPr>
      </w:pPr>
      <w:bookmarkStart w:id="304" w:name="_Ref18334385"/>
      <w:del w:id="305" w:author="Liu, Luyu" w:date="2020-06-12T16:22:00Z">
        <w:r w:rsidRPr="00EF6015" w:rsidDel="001B4909">
          <w:rPr>
            <w:rFonts w:ascii="Times New Roman" w:hAnsi="Times New Roman" w:cs="Times New Roman"/>
            <w:sz w:val="24"/>
            <w:szCs w:val="24"/>
          </w:rPr>
          <w:delText xml:space="preserve">Figure </w:delText>
        </w:r>
        <w:r w:rsidRPr="00EF6015" w:rsidDel="001B4909">
          <w:rPr>
            <w:rFonts w:ascii="Times New Roman" w:hAnsi="Times New Roman" w:cs="Times New Roman"/>
            <w:sz w:val="24"/>
            <w:szCs w:val="24"/>
          </w:rPr>
          <w:fldChar w:fldCharType="begin"/>
        </w:r>
        <w:r w:rsidRPr="00EF6015" w:rsidDel="001B4909">
          <w:rPr>
            <w:rFonts w:ascii="Times New Roman" w:hAnsi="Times New Roman" w:cs="Times New Roman"/>
            <w:sz w:val="24"/>
            <w:szCs w:val="24"/>
          </w:rPr>
          <w:delInstrText xml:space="preserve"> SEQ Figure \* ARABIC </w:delInstrText>
        </w:r>
        <w:r w:rsidRPr="00EF6015" w:rsidDel="001B4909">
          <w:rPr>
            <w:rFonts w:ascii="Times New Roman" w:hAnsi="Times New Roman" w:cs="Times New Roman"/>
            <w:sz w:val="24"/>
            <w:szCs w:val="24"/>
          </w:rPr>
          <w:fldChar w:fldCharType="separate"/>
        </w:r>
        <w:r w:rsidDel="001B4909">
          <w:rPr>
            <w:rFonts w:ascii="Times New Roman" w:hAnsi="Times New Roman" w:cs="Times New Roman"/>
            <w:noProof/>
            <w:sz w:val="24"/>
            <w:szCs w:val="24"/>
          </w:rPr>
          <w:delText>2</w:delText>
        </w:r>
        <w:r w:rsidRPr="00EF6015" w:rsidDel="001B4909">
          <w:rPr>
            <w:rFonts w:ascii="Times New Roman" w:hAnsi="Times New Roman" w:cs="Times New Roman"/>
            <w:sz w:val="24"/>
            <w:szCs w:val="24"/>
          </w:rPr>
          <w:fldChar w:fldCharType="end"/>
        </w:r>
        <w:bookmarkEnd w:id="304"/>
        <w:r w:rsidDel="001B4909">
          <w:rPr>
            <w:rFonts w:ascii="Times New Roman" w:hAnsi="Times New Roman" w:cs="Times New Roman"/>
            <w:sz w:val="24"/>
            <w:szCs w:val="24"/>
          </w:rPr>
          <w:delText>: t</w:delText>
        </w:r>
        <w:r w:rsidRPr="00EF6015" w:rsidDel="001B4909">
          <w:rPr>
            <w:rFonts w:ascii="Times New Roman" w:hAnsi="Times New Roman" w:cs="Times New Roman"/>
            <w:sz w:val="24"/>
            <w:szCs w:val="24"/>
          </w:rPr>
          <w:delText xml:space="preserve">he </w:delText>
        </w:r>
        <w:r w:rsidRPr="005C3823" w:rsidDel="001B4909">
          <w:rPr>
            <w:rFonts w:ascii="Times New Roman" w:hAnsi="Times New Roman" w:cs="Times New Roman"/>
            <w:sz w:val="24"/>
            <w:szCs w:val="24"/>
          </w:rPr>
          <w:delText xml:space="preserve">discontinuity </w:delText>
        </w:r>
        <w:r w:rsidDel="001B4909">
          <w:rPr>
            <w:rFonts w:ascii="Times New Roman" w:hAnsi="Times New Roman" w:cs="Times New Roman"/>
            <w:sz w:val="24"/>
            <w:szCs w:val="24"/>
          </w:rPr>
          <w:delText>delay of real-time data.</w:delText>
        </w:r>
      </w:del>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306"/>
      <w:commentRangeStart w:id="307"/>
      <w:r w:rsidRPr="0041102B">
        <w:rPr>
          <w:rFonts w:ascii="Times New Roman" w:hAnsi="Times New Roman" w:cs="Times New Roman"/>
          <w:b/>
          <w:sz w:val="24"/>
          <w:szCs w:val="24"/>
        </w:rPr>
        <w:t>Trip planning strategies</w:t>
      </w:r>
      <w:commentRangeEnd w:id="306"/>
      <w:r>
        <w:rPr>
          <w:rStyle w:val="CommentReference"/>
        </w:rPr>
        <w:commentReference w:id="306"/>
      </w:r>
      <w:commentRangeEnd w:id="307"/>
      <w:r>
        <w:rPr>
          <w:rStyle w:val="CommentReference"/>
        </w:rPr>
        <w:commentReference w:id="307"/>
      </w:r>
    </w:p>
    <w:p w14:paraId="34D4393A" w14:textId="67830C1A" w:rsidR="00E92211" w:rsidRPr="00E92211" w:rsidRDefault="005A464A">
      <w:pPr>
        <w:pStyle w:val="Caption"/>
        <w:keepNext/>
        <w:jc w:val="both"/>
        <w:rPr>
          <w:rFonts w:ascii="Times New Roman" w:hAnsi="Times New Roman" w:cs="Times New Roman"/>
          <w:sz w:val="24"/>
          <w:szCs w:val="24"/>
        </w:rPr>
        <w:pPrChange w:id="308" w:author="Liu, Luyu" w:date="2020-06-12T10:21:00Z">
          <w:pPr/>
        </w:pPrChange>
      </w:pPr>
      <w:r w:rsidRPr="00924D51">
        <w:rPr>
          <w:rFonts w:ascii="Times New Roman" w:hAnsi="Times New Roman" w:cs="Times New Roman"/>
          <w:i w:val="0"/>
          <w:iCs w:val="0"/>
          <w:color w:val="auto"/>
          <w:sz w:val="24"/>
          <w:szCs w:val="24"/>
        </w:rPr>
        <w:t xml:space="preserve">A trip planning strategy can be interpreted as a tactic for a user to plan and execute a transit trip. There are different trip planning strategies for both RTI apps and non-RTI users to determine their </w:t>
      </w:r>
      <w:ins w:id="309" w:author="Liu, Luyu" w:date="2020-06-12T10:21:00Z">
        <w:r w:rsidR="00E92211">
          <w:rPr>
            <w:rFonts w:ascii="Times New Roman" w:hAnsi="Times New Roman" w:cs="Times New Roman"/>
            <w:i w:val="0"/>
            <w:iCs w:val="0"/>
            <w:color w:val="auto"/>
            <w:sz w:val="24"/>
            <w:szCs w:val="24"/>
          </w:rPr>
          <w:t>home departure time. A</w:t>
        </w:r>
      </w:ins>
      <w:del w:id="310" w:author="Liu, Luyu" w:date="2020-06-12T10:21:00Z">
        <w:r w:rsidRPr="00924D51" w:rsidDel="00E92211">
          <w:rPr>
            <w:rFonts w:ascii="Times New Roman" w:hAnsi="Times New Roman" w:cs="Times New Roman"/>
            <w:i w:val="0"/>
            <w:iCs w:val="0"/>
            <w:color w:val="auto"/>
            <w:sz w:val="24"/>
            <w:szCs w:val="24"/>
          </w:rPr>
          <w:delText>HD</w:delText>
        </w:r>
      </w:del>
      <w:ins w:id="311" w:author="Liu, Luyu" w:date="2020-06-12T10:21:00Z">
        <w:r w:rsidR="00E92211">
          <w:rPr>
            <w:rFonts w:ascii="Times New Roman" w:hAnsi="Times New Roman" w:cs="Times New Roman"/>
            <w:i w:val="0"/>
            <w:iCs w:val="0"/>
            <w:color w:val="auto"/>
            <w:sz w:val="24"/>
            <w:szCs w:val="24"/>
          </w:rPr>
          <w:t>ss</w:t>
        </w:r>
        <w:r w:rsidR="00E92211" w:rsidRPr="007C3268">
          <w:rPr>
            <w:rFonts w:ascii="Times New Roman" w:hAnsi="Times New Roman" w:cs="Times New Roman"/>
            <w:i w:val="0"/>
            <w:iCs w:val="0"/>
            <w:color w:val="auto"/>
            <w:sz w:val="24"/>
            <w:szCs w:val="24"/>
          </w:rPr>
          <w:t xml:space="preserve">uming no disturbance on user’s walking and boarding process, different </w:t>
        </w:r>
        <w:r w:rsidR="00E92211" w:rsidRPr="007C3268">
          <w:rPr>
            <w:rFonts w:ascii="Times New Roman" w:hAnsi="Times New Roman" w:cs="Times New Roman"/>
            <w:i w:val="0"/>
            <w:iCs w:val="0"/>
            <w:color w:val="auto"/>
            <w:sz w:val="24"/>
            <w:szCs w:val="24"/>
          </w:rPr>
          <w:lastRenderedPageBreak/>
          <w:t>trip planning strategies have only one controllable factor to determine the actual waiting time, namely, the home departure tim</w:t>
        </w:r>
      </w:ins>
      <w:r w:rsidR="006B7BD9">
        <w:rPr>
          <w:rFonts w:ascii="Times New Roman" w:hAnsi="Times New Roman" w:cs="Times New Roman"/>
          <w:i w:val="0"/>
          <w:iCs w:val="0"/>
          <w:color w:val="auto"/>
          <w:sz w:val="24"/>
          <w:szCs w:val="24"/>
        </w:rPr>
        <w:t>e:</w:t>
      </w:r>
      <w:del w:id="312" w:author="Liu, Luyu" w:date="2020-06-12T10:21:00Z">
        <w:r w:rsidRPr="00924D51" w:rsidDel="00E92211">
          <w:rPr>
            <w:rFonts w:ascii="Times New Roman" w:hAnsi="Times New Roman" w:cs="Times New Roman"/>
            <w:i w:val="0"/>
            <w:iCs w:val="0"/>
            <w:color w:val="auto"/>
            <w:sz w:val="24"/>
            <w:szCs w:val="24"/>
          </w:rPr>
          <w:delText>T.</w:delText>
        </w:r>
      </w:del>
      <w:del w:id="313" w:author="Liu, Luyu" w:date="2020-06-12T10:20:00Z">
        <w:r w:rsidRPr="00924D51" w:rsidDel="00E92211">
          <w:rPr>
            <w:rFonts w:ascii="Times New Roman" w:hAnsi="Times New Roman" w:cs="Times New Roman"/>
            <w:i w:val="0"/>
            <w:iCs w:val="0"/>
            <w:color w:val="auto"/>
            <w:sz w:val="24"/>
            <w:szCs w:val="24"/>
          </w:rPr>
          <w:delText xml:space="preserve"> </w:delText>
        </w:r>
      </w:del>
      <w:del w:id="314" w:author="Liu, Luyu" w:date="2020-06-12T10:19:00Z">
        <w:r w:rsidRPr="00924D51" w:rsidDel="00E92211">
          <w:rPr>
            <w:rFonts w:ascii="Times New Roman" w:hAnsi="Times New Roman" w:cs="Times New Roman"/>
            <w:i w:val="0"/>
            <w:iCs w:val="0"/>
            <w:color w:val="auto"/>
            <w:sz w:val="24"/>
            <w:szCs w:val="24"/>
          </w:rPr>
          <w:fldChar w:fldCharType="begin"/>
        </w:r>
        <w:r w:rsidRPr="009D3D88" w:rsidDel="00E92211">
          <w:rPr>
            <w:rFonts w:ascii="Times New Roman" w:hAnsi="Times New Roman" w:cs="Times New Roman"/>
            <w:i w:val="0"/>
            <w:iCs w:val="0"/>
            <w:color w:val="auto"/>
            <w:sz w:val="24"/>
            <w:szCs w:val="24"/>
            <w:rPrChange w:id="315" w:author="Liu, Luyu" w:date="2020-06-20T22:32:00Z">
              <w:rPr>
                <w:rFonts w:ascii="Times New Roman" w:hAnsi="Times New Roman" w:cs="Times New Roman"/>
                <w:sz w:val="24"/>
                <w:szCs w:val="24"/>
              </w:rPr>
            </w:rPrChange>
          </w:rPr>
          <w:delInstrText xml:space="preserve"> REF _Ref24055515 \h  \* MERGEFORMAT </w:delInstrText>
        </w:r>
        <w:r w:rsidRPr="00924D51" w:rsidDel="00E92211">
          <w:rPr>
            <w:rFonts w:ascii="Times New Roman" w:hAnsi="Times New Roman" w:cs="Times New Roman"/>
            <w:i w:val="0"/>
            <w:iCs w:val="0"/>
            <w:color w:val="auto"/>
            <w:sz w:val="24"/>
            <w:szCs w:val="24"/>
          </w:rPr>
        </w:r>
        <w:r w:rsidRPr="00924D51" w:rsidDel="00E92211">
          <w:rPr>
            <w:rFonts w:ascii="Times New Roman" w:hAnsi="Times New Roman" w:cs="Times New Roman"/>
            <w:i w:val="0"/>
            <w:iCs w:val="0"/>
            <w:color w:val="auto"/>
            <w:sz w:val="24"/>
            <w:szCs w:val="24"/>
          </w:rPr>
          <w:fldChar w:fldCharType="separate"/>
        </w:r>
        <w:r w:rsidRPr="00351FFE" w:rsidDel="00E92211">
          <w:rPr>
            <w:rFonts w:ascii="Times New Roman" w:hAnsi="Times New Roman" w:cs="Times New Roman"/>
            <w:i w:val="0"/>
            <w:iCs w:val="0"/>
            <w:color w:val="auto"/>
            <w:sz w:val="24"/>
            <w:szCs w:val="24"/>
          </w:rPr>
          <w:delText>Table 1</w:delText>
        </w:r>
        <w:r w:rsidRPr="00924D51" w:rsidDel="00E92211">
          <w:rPr>
            <w:rFonts w:ascii="Times New Roman" w:hAnsi="Times New Roman" w:cs="Times New Roman"/>
            <w:i w:val="0"/>
            <w:iCs w:val="0"/>
            <w:color w:val="auto"/>
            <w:sz w:val="24"/>
            <w:szCs w:val="24"/>
          </w:rPr>
          <w:fldChar w:fldCharType="end"/>
        </w:r>
        <w:r w:rsidRPr="00924D51" w:rsidDel="00E92211">
          <w:rPr>
            <w:rFonts w:ascii="Times New Roman" w:hAnsi="Times New Roman" w:cs="Times New Roman"/>
            <w:i w:val="0"/>
            <w:iCs w:val="0"/>
            <w:color w:val="auto"/>
            <w:sz w:val="24"/>
            <w:szCs w:val="24"/>
          </w:rPr>
          <w:delText xml:space="preserve"> summarizes the strategies we explore in this study; we elaborate these bel</w:delText>
        </w:r>
      </w:del>
    </w:p>
    <w:tbl>
      <w:tblPr>
        <w:tblW w:w="5160" w:type="pct"/>
        <w:jc w:val="center"/>
        <w:tblLook w:val="04A0" w:firstRow="1" w:lastRow="0" w:firstColumn="1" w:lastColumn="0" w:noHBand="0" w:noVBand="1"/>
      </w:tblPr>
      <w:tblGrid>
        <w:gridCol w:w="455"/>
        <w:gridCol w:w="8589"/>
        <w:gridCol w:w="616"/>
      </w:tblGrid>
      <w:tr w:rsidR="00564BD6" w14:paraId="3DA54578" w14:textId="77777777" w:rsidTr="00007AEA">
        <w:trPr>
          <w:trHeight w:val="812"/>
          <w:jc w:val="center"/>
        </w:trPr>
        <w:tc>
          <w:tcPr>
            <w:tcW w:w="255" w:type="pct"/>
            <w:vAlign w:val="center"/>
          </w:tcPr>
          <w:p w14:paraId="0A18DE6B" w14:textId="77777777" w:rsidR="00564BD6" w:rsidRDefault="00564BD6" w:rsidP="00007AEA">
            <w:pPr>
              <w:jc w:val="center"/>
              <w:rPr>
                <w:rFonts w:ascii="Times New Roman" w:eastAsia="Yu Mincho" w:hAnsi="Times New Roman" w:cs="Times New Roman"/>
                <w:sz w:val="24"/>
                <w:szCs w:val="24"/>
                <w:lang w:eastAsia="ja-JP"/>
              </w:rPr>
            </w:pPr>
          </w:p>
        </w:tc>
        <w:tc>
          <w:tcPr>
            <w:tcW w:w="4465" w:type="pct"/>
            <w:vAlign w:val="center"/>
            <w:hideMark/>
          </w:tcPr>
          <w:p w14:paraId="77196138" w14:textId="1543A813" w:rsidR="00564BD6" w:rsidRPr="00B47B00" w:rsidRDefault="009D3D88" w:rsidP="001B0999">
            <w:pPr>
              <w:rPr>
                <w:rFonts w:ascii="Times New Roman" w:eastAsia="Yu Mincho" w:hAnsi="Times New Roman" w:cs="Times New Roman"/>
                <w:sz w:val="24"/>
                <w:szCs w:val="24"/>
              </w:rPr>
            </w:pPr>
            <m:oMathPara>
              <m:oMath>
                <m:r>
                  <w:ins w:id="316" w:author="Liu, Luyu" w:date="2020-06-20T22:32:00Z">
                    <w:rPr>
                      <w:rFonts w:ascii="Cambria Math" w:hAnsi="Cambria Math" w:cs="Times New Roman"/>
                      <w:sz w:val="24"/>
                      <w:szCs w:val="24"/>
                    </w:rPr>
                    <m:t>w</m:t>
                  </w:ins>
                </m:r>
                <m:d>
                  <m:dPr>
                    <m:ctrlPr>
                      <w:ins w:id="317" w:author="Liu, Luyu" w:date="2020-06-20T22:22:00Z">
                        <w:rPr>
                          <w:rFonts w:ascii="Cambria Math" w:hAnsi="Cambria Math" w:cs="Times New Roman"/>
                          <w:i/>
                          <w:sz w:val="24"/>
                          <w:szCs w:val="24"/>
                        </w:rPr>
                      </w:ins>
                    </m:ctrlPr>
                  </m:dPr>
                  <m:e>
                    <m:r>
                      <w:ins w:id="318" w:author="Liu, Luyu" w:date="2020-06-20T22:29:00Z">
                        <w:rPr>
                          <w:rFonts w:ascii="Cambria Math" w:hAnsi="Cambria Math" w:cs="Times New Roman"/>
                          <w:sz w:val="24"/>
                          <w:szCs w:val="24"/>
                        </w:rPr>
                        <m:t>τ</m:t>
                      </w:ins>
                    </m:r>
                  </m:e>
                </m:d>
                <m:r>
                  <w:del w:id="319" w:author="Liu, Luyu" w:date="2020-06-20T22:22:00Z">
                    <w:rPr>
                      <w:rFonts w:ascii="Cambria Math" w:hAnsi="Cambria Math" w:cs="Times New Roman"/>
                      <w:sz w:val="24"/>
                      <w:szCs w:val="24"/>
                    </w:rPr>
                    <m:t>δt</m:t>
                  </w:del>
                </m:r>
                <m:r>
                  <w:rPr>
                    <w:rFonts w:ascii="Cambria Math" w:hAnsi="Cambria Math" w:cs="Times New Roman"/>
                    <w:sz w:val="24"/>
                    <w:szCs w:val="24"/>
                  </w:rPr>
                  <m:t>=</m:t>
                </m:r>
                <m:r>
                  <w:del w:id="320" w:author="Liu, Luyu" w:date="2020-06-20T22:23:00Z">
                    <w:rPr>
                      <w:rFonts w:ascii="Cambria Math" w:hAnsi="Cambria Math" w:cs="Times New Roman"/>
                      <w:sz w:val="24"/>
                      <w:szCs w:val="24"/>
                    </w:rPr>
                    <m:t>T</m:t>
                  </w:del>
                </m:r>
                <m:sSup>
                  <m:sSupPr>
                    <m:ctrlPr>
                      <w:ins w:id="321" w:author="Liu, Luyu" w:date="2020-06-20T22:26:00Z">
                        <w:rPr>
                          <w:rFonts w:ascii="Cambria Math" w:hAnsi="Cambria Math" w:cs="Times New Roman"/>
                          <w:i/>
                          <w:sz w:val="24"/>
                          <w:szCs w:val="24"/>
                        </w:rPr>
                      </w:ins>
                    </m:ctrlPr>
                  </m:sSupPr>
                  <m:e>
                    <m:r>
                      <w:ins w:id="322" w:author="Liu, Luyu" w:date="2020-06-20T22:23:00Z">
                        <w:rPr>
                          <w:rFonts w:ascii="Cambria Math" w:hAnsi="Cambria Math" w:cs="Times New Roman"/>
                          <w:sz w:val="24"/>
                          <w:szCs w:val="24"/>
                        </w:rPr>
                        <m:t>π</m:t>
                      </w:ins>
                    </m:r>
                  </m:e>
                  <m:sup>
                    <m:r>
                      <w:ins w:id="323" w:author="Liu, Luyu" w:date="2020-06-20T22:26:00Z">
                        <w:rPr>
                          <w:rFonts w:ascii="Cambria Math" w:hAnsi="Cambria Math" w:cs="Times New Roman"/>
                          <w:sz w:val="24"/>
                          <w:szCs w:val="24"/>
                        </w:rPr>
                        <m:t>a</m:t>
                      </w:ins>
                    </m:r>
                  </m:sup>
                </m:sSup>
                <m:d>
                  <m:dPr>
                    <m:ctrlPr>
                      <w:rPr>
                        <w:rFonts w:ascii="Cambria Math" w:hAnsi="Cambria Math" w:cs="Times New Roman"/>
                        <w:i/>
                        <w:sz w:val="24"/>
                        <w:szCs w:val="24"/>
                      </w:rPr>
                    </m:ctrlPr>
                  </m:dPr>
                  <m:e>
                    <m:sSub>
                      <m:sSubPr>
                        <m:ctrlPr>
                          <w:del w:id="324" w:author="Liu, Luyu" w:date="2020-06-20T22:26:00Z">
                            <w:rPr>
                              <w:rFonts w:ascii="Cambria Math" w:hAnsi="Cambria Math" w:cs="Times New Roman"/>
                              <w:i/>
                              <w:sz w:val="24"/>
                              <w:szCs w:val="24"/>
                            </w:rPr>
                          </w:del>
                        </m:ctrlPr>
                      </m:sSubPr>
                      <m:e>
                        <m:r>
                          <w:del w:id="325" w:author="Liu, Luyu" w:date="2020-06-20T22:26:00Z">
                            <w:rPr>
                              <w:rFonts w:ascii="Cambria Math" w:hAnsi="Cambria Math" w:cs="Times New Roman"/>
                              <w:sz w:val="24"/>
                              <w:szCs w:val="24"/>
                            </w:rPr>
                            <m:t>t</m:t>
                          </w:del>
                        </m:r>
                      </m:e>
                      <m:sub>
                        <m:r>
                          <w:del w:id="326" w:author="Liu, Luyu" w:date="2020-06-20T22:26:00Z">
                            <w:rPr>
                              <w:rFonts w:ascii="Cambria Math" w:hAnsi="Cambria Math" w:cs="Times New Roman"/>
                              <w:sz w:val="24"/>
                              <w:szCs w:val="24"/>
                            </w:rPr>
                            <m:t>a</m:t>
                          </w:del>
                        </m:r>
                      </m:sub>
                    </m:sSub>
                    <m:r>
                      <w:ins w:id="327" w:author="Liu, Luyu" w:date="2020-06-20T22:26:00Z">
                        <w:rPr>
                          <w:rFonts w:ascii="Cambria Math" w:hAnsi="Cambria Math" w:cs="Times New Roman"/>
                          <w:sz w:val="24"/>
                          <w:szCs w:val="24"/>
                        </w:rPr>
                        <m:t>τ</m:t>
                      </w:ins>
                    </m:r>
                  </m:e>
                </m:d>
                <m:r>
                  <w:rPr>
                    <w:rFonts w:ascii="Cambria Math" w:hAnsi="Cambria Math" w:cs="Times New Roman"/>
                    <w:sz w:val="24"/>
                    <w:szCs w:val="24"/>
                  </w:rPr>
                  <m:t>-</m:t>
                </m:r>
                <m:r>
                  <w:ins w:id="328" w:author="Liu, Luyu" w:date="2020-06-20T22:26:00Z">
                    <w:rPr>
                      <w:rFonts w:ascii="Cambria Math" w:hAnsi="Cambria Math" w:cs="Times New Roman"/>
                      <w:sz w:val="24"/>
                      <w:szCs w:val="24"/>
                    </w:rPr>
                    <m:t>τ</m:t>
                  </w:ins>
                </m:r>
                <m:r>
                  <w:ins w:id="329" w:author="Liu, Luyu" w:date="2020-06-20T22:30:00Z">
                    <w:rPr>
                      <w:rFonts w:ascii="Cambria Math" w:hAnsi="Cambria Math" w:cs="Times New Roman"/>
                      <w:sz w:val="24"/>
                      <w:szCs w:val="24"/>
                    </w:rPr>
                    <m:t>=</m:t>
                  </w:ins>
                </m:r>
                <m:sSup>
                  <m:sSupPr>
                    <m:ctrlPr>
                      <w:ins w:id="330" w:author="Liu, Luyu" w:date="2020-06-20T22:30:00Z">
                        <w:rPr>
                          <w:rFonts w:ascii="Cambria Math" w:hAnsi="Cambria Math" w:cs="Times New Roman"/>
                          <w:i/>
                          <w:sz w:val="24"/>
                          <w:szCs w:val="24"/>
                        </w:rPr>
                      </w:ins>
                    </m:ctrlPr>
                  </m:sSupPr>
                  <m:e>
                    <m:r>
                      <w:ins w:id="331" w:author="Liu, Luyu" w:date="2020-06-20T22:30:00Z">
                        <w:rPr>
                          <w:rFonts w:ascii="Cambria Math" w:hAnsi="Cambria Math" w:cs="Times New Roman"/>
                          <w:sz w:val="24"/>
                          <w:szCs w:val="24"/>
                        </w:rPr>
                        <m:t>π</m:t>
                      </w:ins>
                    </m:r>
                  </m:e>
                  <m:sup>
                    <m:r>
                      <w:ins w:id="332" w:author="Liu, Luyu" w:date="2020-06-20T22:30:00Z">
                        <w:rPr>
                          <w:rFonts w:ascii="Cambria Math" w:hAnsi="Cambria Math" w:cs="Times New Roman"/>
                          <w:sz w:val="24"/>
                          <w:szCs w:val="24"/>
                        </w:rPr>
                        <m:t>a</m:t>
                      </w:ins>
                    </m:r>
                  </m:sup>
                </m:sSup>
                <m:d>
                  <m:dPr>
                    <m:ctrlPr>
                      <w:ins w:id="333" w:author="Liu, Luyu" w:date="2020-06-20T22:30:00Z">
                        <w:rPr>
                          <w:rFonts w:ascii="Cambria Math" w:hAnsi="Cambria Math" w:cs="Times New Roman"/>
                          <w:i/>
                          <w:sz w:val="24"/>
                          <w:szCs w:val="24"/>
                        </w:rPr>
                      </w:ins>
                    </m:ctrlPr>
                  </m:dPr>
                  <m:e>
                    <m:r>
                      <w:ins w:id="334" w:author="Liu, Luyu" w:date="2020-06-20T22:30:00Z">
                        <w:rPr>
                          <w:rFonts w:ascii="Cambria Math" w:hAnsi="Cambria Math" w:cs="Times New Roman"/>
                          <w:sz w:val="24"/>
                          <w:szCs w:val="24"/>
                        </w:rPr>
                        <m:t>t+δt</m:t>
                      </w:ins>
                    </m:r>
                  </m:e>
                </m:d>
                <m:r>
                  <w:ins w:id="335" w:author="Liu, Luyu" w:date="2020-06-20T22:30:00Z">
                    <w:rPr>
                      <w:rFonts w:ascii="Cambria Math" w:hAnsi="Cambria Math" w:cs="Times New Roman"/>
                      <w:sz w:val="24"/>
                      <w:szCs w:val="24"/>
                    </w:rPr>
                    <m:t>-(t+δt)</m:t>
                  </w:ins>
                </m:r>
                <m:sSub>
                  <m:sSubPr>
                    <m:ctrlPr>
                      <w:del w:id="336" w:author="Liu, Luyu" w:date="2020-06-20T22:26:00Z">
                        <w:rPr>
                          <w:rFonts w:ascii="Cambria Math" w:hAnsi="Cambria Math" w:cs="Times New Roman"/>
                          <w:i/>
                          <w:sz w:val="24"/>
                          <w:szCs w:val="24"/>
                        </w:rPr>
                      </w:del>
                    </m:ctrlPr>
                  </m:sSubPr>
                  <m:e>
                    <m:r>
                      <w:del w:id="337" w:author="Liu, Luyu" w:date="2020-06-20T22:26:00Z">
                        <w:rPr>
                          <w:rFonts w:ascii="Cambria Math" w:hAnsi="Cambria Math" w:cs="Times New Roman"/>
                          <w:sz w:val="24"/>
                          <w:szCs w:val="24"/>
                        </w:rPr>
                        <m:t>t</m:t>
                      </w:del>
                    </m:r>
                  </m:e>
                  <m:sub>
                    <m:r>
                      <w:del w:id="338" w:author="Liu, Luyu" w:date="2020-06-20T22:26:00Z">
                        <w:rPr>
                          <w:rFonts w:ascii="Cambria Math" w:hAnsi="Cambria Math" w:cs="Times New Roman"/>
                          <w:sz w:val="24"/>
                          <w:szCs w:val="24"/>
                        </w:rPr>
                        <m:t>a</m:t>
                      </w:del>
                    </m:r>
                  </m:sub>
                </m:sSub>
                <m:r>
                  <w:del w:id="339" w:author="Liu, Luyu" w:date="2020-06-20T22:27:00Z">
                    <w:rPr>
                      <w:rFonts w:ascii="Cambria Math" w:hAnsi="Cambria Math" w:cs="Times New Roman"/>
                      <w:sz w:val="24"/>
                      <w:szCs w:val="24"/>
                    </w:rPr>
                    <m:t>=</m:t>
                  </w:del>
                </m:r>
                <m:r>
                  <w:del w:id="340" w:author="Liu, Luyu" w:date="2020-06-20T22:26:00Z">
                    <w:rPr>
                      <w:rFonts w:ascii="Cambria Math" w:hAnsi="Cambria Math" w:cs="Times New Roman"/>
                      <w:sz w:val="24"/>
                      <w:szCs w:val="24"/>
                    </w:rPr>
                    <m:t>T</m:t>
                  </w:del>
                </m:r>
                <m:d>
                  <m:dPr>
                    <m:ctrlPr>
                      <w:del w:id="341" w:author="Liu, Luyu" w:date="2020-06-20T22:27:00Z">
                        <w:rPr>
                          <w:rFonts w:ascii="Cambria Math" w:hAnsi="Cambria Math" w:cs="Times New Roman"/>
                          <w:i/>
                          <w:sz w:val="24"/>
                          <w:szCs w:val="24"/>
                        </w:rPr>
                      </w:del>
                    </m:ctrlPr>
                  </m:dPr>
                  <m:e>
                    <m:r>
                      <w:del w:id="342" w:author="Liu, Luyu" w:date="2020-06-20T22:27:00Z">
                        <w:rPr>
                          <w:rFonts w:ascii="Cambria Math" w:hAnsi="Cambria Math" w:cs="Times New Roman"/>
                          <w:sz w:val="24"/>
                          <w:szCs w:val="24"/>
                        </w:rPr>
                        <m:t>t+δ</m:t>
                      </w:del>
                    </m:r>
                    <m:sSub>
                      <m:sSubPr>
                        <m:ctrlPr>
                          <w:del w:id="343" w:author="Liu, Luyu" w:date="2020-06-20T22:27:00Z">
                            <w:rPr>
                              <w:rFonts w:ascii="Cambria Math" w:hAnsi="Cambria Math" w:cs="Times New Roman"/>
                              <w:i/>
                              <w:sz w:val="24"/>
                              <w:szCs w:val="24"/>
                            </w:rPr>
                          </w:del>
                        </m:ctrlPr>
                      </m:sSubPr>
                      <m:e>
                        <m:r>
                          <w:del w:id="344" w:author="Liu, Luyu" w:date="2020-06-20T22:27:00Z">
                            <w:rPr>
                              <w:rFonts w:ascii="Cambria Math" w:hAnsi="Cambria Math" w:cs="Times New Roman"/>
                              <w:sz w:val="24"/>
                              <w:szCs w:val="24"/>
                            </w:rPr>
                            <m:t>t</m:t>
                          </w:del>
                        </m:r>
                      </m:e>
                      <m:sub>
                        <m:r>
                          <w:del w:id="345" w:author="Liu, Luyu" w:date="2020-06-20T22:26:00Z">
                            <w:rPr>
                              <w:rFonts w:ascii="Cambria Math" w:hAnsi="Cambria Math" w:cs="Times New Roman"/>
                              <w:sz w:val="24"/>
                              <w:szCs w:val="24"/>
                            </w:rPr>
                            <m:t>w</m:t>
                          </w:del>
                        </m:r>
                      </m:sub>
                    </m:sSub>
                  </m:e>
                </m:d>
                <m:r>
                  <w:del w:id="346" w:author="Liu, Luyu" w:date="2020-06-20T22:27:00Z">
                    <w:rPr>
                      <w:rFonts w:ascii="Cambria Math" w:hAnsi="Cambria Math" w:cs="Times New Roman"/>
                      <w:sz w:val="24"/>
                      <w:szCs w:val="24"/>
                    </w:rPr>
                    <m:t>-t-δ</m:t>
                  </w:del>
                </m:r>
                <m:sSub>
                  <m:sSubPr>
                    <m:ctrlPr>
                      <w:del w:id="347" w:author="Liu, Luyu" w:date="2020-06-20T22:27:00Z">
                        <w:rPr>
                          <w:rFonts w:ascii="Cambria Math" w:hAnsi="Cambria Math" w:cs="Times New Roman"/>
                          <w:i/>
                          <w:sz w:val="24"/>
                          <w:szCs w:val="24"/>
                        </w:rPr>
                      </w:del>
                    </m:ctrlPr>
                  </m:sSubPr>
                  <m:e>
                    <m:r>
                      <w:del w:id="348" w:author="Liu, Luyu" w:date="2020-06-20T22:27:00Z">
                        <w:rPr>
                          <w:rFonts w:ascii="Cambria Math" w:hAnsi="Cambria Math" w:cs="Times New Roman"/>
                          <w:sz w:val="24"/>
                          <w:szCs w:val="24"/>
                        </w:rPr>
                        <m:t>t</m:t>
                      </w:del>
                    </m:r>
                  </m:e>
                  <m:sub>
                    <m:r>
                      <w:del w:id="349" w:author="Liu, Luyu" w:date="2020-06-20T22:27:00Z">
                        <w:rPr>
                          <w:rFonts w:ascii="Cambria Math" w:hAnsi="Cambria Math" w:cs="Times New Roman"/>
                          <w:sz w:val="24"/>
                          <w:szCs w:val="24"/>
                        </w:rPr>
                        <m:t>w</m:t>
                      </w:del>
                    </m:r>
                  </m:sub>
                </m:sSub>
              </m:oMath>
            </m:oMathPara>
          </w:p>
        </w:tc>
        <w:tc>
          <w:tcPr>
            <w:tcW w:w="280" w:type="pct"/>
            <w:vAlign w:val="center"/>
            <w:hideMark/>
          </w:tcPr>
          <w:p w14:paraId="23B3A3F2" w14:textId="38BA178D" w:rsidR="00564BD6" w:rsidRPr="00E86BF0" w:rsidRDefault="00564BD6" w:rsidP="00007AE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350" w:author="Liu, Luyu" w:date="2020-06-13T23:17:00Z">
              <w:r w:rsidR="009D7465">
                <w:rPr>
                  <w:noProof/>
                </w:rPr>
                <w:t>1</w:t>
              </w:r>
            </w:ins>
            <w:del w:id="351" w:author="Liu, Luyu" w:date="2020-06-13T21:30:00Z">
              <w:r w:rsidDel="00373BEE">
                <w:rPr>
                  <w:noProof/>
                </w:rPr>
                <w:delText>2</w:delText>
              </w:r>
            </w:del>
            <w:r>
              <w:rPr>
                <w:noProof/>
              </w:rPr>
              <w:fldChar w:fldCharType="end"/>
            </w:r>
            <w:r>
              <w:rPr>
                <w:rFonts w:eastAsia="Yu Mincho"/>
                <w:lang w:eastAsia="ja-JP"/>
              </w:rPr>
              <w:t>)</w:t>
            </w:r>
          </w:p>
        </w:tc>
      </w:tr>
    </w:tbl>
    <w:p w14:paraId="02D5B8B0" w14:textId="42585649" w:rsidR="005A464A" w:rsidRPr="00FB0CF6" w:rsidRDefault="00677F36" w:rsidP="005A464A">
      <w:pPr>
        <w:rPr>
          <w:rFonts w:ascii="Times New Roman" w:hAnsi="Times New Roman" w:cs="Times New Roman"/>
          <w:sz w:val="24"/>
          <w:szCs w:val="24"/>
        </w:rPr>
      </w:pPr>
      <w:r>
        <w:rPr>
          <w:rFonts w:ascii="Times New Roman" w:hAnsi="Times New Roman" w:cs="Times New Roman"/>
          <w:sz w:val="24"/>
          <w:szCs w:val="24"/>
        </w:rPr>
        <w:t xml:space="preserve">Where </w:t>
      </w:r>
      <w:ins w:id="352" w:author="Liu, Luyu" w:date="2020-06-20T22:27:00Z">
        <w:r w:rsidR="000E693C">
          <w:rPr>
            <w:rFonts w:ascii="Times New Roman" w:hAnsi="Times New Roman" w:cs="Times New Roman"/>
            <w:sz w:val="24"/>
            <w:szCs w:val="24"/>
          </w:rPr>
          <w:t xml:space="preserve">τ </w:t>
        </w:r>
      </w:ins>
      <w:del w:id="353" w:author="Liu, Luyu" w:date="2020-06-20T22:27: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is the passenger’s arrival time at the stop</w:t>
      </w:r>
      <w:ins w:id="354" w:author="Liu, Luyu" w:date="2020-06-20T22:30:00Z">
        <w:r w:rsidR="000E693C">
          <w:rPr>
            <w:rFonts w:ascii="Times New Roman" w:hAnsi="Times New Roman" w:cs="Times New Roman"/>
            <w:sz w:val="24"/>
            <w:szCs w:val="24"/>
          </w:rPr>
          <w:t xml:space="preserve">, </w:t>
        </w:r>
      </w:ins>
      <w:del w:id="355" w:author="Liu, Luyu" w:date="2020-06-20T22:29:00Z">
        <w:r w:rsidDel="000E693C">
          <w:rPr>
            <w:rFonts w:ascii="Times New Roman" w:hAnsi="Times New Roman" w:cs="Times New Roman"/>
            <w:sz w:val="24"/>
            <w:szCs w:val="24"/>
          </w:rPr>
          <w:delText xml:space="preserve">, </w:delText>
        </w:r>
      </w:del>
      <w:r>
        <w:rPr>
          <w:rFonts w:ascii="Times New Roman" w:hAnsi="Times New Roman" w:cs="Times New Roman"/>
          <w:sz w:val="24"/>
          <w:szCs w:val="24"/>
        </w:rPr>
        <w:t>t is the home departure time, δt</w:t>
      </w:r>
      <w:del w:id="356" w:author="Liu, Luyu" w:date="2020-06-20T22:31:00Z">
        <w:r w:rsidDel="009D3D88">
          <w:rPr>
            <w:rFonts w:ascii="Times New Roman" w:hAnsi="Times New Roman" w:cs="Times New Roman"/>
            <w:sz w:val="24"/>
            <w:szCs w:val="24"/>
            <w:vertAlign w:val="subscript"/>
          </w:rPr>
          <w:delText>w</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walking time, and </w:t>
      </w:r>
      <w:ins w:id="357" w:author="Liu, Luyu" w:date="2020-06-20T22:28:00Z">
        <w:r w:rsidR="000E693C">
          <w:rPr>
            <w:rFonts w:ascii="Times New Roman" w:hAnsi="Times New Roman" w:cs="Times New Roman"/>
            <w:sz w:val="24"/>
            <w:szCs w:val="24"/>
          </w:rPr>
          <w:t>π</w:t>
        </w:r>
      </w:ins>
      <w:ins w:id="358" w:author="Liu, Luyu" w:date="2020-06-20T22:31:00Z">
        <w:r w:rsidR="009D3D88">
          <w:rPr>
            <w:rFonts w:ascii="Times New Roman" w:hAnsi="Times New Roman" w:cs="Times New Roman"/>
            <w:sz w:val="24"/>
            <w:szCs w:val="24"/>
            <w:vertAlign w:val="superscript"/>
          </w:rPr>
          <w:t>a</w:t>
        </w:r>
      </w:ins>
      <w:del w:id="359" w:author="Liu, Luyu" w:date="2020-06-20T22:28:00Z">
        <w:r w:rsidDel="000E693C">
          <w:rPr>
            <w:rFonts w:ascii="Times New Roman" w:hAnsi="Times New Roman" w:cs="Times New Roman"/>
            <w:sz w:val="24"/>
            <w:szCs w:val="24"/>
          </w:rPr>
          <w:delText>T</w:delText>
        </w:r>
      </w:del>
      <w:r>
        <w:rPr>
          <w:rFonts w:ascii="Times New Roman" w:hAnsi="Times New Roman" w:cs="Times New Roman"/>
          <w:sz w:val="24"/>
          <w:szCs w:val="24"/>
        </w:rPr>
        <w:t>(</w:t>
      </w:r>
      <w:ins w:id="360" w:author="Liu, Luyu" w:date="2020-06-20T22:28:00Z">
        <w:r w:rsidR="000E693C">
          <w:rPr>
            <w:rFonts w:ascii="Times New Roman" w:hAnsi="Times New Roman" w:cs="Times New Roman"/>
            <w:sz w:val="24"/>
            <w:szCs w:val="24"/>
          </w:rPr>
          <w:t>τ</w:t>
        </w:r>
      </w:ins>
      <w:del w:id="361" w:author="Liu, Luyu" w:date="2020-06-20T22:28: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rPr>
        <w:t xml:space="preserve">) is the corresponding </w:t>
      </w:r>
      <w:del w:id="362" w:author="Liu, Luyu" w:date="2020-06-20T22:33:00Z">
        <w:r w:rsidR="0037671B" w:rsidDel="009D3D88">
          <w:rPr>
            <w:rFonts w:ascii="Times New Roman" w:hAnsi="Times New Roman" w:cs="Times New Roman"/>
            <w:sz w:val="24"/>
            <w:szCs w:val="24"/>
          </w:rPr>
          <w:delText xml:space="preserve">bus </w:delText>
        </w:r>
        <w:r w:rsidDel="009D3D88">
          <w:rPr>
            <w:rFonts w:ascii="Times New Roman" w:hAnsi="Times New Roman" w:cs="Times New Roman"/>
            <w:sz w:val="24"/>
            <w:szCs w:val="24"/>
          </w:rPr>
          <w:delText>boarding time</w:delText>
        </w:r>
      </w:del>
      <w:ins w:id="363" w:author="Liu, Luyu" w:date="2020-06-20T22:32:00Z">
        <w:r w:rsidR="009D3D88">
          <w:rPr>
            <w:rFonts w:ascii="Times New Roman" w:hAnsi="Times New Roman" w:cs="Times New Roman"/>
            <w:sz w:val="24"/>
            <w:szCs w:val="24"/>
          </w:rPr>
          <w:t xml:space="preserve">actual </w:t>
        </w:r>
      </w:ins>
      <w:ins w:id="364" w:author="Liu, Luyu" w:date="2020-06-20T22:33:00Z">
        <w:r w:rsidR="00B80B02">
          <w:rPr>
            <w:rFonts w:ascii="Times New Roman" w:hAnsi="Times New Roman" w:cs="Times New Roman"/>
            <w:sz w:val="24"/>
            <w:szCs w:val="24"/>
          </w:rPr>
          <w:t xml:space="preserve">boarding </w:t>
        </w:r>
      </w:ins>
      <w:ins w:id="365" w:author="Liu, Luyu" w:date="2020-06-20T22:32:00Z">
        <w:r w:rsidR="009D3D88">
          <w:rPr>
            <w:rFonts w:ascii="Times New Roman" w:hAnsi="Times New Roman" w:cs="Times New Roman"/>
            <w:sz w:val="24"/>
            <w:szCs w:val="24"/>
          </w:rPr>
          <w:t>bus departure time</w:t>
        </w:r>
      </w:ins>
      <w:r>
        <w:rPr>
          <w:rFonts w:ascii="Times New Roman" w:hAnsi="Times New Roman" w:cs="Times New Roman"/>
          <w:sz w:val="24"/>
          <w:szCs w:val="24"/>
        </w:rPr>
        <w:t xml:space="preserve"> which depends on when the passenger arrives at the stop. </w:t>
      </w:r>
      <w:r w:rsidR="005A464A">
        <w:rPr>
          <w:rFonts w:ascii="Times New Roman" w:hAnsi="Times New Roman" w:cs="Times New Roman"/>
          <w:sz w:val="24"/>
          <w:szCs w:val="24"/>
        </w:rPr>
        <w:t xml:space="preserve">Therefore, in the following sections, we will 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del w:id="366" w:author="Liu, Luyu" w:date="2020-06-12T10:23:00Z">
        <w:r w:rsidRPr="00351FFE" w:rsidDel="00715901">
          <w:rPr>
            <w:rFonts w:ascii="Times New Roman" w:hAnsi="Times New Roman" w:cs="Times New Roman"/>
            <w:bCs/>
            <w:sz w:val="24"/>
            <w:szCs w:val="24"/>
          </w:rPr>
          <w:delText xml:space="preserve"> (AT)</w:delText>
        </w:r>
      </w:del>
    </w:p>
    <w:p w14:paraId="2D8BEE19" w14:textId="7413E05A"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w:t>
      </w:r>
      <w:ins w:id="367" w:author="Liu, Luyu" w:date="2020-06-20T20:14:00Z">
        <w:r w:rsidR="000377DB">
          <w:rPr>
            <w:rFonts w:ascii="Times New Roman" w:hAnsi="Times New Roman" w:cs="Times New Roman"/>
            <w:sz w:val="24"/>
            <w:szCs w:val="24"/>
          </w:rPr>
          <w:t xml:space="preserve">It </w:t>
        </w:r>
      </w:ins>
      <w:ins w:id="368" w:author="Liu, Luyu" w:date="2020-06-20T20:17:00Z">
        <w:r w:rsidR="000377DB">
          <w:rPr>
            <w:rFonts w:ascii="Times New Roman" w:hAnsi="Times New Roman" w:cs="Times New Roman"/>
            <w:sz w:val="24"/>
            <w:szCs w:val="24"/>
          </w:rPr>
          <w:t>has been extensively studied that</w:t>
        </w:r>
      </w:ins>
      <w:ins w:id="369" w:author="Liu, Luyu" w:date="2020-06-20T20:15:00Z">
        <w:r w:rsidR="000377DB">
          <w:rPr>
            <w:rFonts w:ascii="Times New Roman" w:hAnsi="Times New Roman" w:cs="Times New Roman"/>
            <w:sz w:val="24"/>
            <w:szCs w:val="24"/>
          </w:rPr>
          <w:t xml:space="preserve"> </w:t>
        </w:r>
      </w:ins>
      <w:ins w:id="370" w:author="Liu, Luyu" w:date="2020-06-20T20:17:00Z">
        <w:r w:rsidR="000377DB">
          <w:rPr>
            <w:rFonts w:ascii="Times New Roman" w:hAnsi="Times New Roman" w:cs="Times New Roman"/>
            <w:sz w:val="24"/>
            <w:szCs w:val="24"/>
          </w:rPr>
          <w:t xml:space="preserve">passenger </w:t>
        </w:r>
      </w:ins>
      <w:ins w:id="371" w:author="Liu, Luyu" w:date="2020-06-20T20:15:00Z">
        <w:r w:rsidR="000377DB">
          <w:rPr>
            <w:rFonts w:ascii="Times New Roman" w:hAnsi="Times New Roman" w:cs="Times New Roman"/>
            <w:sz w:val="24"/>
            <w:szCs w:val="24"/>
          </w:rPr>
          <w:t>arrival time follow</w:t>
        </w:r>
      </w:ins>
      <w:ins w:id="372" w:author="Liu, Luyu" w:date="2020-06-20T20:17:00Z">
        <w:r w:rsidR="000377DB">
          <w:rPr>
            <w:rFonts w:ascii="Times New Roman" w:hAnsi="Times New Roman" w:cs="Times New Roman"/>
            <w:sz w:val="24"/>
            <w:szCs w:val="24"/>
          </w:rPr>
          <w:t>s</w:t>
        </w:r>
      </w:ins>
      <w:ins w:id="373" w:author="Liu, Luyu" w:date="2020-06-20T20:15:00Z">
        <w:r w:rsidR="000377DB">
          <w:rPr>
            <w:rFonts w:ascii="Times New Roman" w:hAnsi="Times New Roman" w:cs="Times New Roman"/>
            <w:sz w:val="24"/>
            <w:szCs w:val="24"/>
          </w:rPr>
          <w:t xml:space="preserve"> </w:t>
        </w:r>
      </w:ins>
      <w:ins w:id="374" w:author="Liu, Luyu" w:date="2020-06-20T20:36:00Z">
        <w:r w:rsidR="000C0BD8">
          <w:rPr>
            <w:rFonts w:ascii="Times New Roman" w:hAnsi="Times New Roman" w:cs="Times New Roman"/>
            <w:sz w:val="24"/>
            <w:szCs w:val="24"/>
          </w:rPr>
          <w:t xml:space="preserve">the </w:t>
        </w:r>
      </w:ins>
      <w:ins w:id="375" w:author="Liu, Luyu" w:date="2020-06-20T20:15:00Z">
        <w:r w:rsidR="000377DB">
          <w:rPr>
            <w:rFonts w:ascii="Times New Roman" w:hAnsi="Times New Roman" w:cs="Times New Roman"/>
            <w:sz w:val="24"/>
            <w:szCs w:val="24"/>
          </w:rPr>
          <w:t xml:space="preserve">uniform </w:t>
        </w:r>
      </w:ins>
      <w:ins w:id="376" w:author="Liu, Luyu" w:date="2020-06-20T20:36:00Z">
        <w:r w:rsidR="00C94203">
          <w:rPr>
            <w:rFonts w:ascii="Times New Roman" w:hAnsi="Times New Roman" w:cs="Times New Roman"/>
            <w:sz w:val="24"/>
            <w:szCs w:val="24"/>
          </w:rPr>
          <w:t xml:space="preserve">random </w:t>
        </w:r>
      </w:ins>
      <w:ins w:id="377" w:author="Liu, Luyu" w:date="2020-06-20T20:15:00Z">
        <w:r w:rsidR="000377DB">
          <w:rPr>
            <w:rFonts w:ascii="Times New Roman" w:hAnsi="Times New Roman" w:cs="Times New Roman"/>
            <w:sz w:val="24"/>
            <w:szCs w:val="24"/>
          </w:rPr>
          <w:t>distribution when the headway is small</w:t>
        </w:r>
      </w:ins>
      <w:ins w:id="378" w:author="Liu, Luyu" w:date="2020-06-20T20:36:00Z">
        <w:r w:rsidR="003E0FCA">
          <w:rPr>
            <w:rFonts w:ascii="Times New Roman" w:hAnsi="Times New Roman" w:cs="Times New Roman"/>
            <w:sz w:val="24"/>
            <w:szCs w:val="24"/>
          </w:rPr>
          <w:t xml:space="preserve"> </w:t>
        </w:r>
      </w:ins>
      <w:ins w:id="379" w:author="Liu, Luyu" w:date="2020-06-20T20:37:00Z">
        <w:r w:rsidR="003E0FCA">
          <w:rPr>
            <w:rFonts w:ascii="Times New Roman" w:hAnsi="Times New Roman" w:cs="Times New Roman"/>
            <w:sz w:val="24"/>
            <w:szCs w:val="24"/>
          </w:rPr>
          <w:fldChar w:fldCharType="begin" w:fldLock="1"/>
        </w:r>
      </w:ins>
      <w:r w:rsidR="001D6E74">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3E0FCA">
        <w:rPr>
          <w:rFonts w:ascii="Times New Roman" w:hAnsi="Times New Roman" w:cs="Times New Roman"/>
          <w:sz w:val="24"/>
          <w:szCs w:val="24"/>
        </w:rPr>
        <w:fldChar w:fldCharType="separate"/>
      </w:r>
      <w:r w:rsidR="003E0FCA" w:rsidRPr="003E0FCA">
        <w:rPr>
          <w:rFonts w:ascii="Times New Roman" w:hAnsi="Times New Roman" w:cs="Times New Roman"/>
          <w:noProof/>
          <w:sz w:val="24"/>
          <w:szCs w:val="24"/>
        </w:rPr>
        <w:t>(Bowman and Turnquist 1981)</w:t>
      </w:r>
      <w:ins w:id="380" w:author="Liu, Luyu" w:date="2020-06-20T20:37:00Z">
        <w:r w:rsidR="003E0FCA">
          <w:rPr>
            <w:rFonts w:ascii="Times New Roman" w:hAnsi="Times New Roman" w:cs="Times New Roman"/>
            <w:sz w:val="24"/>
            <w:szCs w:val="24"/>
          </w:rPr>
          <w:fldChar w:fldCharType="end"/>
        </w:r>
      </w:ins>
      <w:ins w:id="381" w:author="Liu, Luyu" w:date="2020-06-20T20:39:00Z">
        <w:r w:rsidR="003E0FCA">
          <w:rPr>
            <w:rFonts w:ascii="Times New Roman" w:hAnsi="Times New Roman" w:cs="Times New Roman"/>
            <w:sz w:val="24"/>
            <w:szCs w:val="24"/>
          </w:rPr>
          <w:t xml:space="preserve">, which means </w:t>
        </w:r>
      </w:ins>
      <w:ins w:id="382" w:author="Liu, Luyu" w:date="2020-06-20T20:42:00Z">
        <w:r w:rsidR="00CD77A2">
          <w:rPr>
            <w:rFonts w:ascii="Times New Roman" w:hAnsi="Times New Roman" w:cs="Times New Roman"/>
            <w:sz w:val="24"/>
            <w:szCs w:val="24"/>
          </w:rPr>
          <w:t xml:space="preserve">this </w:t>
        </w:r>
      </w:ins>
      <w:ins w:id="383" w:author="Liu, Luyu" w:date="2020-06-20T20:39:00Z">
        <w:r w:rsidR="003E0FCA">
          <w:rPr>
            <w:rFonts w:ascii="Times New Roman" w:hAnsi="Times New Roman" w:cs="Times New Roman"/>
            <w:sz w:val="24"/>
            <w:szCs w:val="24"/>
          </w:rPr>
          <w:t xml:space="preserve">arbitrary tactic is a very common strategy </w:t>
        </w:r>
      </w:ins>
      <w:ins w:id="384" w:author="Liu, Luyu" w:date="2020-06-20T20:42:00Z">
        <w:r w:rsidR="00742EB0">
          <w:rPr>
            <w:rFonts w:ascii="Times New Roman" w:hAnsi="Times New Roman" w:cs="Times New Roman"/>
            <w:sz w:val="24"/>
            <w:szCs w:val="24"/>
          </w:rPr>
          <w:t>among passengers</w:t>
        </w:r>
      </w:ins>
      <w:ins w:id="385" w:author="Liu, Luyu" w:date="2020-06-20T20:15:00Z">
        <w:r w:rsidR="000377DB">
          <w:rPr>
            <w:rFonts w:ascii="Times New Roman" w:hAnsi="Times New Roman" w:cs="Times New Roman"/>
            <w:sz w:val="24"/>
            <w:szCs w:val="24"/>
          </w:rPr>
          <w:t>.</w:t>
        </w:r>
      </w:ins>
      <w:ins w:id="386" w:author="Liu, Luyu" w:date="2020-06-20T20:02:00Z">
        <w:r w:rsidR="00726043">
          <w:rPr>
            <w:rFonts w:ascii="Times New Roman" w:hAnsi="Times New Roman" w:cs="Times New Roman"/>
            <w:sz w:val="24"/>
            <w:szCs w:val="24"/>
          </w:rPr>
          <w:t xml:space="preserve"> </w:t>
        </w:r>
      </w:ins>
      <w:r>
        <w:rPr>
          <w:rFonts w:ascii="Times New Roman" w:hAnsi="Times New Roman" w:cs="Times New Roman"/>
          <w:sz w:val="24"/>
          <w:szCs w:val="24"/>
        </w:rPr>
        <w:t xml:space="preserve">Because the user’s decision-making process is random, it is reasonable to assume user’s </w:t>
      </w:r>
      <w:del w:id="387" w:author="Liu, Luyu" w:date="2020-06-12T10:23:00Z">
        <w:r w:rsidDel="00F26D71">
          <w:rPr>
            <w:rFonts w:ascii="Times New Roman" w:hAnsi="Times New Roman" w:cs="Times New Roman"/>
            <w:sz w:val="24"/>
            <w:szCs w:val="24"/>
          </w:rPr>
          <w:delText xml:space="preserve">HDT </w:delText>
        </w:r>
      </w:del>
      <w:ins w:id="388" w:author="Liu, Luyu" w:date="2020-06-12T10:23:00Z">
        <w:r w:rsidR="00F26D7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 xml:space="preserve">ince we have access to the real-time vehicle departure time data, we can directly calculate the waiting time as the median of the departure time of target bus and its subsequent bus without calculating the </w:t>
      </w:r>
      <w:del w:id="389" w:author="Liu, Luyu" w:date="2020-06-12T10:23:00Z">
        <w:r w:rsidDel="00F21561">
          <w:rPr>
            <w:rFonts w:ascii="Times New Roman" w:hAnsi="Times New Roman" w:cs="Times New Roman"/>
            <w:sz w:val="24"/>
            <w:szCs w:val="24"/>
          </w:rPr>
          <w:delText>HDT</w:delText>
        </w:r>
      </w:del>
      <w:ins w:id="390" w:author="Liu, Luyu" w:date="2020-06-12T10:23:00Z">
        <w:r w:rsidR="00F21561">
          <w:rPr>
            <w:rFonts w:ascii="Times New Roman" w:hAnsi="Times New Roman" w:cs="Times New Roman"/>
            <w:sz w:val="24"/>
            <w:szCs w:val="24"/>
          </w:rPr>
          <w:t>home departure time</w:t>
        </w:r>
      </w:ins>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0F062746" w:rsidR="005A464A" w:rsidRPr="00B47B00" w:rsidRDefault="009D3D88" w:rsidP="001B0999">
            <w:pPr>
              <w:rPr>
                <w:rFonts w:ascii="Times New Roman" w:eastAsia="Yu Mincho" w:hAnsi="Times New Roman" w:cs="Times New Roman"/>
                <w:sz w:val="24"/>
                <w:szCs w:val="24"/>
              </w:rPr>
            </w:pPr>
            <m:oMathPara>
              <m:oMath>
                <m:r>
                  <w:ins w:id="391" w:author="Liu, Luyu" w:date="2020-06-20T22:32:00Z">
                    <w:rPr>
                      <w:rFonts w:ascii="Cambria Math" w:hAnsi="Cambria Math" w:cs="Times New Roman"/>
                      <w:sz w:val="24"/>
                      <w:szCs w:val="24"/>
                    </w:rPr>
                    <m:t>w</m:t>
                  </w:ins>
                </m:r>
                <m:r>
                  <w:del w:id="392" w:author="Liu, Luyu" w:date="2020-06-20T22:32:00Z">
                    <w:rPr>
                      <w:rFonts w:ascii="Cambria Math" w:hAnsi="Cambria Math" w:cs="Times New Roman"/>
                      <w:sz w:val="24"/>
                      <w:szCs w:val="24"/>
                    </w:rPr>
                    <m:t>δt</m:t>
                  </w:del>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r>
                  <w:del w:id="393" w:author="Liu, Luyu" w:date="2020-06-20T22:31:00Z">
                    <w:rPr>
                      <w:rFonts w:ascii="Cambria Math" w:hAnsi="Cambria Math" w:cs="Times New Roman"/>
                      <w:sz w:val="24"/>
                      <w:szCs w:val="24"/>
                    </w:rPr>
                    <m:t>T</m:t>
                  </w:del>
                </m:r>
                <m:sSubSup>
                  <m:sSubSupPr>
                    <m:ctrlPr>
                      <w:ins w:id="394" w:author="Liu, Luyu" w:date="2020-06-20T22:33:00Z">
                        <w:rPr>
                          <w:rFonts w:ascii="Cambria Math" w:hAnsi="Cambria Math" w:cs="Times New Roman"/>
                          <w:i/>
                          <w:sz w:val="24"/>
                          <w:szCs w:val="24"/>
                        </w:rPr>
                      </w:ins>
                    </m:ctrlPr>
                  </m:sSubSupPr>
                  <m:e>
                    <m:r>
                      <w:ins w:id="395" w:author="Liu, Luyu" w:date="2020-06-20T22:31:00Z">
                        <w:rPr>
                          <w:rFonts w:ascii="Cambria Math" w:hAnsi="Cambria Math" w:cs="Times New Roman"/>
                          <w:sz w:val="24"/>
                          <w:szCs w:val="24"/>
                        </w:rPr>
                        <m:t>π</m:t>
                      </w:ins>
                    </m:r>
                  </m:e>
                  <m:sub>
                    <m:r>
                      <w:ins w:id="396" w:author="Liu, Luyu" w:date="2020-06-20T22:33:00Z">
                        <w:rPr>
                          <w:rFonts w:ascii="Cambria Math" w:hAnsi="Cambria Math" w:cs="Times New Roman"/>
                          <w:sz w:val="24"/>
                          <w:szCs w:val="24"/>
                        </w:rPr>
                        <m:t>0</m:t>
                      </w:ins>
                    </m:r>
                  </m:sub>
                  <m:sup>
                    <m:r>
                      <w:ins w:id="397" w:author="Liu, Luyu" w:date="2020-06-20T22:33:00Z">
                        <w:rPr>
                          <w:rFonts w:ascii="Cambria Math" w:hAnsi="Cambria Math" w:cs="Times New Roman"/>
                          <w:sz w:val="24"/>
                          <w:szCs w:val="24"/>
                        </w:rPr>
                        <m:t>a</m:t>
                      </w:ins>
                    </m:r>
                  </m:sup>
                </m:sSubSup>
                <m:r>
                  <w:rPr>
                    <w:rFonts w:ascii="Cambria Math" w:hAnsi="Cambria Math" w:cs="Times New Roman"/>
                    <w:sz w:val="24"/>
                    <w:szCs w:val="24"/>
                  </w:rPr>
                  <m:t>-</m:t>
                </m:r>
                <m:sSubSup>
                  <m:sSubSupPr>
                    <m:ctrlPr>
                      <w:ins w:id="398" w:author="Liu, Luyu" w:date="2020-06-20T22:33:00Z">
                        <w:rPr>
                          <w:rFonts w:ascii="Cambria Math" w:hAnsi="Cambria Math" w:cs="Times New Roman"/>
                          <w:i/>
                          <w:sz w:val="24"/>
                          <w:szCs w:val="24"/>
                        </w:rPr>
                      </w:ins>
                    </m:ctrlPr>
                  </m:sSubSupPr>
                  <m:e>
                    <m:r>
                      <w:ins w:id="399" w:author="Liu, Luyu" w:date="2020-06-20T22:31:00Z">
                        <w:rPr>
                          <w:rFonts w:ascii="Cambria Math" w:hAnsi="Cambria Math" w:cs="Times New Roman"/>
                          <w:sz w:val="24"/>
                          <w:szCs w:val="24"/>
                        </w:rPr>
                        <m:t>π</m:t>
                      </w:ins>
                    </m:r>
                  </m:e>
                  <m:sub>
                    <m:r>
                      <w:ins w:id="400" w:author="Liu, Luyu" w:date="2020-06-20T22:31:00Z">
                        <w:rPr>
                          <w:rFonts w:ascii="Cambria Math" w:hAnsi="Cambria Math" w:cs="Times New Roman"/>
                          <w:sz w:val="24"/>
                          <w:szCs w:val="24"/>
                        </w:rPr>
                        <m:t>-1</m:t>
                      </w:ins>
                    </m:r>
                  </m:sub>
                  <m:sup>
                    <m:r>
                      <w:ins w:id="401" w:author="Liu, Luyu" w:date="2020-06-20T22:33:00Z">
                        <w:rPr>
                          <w:rFonts w:ascii="Cambria Math" w:hAnsi="Cambria Math" w:cs="Times New Roman"/>
                          <w:sz w:val="24"/>
                          <w:szCs w:val="24"/>
                        </w:rPr>
                        <m:t>a</m:t>
                      </w:ins>
                    </m:r>
                  </m:sup>
                </m:sSubSup>
                <m:r>
                  <w:del w:id="402" w:author="Liu, Luyu" w:date="2020-06-20T22:31:00Z">
                    <w:rPr>
                      <w:rFonts w:ascii="Cambria Math" w:hAnsi="Cambria Math" w:cs="Times New Roman"/>
                      <w:sz w:val="24"/>
                      <w:szCs w:val="24"/>
                    </w:rPr>
                    <m:t>T'</m:t>
                  </w:del>
                </m:r>
                <m:r>
                  <w:rPr>
                    <w:rFonts w:ascii="Cambria Math" w:hAnsi="Cambria Math" w:cs="Times New Roman"/>
                    <w:sz w:val="24"/>
                    <w:szCs w:val="24"/>
                  </w:rPr>
                  <m:t>)</m:t>
                </m:r>
              </m:oMath>
            </m:oMathPara>
          </w:p>
        </w:tc>
        <w:tc>
          <w:tcPr>
            <w:tcW w:w="280" w:type="pct"/>
            <w:vAlign w:val="center"/>
            <w:hideMark/>
          </w:tcPr>
          <w:p w14:paraId="7C4BA4F1" w14:textId="2E92423A" w:rsidR="005A464A" w:rsidRPr="00E86BF0" w:rsidRDefault="005A464A" w:rsidP="005A464A">
            <w:pPr>
              <w:pStyle w:val="TimesNewRoman"/>
              <w:rPr>
                <w:rFonts w:asciiTheme="minorHAnsi" w:hAnsiTheme="minorHAnsi" w:cstheme="minorBidi"/>
                <w:sz w:val="18"/>
                <w:szCs w:val="18"/>
              </w:rPr>
            </w:pPr>
            <w:bookmarkStart w:id="403" w:name="_Ref21883957"/>
            <w:bookmarkStart w:id="404"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ins w:id="405" w:author="Liu, Luyu" w:date="2020-06-13T23:17:00Z">
              <w:r w:rsidR="009D7465">
                <w:rPr>
                  <w:noProof/>
                </w:rPr>
                <w:t>2</w:t>
              </w:r>
            </w:ins>
            <w:del w:id="406" w:author="Liu, Luyu" w:date="2020-06-13T21:30:00Z">
              <w:r w:rsidR="000E6AA4" w:rsidDel="00373BEE">
                <w:rPr>
                  <w:noProof/>
                </w:rPr>
                <w:delText>3</w:delText>
              </w:r>
            </w:del>
            <w:r>
              <w:rPr>
                <w:noProof/>
              </w:rPr>
              <w:fldChar w:fldCharType="end"/>
            </w:r>
            <w:bookmarkEnd w:id="403"/>
            <w:r>
              <w:rPr>
                <w:rFonts w:eastAsia="Yu Mincho"/>
                <w:lang w:eastAsia="ja-JP"/>
              </w:rPr>
              <w:t>)</w:t>
            </w:r>
            <w:bookmarkEnd w:id="404"/>
          </w:p>
        </w:tc>
      </w:tr>
    </w:tbl>
    <w:p w14:paraId="1298E159" w14:textId="1A362C1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δt is waiting time,</w:t>
      </w:r>
      <w:ins w:id="407" w:author="Liu, Luyu" w:date="2020-06-20T22:34:00Z">
        <w:r w:rsidR="00674A2F">
          <w:rPr>
            <w:rFonts w:ascii="Times New Roman" w:hAnsi="Times New Roman" w:cs="Times New Roman"/>
            <w:sz w:val="24"/>
            <w:szCs w:val="24"/>
          </w:rPr>
          <w:t xml:space="preserve"> </w:t>
        </w:r>
      </w:ins>
      <m:oMath>
        <m:sSubSup>
          <m:sSubSupPr>
            <m:ctrlPr>
              <w:ins w:id="408" w:author="Liu, Luyu" w:date="2020-06-20T22:35:00Z">
                <w:rPr>
                  <w:rFonts w:ascii="Cambria Math" w:hAnsi="Cambria Math" w:cs="Times New Roman"/>
                  <w:i/>
                  <w:sz w:val="24"/>
                  <w:szCs w:val="24"/>
                </w:rPr>
              </w:ins>
            </m:ctrlPr>
          </m:sSubSupPr>
          <m:e>
            <m:r>
              <w:ins w:id="409" w:author="Liu, Luyu" w:date="2020-06-20T22:35:00Z">
                <w:rPr>
                  <w:rFonts w:ascii="Cambria Math" w:hAnsi="Cambria Math" w:cs="Times New Roman"/>
                  <w:sz w:val="24"/>
                  <w:szCs w:val="24"/>
                </w:rPr>
                <m:t>π</m:t>
              </w:ins>
            </m:r>
          </m:e>
          <m:sub>
            <m:r>
              <w:ins w:id="410" w:author="Liu, Luyu" w:date="2020-06-20T22:35:00Z">
                <w:rPr>
                  <w:rFonts w:ascii="Cambria Math" w:hAnsi="Cambria Math" w:cs="Times New Roman"/>
                  <w:sz w:val="24"/>
                  <w:szCs w:val="24"/>
                </w:rPr>
                <m:t>0</m:t>
              </w:ins>
            </m:r>
          </m:sub>
          <m:sup>
            <m:r>
              <w:ins w:id="411" w:author="Liu, Luyu" w:date="2020-06-20T22:35:00Z">
                <w:rPr>
                  <w:rFonts w:ascii="Cambria Math" w:hAnsi="Cambria Math" w:cs="Times New Roman"/>
                  <w:sz w:val="24"/>
                  <w:szCs w:val="24"/>
                </w:rPr>
                <m:t>a</m:t>
              </w:ins>
            </m:r>
          </m:sup>
        </m:sSubSup>
      </m:oMath>
      <w:ins w:id="412" w:author="Liu, Luyu" w:date="2020-06-20T22:34:00Z">
        <w:r w:rsidR="009A5BB6">
          <w:rPr>
            <w:rFonts w:ascii="Times New Roman" w:hAnsi="Times New Roman" w:cs="Times New Roman"/>
            <w:sz w:val="24"/>
            <w:szCs w:val="24"/>
          </w:rPr>
          <w:t xml:space="preserve"> </w:t>
        </w:r>
      </w:ins>
      <w:del w:id="413" w:author="Liu, Luyu" w:date="2020-06-20T22:34:00Z">
        <w:r w:rsidDel="00674A2F">
          <w:rPr>
            <w:rFonts w:ascii="Times New Roman" w:hAnsi="Times New Roman" w:cs="Times New Roman"/>
            <w:sz w:val="24"/>
            <w:szCs w:val="24"/>
          </w:rPr>
          <w:delText xml:space="preserve"> </w:delText>
        </w:r>
        <m:oMath>
          <m:r>
            <w:rPr>
              <w:rFonts w:ascii="Cambria Math" w:hAnsi="Cambria Math" w:cs="Times New Roman"/>
              <w:sz w:val="24"/>
              <w:szCs w:val="24"/>
            </w:rPr>
            <m:t>T</m:t>
          </m:r>
        </m:oMath>
        <w:r w:rsidDel="00674A2F">
          <w:rPr>
            <w:rFonts w:ascii="Times New Roman" w:hAnsi="Times New Roman" w:cs="Times New Roman"/>
            <w:sz w:val="24"/>
            <w:szCs w:val="24"/>
          </w:rPr>
          <w:delText xml:space="preserve"> </w:delText>
        </w:r>
      </w:del>
      <w:r>
        <w:rPr>
          <w:rFonts w:ascii="Times New Roman" w:hAnsi="Times New Roman" w:cs="Times New Roman"/>
          <w:sz w:val="24"/>
          <w:szCs w:val="24"/>
        </w:rPr>
        <w:t>is the bus’s actual real-time departure time</w:t>
      </w:r>
      <w:ins w:id="414" w:author="Liu, Luyu" w:date="2020-06-20T22:35:00Z">
        <w:r w:rsidR="009A5BB6">
          <w:rPr>
            <w:rFonts w:ascii="Times New Roman" w:hAnsi="Times New Roman" w:cs="Times New Roman"/>
            <w:sz w:val="24"/>
            <w:szCs w:val="24"/>
          </w:rPr>
          <w:t xml:space="preserve"> with desynchronization degree = 0</w:t>
        </w:r>
      </w:ins>
      <w:r w:rsidR="00AC14CC">
        <w:rPr>
          <w:rFonts w:ascii="Times New Roman" w:hAnsi="Times New Roman" w:cs="Times New Roman"/>
          <w:sz w:val="24"/>
          <w:szCs w:val="24"/>
        </w:rPr>
        <w:t>,</w:t>
      </w:r>
      <w:r>
        <w:rPr>
          <w:rFonts w:ascii="Times New Roman" w:hAnsi="Times New Roman" w:cs="Times New Roman"/>
          <w:sz w:val="24"/>
          <w:szCs w:val="24"/>
        </w:rPr>
        <w:t xml:space="preserve"> and </w:t>
      </w:r>
      <m:oMath>
        <m:sSubSup>
          <m:sSubSupPr>
            <m:ctrlPr>
              <w:ins w:id="415" w:author="Liu, Luyu" w:date="2020-06-20T22:35:00Z">
                <w:rPr>
                  <w:rFonts w:ascii="Cambria Math" w:hAnsi="Cambria Math" w:cs="Times New Roman"/>
                  <w:i/>
                  <w:sz w:val="24"/>
                  <w:szCs w:val="24"/>
                </w:rPr>
              </w:ins>
            </m:ctrlPr>
          </m:sSubSupPr>
          <m:e>
            <m:r>
              <w:ins w:id="416" w:author="Liu, Luyu" w:date="2020-06-20T22:35:00Z">
                <w:rPr>
                  <w:rFonts w:ascii="Cambria Math" w:hAnsi="Cambria Math" w:cs="Times New Roman"/>
                  <w:sz w:val="24"/>
                  <w:szCs w:val="24"/>
                </w:rPr>
                <m:t>π</m:t>
              </w:ins>
            </m:r>
          </m:e>
          <m:sub>
            <m:r>
              <w:ins w:id="417" w:author="Liu, Luyu" w:date="2020-06-20T22:35:00Z">
                <w:rPr>
                  <w:rFonts w:ascii="Cambria Math" w:hAnsi="Cambria Math" w:cs="Times New Roman"/>
                  <w:sz w:val="24"/>
                  <w:szCs w:val="24"/>
                </w:rPr>
                <m:t>-1</m:t>
              </w:ins>
            </m:r>
          </m:sub>
          <m:sup>
            <m:r>
              <w:ins w:id="418" w:author="Liu, Luyu" w:date="2020-06-20T22:35:00Z">
                <w:rPr>
                  <w:rFonts w:ascii="Cambria Math" w:hAnsi="Cambria Math" w:cs="Times New Roman"/>
                  <w:sz w:val="24"/>
                  <w:szCs w:val="24"/>
                </w:rPr>
                <m:t>a</m:t>
              </w:ins>
            </m:r>
          </m:sup>
        </m:sSubSup>
        <m:r>
          <w:del w:id="419" w:author="Liu, Luyu" w:date="2020-06-20T22:35:00Z">
            <w:rPr>
              <w:rFonts w:ascii="Cambria Math" w:hAnsi="Cambria Math" w:cs="Times New Roman"/>
              <w:sz w:val="24"/>
              <w:szCs w:val="24"/>
            </w:rPr>
            <m:t>T'</m:t>
          </w:del>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5CCD214"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w:t>
      </w:r>
      <w:del w:id="420" w:author="Liu, Luyu" w:date="2020-06-13T12:35:00Z">
        <w:r w:rsidDel="00FA6C5B">
          <w:rPr>
            <w:rFonts w:ascii="Times New Roman" w:hAnsi="Times New Roman" w:cs="Times New Roman"/>
            <w:sz w:val="24"/>
            <w:szCs w:val="24"/>
          </w:rPr>
          <w:delText>TPS</w:delText>
        </w:r>
      </w:del>
      <w:ins w:id="421"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if another </w:t>
      </w:r>
      <w:del w:id="422" w:author="Liu, Luyu" w:date="2020-06-13T12:33:00Z">
        <w:r w:rsidDel="00307818">
          <w:rPr>
            <w:rFonts w:ascii="Times New Roman" w:hAnsi="Times New Roman" w:cs="Times New Roman"/>
            <w:sz w:val="24"/>
            <w:szCs w:val="24"/>
          </w:rPr>
          <w:delText>TPS</w:delText>
        </w:r>
      </w:del>
      <w:ins w:id="423"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performance is even worse than </w:t>
      </w:r>
      <w:del w:id="424" w:author="Liu, Luyu" w:date="2020-06-12T10:23:00Z">
        <w:r w:rsidDel="004E63A0">
          <w:rPr>
            <w:rFonts w:ascii="Times New Roman" w:hAnsi="Times New Roman" w:cs="Times New Roman"/>
            <w:sz w:val="24"/>
            <w:szCs w:val="24"/>
          </w:rPr>
          <w:delText>AT</w:delText>
        </w:r>
      </w:del>
      <w:ins w:id="425" w:author="Liu, Luyu" w:date="2020-06-12T10:23:00Z">
        <w:r w:rsidR="004E63A0">
          <w:rPr>
            <w:rFonts w:ascii="Times New Roman" w:hAnsi="Times New Roman" w:cs="Times New Roman"/>
            <w:sz w:val="24"/>
            <w:szCs w:val="24"/>
          </w:rPr>
          <w:t>arbitrary tactic</w:t>
        </w:r>
      </w:ins>
      <w:r>
        <w:rPr>
          <w:rFonts w:ascii="Times New Roman" w:hAnsi="Times New Roman" w:cs="Times New Roman"/>
          <w:sz w:val="24"/>
          <w:szCs w:val="24"/>
        </w:rPr>
        <w:t xml:space="preserve">,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6D6F3EC"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w:t>
      </w:r>
      <w:del w:id="426" w:author="Liu, Luyu" w:date="2020-06-18T19:36:00Z">
        <w:r w:rsidRPr="00351FFE" w:rsidDel="00680FD7">
          <w:rPr>
            <w:rFonts w:ascii="Times New Roman" w:hAnsi="Times New Roman" w:cs="Times New Roman"/>
            <w:bCs/>
            <w:sz w:val="24"/>
            <w:szCs w:val="24"/>
          </w:rPr>
          <w:delText>d</w:delText>
        </w:r>
      </w:del>
      <w:r w:rsidRPr="00351FFE">
        <w:rPr>
          <w:rFonts w:ascii="Times New Roman" w:hAnsi="Times New Roman" w:cs="Times New Roman"/>
          <w:bCs/>
          <w:sz w:val="24"/>
          <w:szCs w:val="24"/>
        </w:rPr>
        <w:t xml:space="preserve"> tactic</w:t>
      </w:r>
      <w:del w:id="427" w:author="Liu, Luyu" w:date="2020-06-12T10:23:00Z">
        <w:r w:rsidRPr="00351FFE" w:rsidDel="00715901">
          <w:rPr>
            <w:rFonts w:ascii="Times New Roman" w:hAnsi="Times New Roman" w:cs="Times New Roman"/>
            <w:bCs/>
            <w:sz w:val="24"/>
            <w:szCs w:val="24"/>
          </w:rPr>
          <w:delText xml:space="preserve"> (ST)</w:delText>
        </w:r>
        <w:r w:rsidRPr="0001461D" w:rsidDel="00715901">
          <w:rPr>
            <w:rFonts w:ascii="Times New Roman" w:hAnsi="Times New Roman" w:cs="Times New Roman"/>
            <w:bCs/>
            <w:sz w:val="24"/>
            <w:szCs w:val="24"/>
          </w:rPr>
          <w:delText xml:space="preserve"> </w:delText>
        </w:r>
      </w:del>
    </w:p>
    <w:p w14:paraId="4AF4A50E" w14:textId="48544D62"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se timetable-dependent users make their </w:t>
      </w:r>
      <w:del w:id="428" w:author="Liu, Luyu" w:date="2020-06-12T10:24:00Z">
        <w:r w:rsidDel="00715901">
          <w:rPr>
            <w:rFonts w:ascii="Times New Roman" w:hAnsi="Times New Roman" w:cs="Times New Roman"/>
            <w:sz w:val="24"/>
            <w:szCs w:val="24"/>
          </w:rPr>
          <w:delText xml:space="preserve">HDT </w:delText>
        </w:r>
      </w:del>
      <w:ins w:id="429" w:author="Liu, Luyu" w:date="2020-06-12T10:24:00Z">
        <w:r w:rsidR="00715901">
          <w:rPr>
            <w:rFonts w:ascii="Times New Roman" w:hAnsi="Times New Roman" w:cs="Times New Roman"/>
            <w:sz w:val="24"/>
            <w:szCs w:val="24"/>
          </w:rPr>
          <w:t xml:space="preserve">home departure time </w:t>
        </w:r>
      </w:ins>
      <w:r>
        <w:rPr>
          <w:rFonts w:ascii="Times New Roman" w:hAnsi="Times New Roman" w:cs="Times New Roman"/>
          <w:sz w:val="24"/>
          <w:szCs w:val="24"/>
        </w:rPr>
        <w:t>decisions based on the schedule published to the public:</w:t>
      </w:r>
    </w:p>
    <w:tbl>
      <w:tblPr>
        <w:tblW w:w="4950" w:type="pct"/>
        <w:jc w:val="center"/>
        <w:tblLook w:val="04A0" w:firstRow="1" w:lastRow="0" w:firstColumn="1" w:lastColumn="0" w:noHBand="0" w:noVBand="1"/>
      </w:tblPr>
      <w:tblGrid>
        <w:gridCol w:w="425"/>
        <w:gridCol w:w="8225"/>
        <w:gridCol w:w="616"/>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1FD2C90A" w:rsidR="005A464A" w:rsidRDefault="00EB7569" w:rsidP="001B0999">
            <w:pPr>
              <w:rPr>
                <w:rFonts w:ascii="Times New Roman" w:hAnsi="Times New Roman" w:cs="Times New Roman"/>
                <w:sz w:val="24"/>
                <w:szCs w:val="24"/>
              </w:rPr>
            </w:pPr>
            <m:oMathPara>
              <m:oMath>
                <m:r>
                  <w:rPr>
                    <w:rFonts w:ascii="Cambria Math" w:hAnsi="Cambria Math" w:cs="Times New Roman"/>
                    <w:sz w:val="24"/>
                    <w:szCs w:val="24"/>
                  </w:rPr>
                  <m:t>t=</m:t>
                </m:r>
                <m:sSup>
                  <m:sSupPr>
                    <m:ctrlPr>
                      <w:del w:id="430" w:author="Liu, Luyu" w:date="2020-06-20T22:35:00Z">
                        <w:rPr>
                          <w:rFonts w:ascii="Cambria Math" w:hAnsi="Cambria Math" w:cs="Times New Roman"/>
                          <w:i/>
                          <w:sz w:val="24"/>
                          <w:szCs w:val="24"/>
                        </w:rPr>
                      </w:del>
                    </m:ctrlPr>
                  </m:sSupPr>
                  <m:e>
                    <m:r>
                      <w:del w:id="431" w:author="Liu, Luyu" w:date="2020-06-20T22:35:00Z">
                        <w:rPr>
                          <w:rFonts w:ascii="Cambria Math" w:hAnsi="Cambria Math" w:cs="Times New Roman"/>
                          <w:sz w:val="24"/>
                          <w:szCs w:val="24"/>
                        </w:rPr>
                        <m:t>T</m:t>
                      </w:del>
                    </m:r>
                  </m:e>
                  <m:sup>
                    <m:r>
                      <w:del w:id="432" w:author="Liu, Luyu" w:date="2020-06-20T22:35:00Z">
                        <w:rPr>
                          <w:rFonts w:ascii="Cambria Math" w:hAnsi="Cambria Math" w:cs="Times New Roman"/>
                          <w:sz w:val="24"/>
                          <w:szCs w:val="24"/>
                        </w:rPr>
                        <m:t>*</m:t>
                      </w:del>
                    </m:r>
                  </m:sup>
                </m:sSup>
                <m:sSup>
                  <m:sSupPr>
                    <m:ctrlPr>
                      <w:ins w:id="433" w:author="Liu, Luyu" w:date="2020-06-20T22:35:00Z">
                        <w:rPr>
                          <w:rFonts w:ascii="Cambria Math" w:hAnsi="Cambria Math" w:cs="Times New Roman"/>
                          <w:i/>
                          <w:sz w:val="24"/>
                          <w:szCs w:val="24"/>
                        </w:rPr>
                      </w:ins>
                    </m:ctrlPr>
                  </m:sSupPr>
                  <m:e>
                    <m:r>
                      <w:ins w:id="434" w:author="Liu, Luyu" w:date="2020-06-20T22:35:00Z">
                        <w:rPr>
                          <w:rFonts w:ascii="Cambria Math" w:hAnsi="Cambria Math" w:cs="Times New Roman"/>
                          <w:sz w:val="24"/>
                          <w:szCs w:val="24"/>
                        </w:rPr>
                        <m:t>π</m:t>
                      </w:ins>
                    </m:r>
                  </m:e>
                  <m:sup>
                    <m:r>
                      <w:ins w:id="435" w:author="Liu, Luyu" w:date="2020-06-20T22:35:00Z">
                        <w:rPr>
                          <w:rFonts w:ascii="Cambria Math" w:hAnsi="Cambria Math" w:cs="Times New Roman"/>
                          <w:sz w:val="24"/>
                          <w:szCs w:val="24"/>
                        </w:rPr>
                        <m:t>t</m:t>
                      </w:ins>
                    </m:r>
                  </m:sup>
                </m:sSup>
                <m:r>
                  <w:rPr>
                    <w:rFonts w:ascii="Cambria Math" w:hAnsi="Cambria Math" w:cs="Times New Roman"/>
                    <w:sz w:val="24"/>
                    <w:szCs w:val="24"/>
                  </w:rPr>
                  <m:t>-δ</m:t>
                </m:r>
                <m:sSub>
                  <m:sSubPr>
                    <m:ctrlPr>
                      <w:del w:id="436" w:author="Liu, Luyu" w:date="2020-06-20T22:36:00Z">
                        <w:rPr>
                          <w:rFonts w:ascii="Cambria Math" w:hAnsi="Cambria Math" w:cs="Times New Roman"/>
                          <w:i/>
                          <w:sz w:val="24"/>
                          <w:szCs w:val="24"/>
                        </w:rPr>
                      </w:del>
                    </m:ctrlPr>
                  </m:sSubPr>
                  <m:e>
                    <m:r>
                      <w:del w:id="437" w:author="Liu, Luyu" w:date="2020-06-20T22:36:00Z">
                        <w:rPr>
                          <w:rFonts w:ascii="Cambria Math" w:hAnsi="Cambria Math" w:cs="Times New Roman"/>
                          <w:sz w:val="24"/>
                          <w:szCs w:val="24"/>
                        </w:rPr>
                        <m:t>t</m:t>
                      </w:del>
                    </m:r>
                  </m:e>
                  <m:sub>
                    <m:r>
                      <w:del w:id="438" w:author="Liu, Luyu" w:date="2020-06-20T22:35:00Z">
                        <w:rPr>
                          <w:rFonts w:ascii="Cambria Math" w:hAnsi="Cambria Math" w:cs="Times New Roman"/>
                          <w:sz w:val="24"/>
                          <w:szCs w:val="24"/>
                        </w:rPr>
                        <m:t>w</m:t>
                      </w:del>
                    </m:r>
                  </m:sub>
                </m:sSub>
                <m:r>
                  <w:ins w:id="439" w:author="Liu, Luyu" w:date="2020-06-20T22:36:00Z">
                    <w:rPr>
                      <w:rFonts w:ascii="Cambria Math" w:hAnsi="Cambria Math" w:cs="Times New Roman"/>
                      <w:sz w:val="24"/>
                      <w:szCs w:val="24"/>
                    </w:rPr>
                    <m:t>t</m:t>
                  </w:ins>
                </m:r>
              </m:oMath>
            </m:oMathPara>
          </w:p>
        </w:tc>
        <w:tc>
          <w:tcPr>
            <w:tcW w:w="280" w:type="pct"/>
            <w:vAlign w:val="center"/>
            <w:hideMark/>
          </w:tcPr>
          <w:p w14:paraId="4403AE33" w14:textId="269FE0BA"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440" w:author="Liu, Luyu" w:date="2020-06-13T21:30:00Z">
              <w:r w:rsidR="00373BEE">
                <w:rPr>
                  <w:noProof/>
                </w:rPr>
                <w:t>3</w:t>
              </w:r>
            </w:ins>
            <w:del w:id="441" w:author="Liu, Luyu" w:date="2020-06-13T21:30:00Z">
              <w:r w:rsidR="000E6AA4" w:rsidDel="00373BEE">
                <w:rPr>
                  <w:noProof/>
                </w:rPr>
                <w:delText>4</w:delText>
              </w:r>
            </w:del>
            <w:r>
              <w:rPr>
                <w:noProof/>
              </w:rPr>
              <w:fldChar w:fldCharType="end"/>
            </w:r>
            <w:r>
              <w:rPr>
                <w:rFonts w:eastAsia="Yu Mincho"/>
                <w:lang w:eastAsia="ja-JP"/>
              </w:rPr>
              <w:t>)</w:t>
            </w:r>
          </w:p>
        </w:tc>
      </w:tr>
    </w:tbl>
    <w:p w14:paraId="6C7AAD3E" w14:textId="22EADFC4"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r w:rsidRPr="00143C44">
        <w:rPr>
          <w:rFonts w:ascii="Times New Roman" w:hAnsi="Times New Roman" w:cs="Times New Roman"/>
          <w:i/>
          <w:sz w:val="24"/>
          <w:szCs w:val="24"/>
        </w:rPr>
        <w:t>δt</w:t>
      </w:r>
      <w:del w:id="442" w:author="Liu, Luyu" w:date="2020-06-20T22:36:00Z">
        <w:r w:rsidRPr="00143C44" w:rsidDel="009E6F49">
          <w:rPr>
            <w:rFonts w:ascii="Times New Roman" w:hAnsi="Times New Roman" w:cs="Times New Roman"/>
            <w:i/>
            <w:sz w:val="24"/>
            <w:szCs w:val="24"/>
            <w:vertAlign w:val="subscript"/>
          </w:rPr>
          <w:delText>w</w:delText>
        </w:r>
      </w:del>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ins w:id="443" w:author="Liu, Luyu" w:date="2020-06-20T22:36:00Z">
        <w:r w:rsidR="009E6F49">
          <w:rPr>
            <w:rFonts w:ascii="Times New Roman" w:hAnsi="Times New Roman" w:cs="Times New Roman"/>
            <w:i/>
            <w:sz w:val="24"/>
            <w:szCs w:val="24"/>
          </w:rPr>
          <w:t>π</w:t>
        </w:r>
      </w:ins>
      <w:del w:id="444" w:author="Liu, Luyu" w:date="2020-06-20T22:36:00Z">
        <w:r w:rsidRPr="00143C44" w:rsidDel="009E6F49">
          <w:rPr>
            <w:rFonts w:ascii="Times New Roman" w:hAnsi="Times New Roman" w:cs="Times New Roman"/>
            <w:i/>
            <w:sz w:val="24"/>
            <w:szCs w:val="24"/>
          </w:rPr>
          <w:delText>T</w:delText>
        </w:r>
      </w:del>
      <w:ins w:id="445" w:author="Liu, Luyu" w:date="2020-06-20T22:36:00Z">
        <w:r w:rsidR="009E6F49">
          <w:rPr>
            <w:rFonts w:ascii="Times New Roman" w:hAnsi="Times New Roman" w:cs="Times New Roman"/>
            <w:i/>
            <w:sz w:val="24"/>
            <w:szCs w:val="24"/>
            <w:vertAlign w:val="superscript"/>
          </w:rPr>
          <w:t>t</w:t>
        </w:r>
      </w:ins>
      <w:del w:id="446" w:author="Liu, Luyu" w:date="2020-06-20T22:36:00Z">
        <w:r w:rsidRPr="00143C44" w:rsidDel="009E6F49">
          <w:rPr>
            <w:rFonts w:ascii="Times New Roman" w:hAnsi="Times New Roman" w:cs="Times New Roman"/>
            <w:i/>
            <w:sz w:val="24"/>
            <w:szCs w:val="24"/>
            <w:vertAlign w:val="superscript"/>
          </w:rPr>
          <w:delText>*</w:delText>
        </w:r>
      </w:del>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50B2AC71" w:rsidR="005A464A" w:rsidRDefault="005A464A" w:rsidP="005A464A">
      <w:pPr>
        <w:ind w:firstLine="720"/>
        <w:jc w:val="both"/>
        <w:rPr>
          <w:rFonts w:ascii="Times New Roman" w:hAnsi="Times New Roman" w:cs="Times New Roman"/>
          <w:sz w:val="24"/>
          <w:szCs w:val="24"/>
        </w:rPr>
      </w:pPr>
      <w:del w:id="447" w:author="Liu, Luyu" w:date="2020-06-13T12:32:00Z">
        <w:r w:rsidDel="00D04CF8">
          <w:rPr>
            <w:rFonts w:ascii="Times New Roman" w:hAnsi="Times New Roman" w:cs="Times New Roman"/>
            <w:sz w:val="24"/>
            <w:szCs w:val="24"/>
          </w:rPr>
          <w:lastRenderedPageBreak/>
          <w:delText xml:space="preserve">ST </w:delText>
        </w:r>
      </w:del>
      <w:ins w:id="448" w:author="Liu, Luyu" w:date="2020-06-13T12:32:00Z">
        <w:r w:rsidR="00D04CF8">
          <w:rPr>
            <w:rFonts w:ascii="Times New Roman" w:hAnsi="Times New Roman" w:cs="Times New Roman"/>
            <w:sz w:val="24"/>
            <w:szCs w:val="24"/>
          </w:rPr>
          <w:t xml:space="preserve">Schedule tactic </w:t>
        </w:r>
      </w:ins>
      <w:r>
        <w:rPr>
          <w:rFonts w:ascii="Times New Roman" w:hAnsi="Times New Roman" w:cs="Times New Roman"/>
          <w:sz w:val="24"/>
          <w:szCs w:val="24"/>
        </w:rPr>
        <w:t xml:space="preserve">users do not benefit from waiting time reduction based on RTI. However, since </w:t>
      </w:r>
      <w:r w:rsidR="0094289A">
        <w:rPr>
          <w:rFonts w:ascii="Times New Roman" w:hAnsi="Times New Roman" w:cs="Times New Roman"/>
          <w:sz w:val="24"/>
          <w:szCs w:val="24"/>
        </w:rPr>
        <w:t xml:space="preserve">COTA </w:t>
      </w:r>
      <w:r>
        <w:rPr>
          <w:rFonts w:ascii="Times New Roman" w:hAnsi="Times New Roman" w:cs="Times New Roman"/>
          <w:sz w:val="24"/>
          <w:szCs w:val="24"/>
        </w:rPr>
        <w:t>bus will rarely if ever leave a stop earlier than the scheduled time</w:t>
      </w:r>
      <w:r w:rsidR="0094289A">
        <w:rPr>
          <w:rFonts w:ascii="Times New Roman" w:hAnsi="Times New Roman" w:cs="Times New Roman"/>
          <w:sz w:val="24"/>
          <w:szCs w:val="24"/>
        </w:rPr>
        <w:t xml:space="preserve"> due to timetable policy </w:t>
      </w:r>
      <w:r w:rsidR="0094289A">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r>
        <w:rPr>
          <w:rFonts w:ascii="Times New Roman" w:hAnsi="Times New Roman" w:cs="Times New Roman"/>
          <w:sz w:val="24"/>
          <w:szCs w:val="24"/>
        </w:rPr>
        <w:t xml:space="preserve">, </w:t>
      </w:r>
      <w:del w:id="449" w:author="Liu, Luyu" w:date="2020-06-12T10:24:00Z">
        <w:r w:rsidDel="00BB34D0">
          <w:rPr>
            <w:rFonts w:ascii="Times New Roman" w:hAnsi="Times New Roman" w:cs="Times New Roman"/>
            <w:sz w:val="24"/>
            <w:szCs w:val="24"/>
          </w:rPr>
          <w:delText xml:space="preserve">ST </w:delText>
        </w:r>
      </w:del>
      <w:ins w:id="450" w:author="Liu, Luyu" w:date="2020-06-12T10:24:00Z">
        <w:r w:rsidR="00BB34D0">
          <w:rPr>
            <w:rFonts w:ascii="Times New Roman" w:hAnsi="Times New Roman" w:cs="Times New Roman"/>
            <w:sz w:val="24"/>
            <w:szCs w:val="24"/>
          </w:rPr>
          <w:t xml:space="preserve">schedule tactic </w:t>
        </w:r>
      </w:ins>
      <w:r>
        <w:rPr>
          <w:rFonts w:ascii="Times New Roman" w:hAnsi="Times New Roman" w:cs="Times New Roman"/>
          <w:sz w:val="24"/>
          <w:szCs w:val="24"/>
        </w:rPr>
        <w:t xml:space="preserve">minimizes the missing risk. </w:t>
      </w:r>
      <w:del w:id="451" w:author="Liu, Luyu" w:date="2020-06-12T10:24:00Z">
        <w:r w:rsidDel="00BB34D0">
          <w:rPr>
            <w:rFonts w:ascii="Times New Roman" w:hAnsi="Times New Roman" w:cs="Times New Roman"/>
            <w:sz w:val="24"/>
            <w:szCs w:val="24"/>
          </w:rPr>
          <w:delText xml:space="preserve">ST </w:delText>
        </w:r>
      </w:del>
      <w:ins w:id="452" w:author="Liu, Luyu" w:date="2020-06-12T10:24:00Z">
        <w:r w:rsidR="00680FD7">
          <w:rPr>
            <w:rFonts w:ascii="Times New Roman" w:hAnsi="Times New Roman" w:cs="Times New Roman"/>
            <w:sz w:val="24"/>
            <w:szCs w:val="24"/>
          </w:rPr>
          <w:t>Schedule</w:t>
        </w:r>
        <w:r w:rsidR="00BB34D0">
          <w:rPr>
            <w:rFonts w:ascii="Times New Roman" w:hAnsi="Times New Roman" w:cs="Times New Roman"/>
            <w:sz w:val="24"/>
            <w:szCs w:val="24"/>
          </w:rPr>
          <w:t xml:space="preserve"> tactic </w:t>
        </w:r>
      </w:ins>
      <w:r>
        <w:rPr>
          <w:rFonts w:ascii="Times New Roman" w:hAnsi="Times New Roman" w:cs="Times New Roman"/>
          <w:sz w:val="24"/>
          <w:szCs w:val="24"/>
        </w:rPr>
        <w:t xml:space="preserve">is another benchmark for all </w:t>
      </w:r>
      <w:del w:id="453" w:author="Liu, Luyu" w:date="2020-06-13T12:35:00Z">
        <w:r w:rsidDel="00FA6C5B">
          <w:rPr>
            <w:rFonts w:ascii="Times New Roman" w:hAnsi="Times New Roman" w:cs="Times New Roman"/>
            <w:sz w:val="24"/>
            <w:szCs w:val="24"/>
          </w:rPr>
          <w:delText>TPSs</w:delText>
        </w:r>
      </w:del>
      <w:ins w:id="454"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D82BF5C" w14:textId="77777777" w:rsidR="005A464A" w:rsidRDefault="005A464A" w:rsidP="005A464A">
      <w:pPr>
        <w:jc w:val="both"/>
        <w:rPr>
          <w:rFonts w:ascii="Times New Roman" w:hAnsi="Times New Roman" w:cs="Times New Roman"/>
          <w:sz w:val="24"/>
          <w:szCs w:val="24"/>
        </w:rPr>
      </w:pPr>
    </w:p>
    <w:p w14:paraId="6BF3E01F" w14:textId="3067BB84"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Empirical tactic</w:t>
      </w:r>
      <w:del w:id="455" w:author="Liu, Luyu" w:date="2020-06-12T10:24:00Z">
        <w:r w:rsidRPr="00351FFE" w:rsidDel="00FF1026">
          <w:rPr>
            <w:rFonts w:ascii="Times New Roman" w:hAnsi="Times New Roman" w:cs="Times New Roman"/>
            <w:bCs/>
            <w:sz w:val="24"/>
            <w:szCs w:val="24"/>
          </w:rPr>
          <w:delText xml:space="preserve"> (ET)</w:delText>
        </w:r>
      </w:del>
    </w:p>
    <w:p w14:paraId="05E9EBD8" w14:textId="544CA0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is </w:t>
      </w:r>
      <w:del w:id="456" w:author="Liu, Luyu" w:date="2020-06-13T12:33:00Z">
        <w:r w:rsidDel="00307818">
          <w:rPr>
            <w:rFonts w:ascii="Times New Roman" w:hAnsi="Times New Roman" w:cs="Times New Roman"/>
            <w:sz w:val="24"/>
            <w:szCs w:val="24"/>
          </w:rPr>
          <w:delText>TPS</w:delText>
        </w:r>
      </w:del>
      <w:ins w:id="457"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is based on a user's personal experience with the transit system.</w:t>
      </w:r>
      <w:del w:id="458" w:author="Liu, Luyu" w:date="2020-06-15T19:57:00Z">
        <w:r w:rsidDel="00A246E6">
          <w:rPr>
            <w:rFonts w:ascii="Times New Roman" w:hAnsi="Times New Roman" w:cs="Times New Roman"/>
            <w:sz w:val="24"/>
            <w:szCs w:val="24"/>
          </w:rPr>
          <w:delText xml:space="preserve">  </w:delText>
        </w:r>
      </w:del>
      <w:ins w:id="45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w:t>
      </w:r>
      <w:del w:id="460" w:author="Liu, Luyu" w:date="2020-06-12T10:24:00Z">
        <w:r w:rsidDel="00BC552C">
          <w:rPr>
            <w:rFonts w:ascii="Times New Roman" w:hAnsi="Times New Roman" w:cs="Times New Roman"/>
            <w:sz w:val="24"/>
            <w:szCs w:val="24"/>
          </w:rPr>
          <w:delText xml:space="preserve">ET </w:delText>
        </w:r>
      </w:del>
      <w:ins w:id="461" w:author="Liu, Luyu" w:date="2020-06-12T10:24:00Z">
        <w:r w:rsidR="00BC552C">
          <w:rPr>
            <w:rFonts w:ascii="Times New Roman" w:hAnsi="Times New Roman" w:cs="Times New Roman"/>
            <w:sz w:val="24"/>
            <w:szCs w:val="24"/>
          </w:rPr>
          <w:t xml:space="preserve">empirical tactic </w:t>
        </w:r>
      </w:ins>
      <w:r>
        <w:rPr>
          <w:rFonts w:ascii="Times New Roman" w:hAnsi="Times New Roman" w:cs="Times New Roman"/>
          <w:sz w:val="24"/>
          <w:szCs w:val="24"/>
        </w:rPr>
        <w:t xml:space="preserve">is based on a learning function and memory. The learning function refers to the property derived from an empirical experience, such as average or minimum </w:t>
      </w:r>
      <w:del w:id="462" w:author="Liu, Luyu" w:date="2020-06-12T10:26:00Z">
        <w:r w:rsidDel="0021289C">
          <w:rPr>
            <w:rFonts w:ascii="Times New Roman" w:hAnsi="Times New Roman" w:cs="Times New Roman"/>
            <w:sz w:val="24"/>
            <w:szCs w:val="24"/>
          </w:rPr>
          <w:delText xml:space="preserve">wait </w:delText>
        </w:r>
      </w:del>
      <w:ins w:id="463" w:author="Liu, Luyu" w:date="2020-06-12T10:26:00Z">
        <w:r w:rsidR="0021289C">
          <w:rPr>
            <w:rFonts w:ascii="Times New Roman" w:hAnsi="Times New Roman" w:cs="Times New Roman"/>
            <w:sz w:val="24"/>
            <w:szCs w:val="24"/>
          </w:rPr>
          <w:t xml:space="preserve">arrival </w:t>
        </w:r>
      </w:ins>
      <w:r>
        <w:rPr>
          <w:rFonts w:ascii="Times New Roman" w:hAnsi="Times New Roman" w:cs="Times New Roman"/>
          <w:sz w:val="24"/>
          <w:szCs w:val="24"/>
        </w:rPr>
        <w:t>times</w:t>
      </w:r>
      <w:ins w:id="464" w:author="Liu, Luyu" w:date="2020-06-20T20:50:00Z">
        <w:r w:rsidR="001D6E74">
          <w:rPr>
            <w:rFonts w:ascii="Times New Roman" w:hAnsi="Times New Roman" w:cs="Times New Roman"/>
            <w:sz w:val="24"/>
            <w:szCs w:val="24"/>
          </w:rPr>
          <w:t xml:space="preserve">. </w:t>
        </w:r>
        <w:r w:rsidR="001D6E74">
          <w:rPr>
            <w:rFonts w:ascii="Times New Roman" w:hAnsi="Times New Roman" w:cs="Times New Roman"/>
            <w:sz w:val="24"/>
            <w:szCs w:val="24"/>
          </w:rPr>
          <w:fldChar w:fldCharType="begin" w:fldLock="1"/>
        </w:r>
      </w:ins>
      <w:r w:rsidR="001B0999">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ins w:id="465" w:author="Liu, Luyu" w:date="2020-06-20T20:50:00Z">
        <w:r w:rsidR="001D6E74">
          <w:rPr>
            <w:rFonts w:ascii="Times New Roman" w:hAnsi="Times New Roman" w:cs="Times New Roman"/>
            <w:sz w:val="24"/>
            <w:szCs w:val="24"/>
          </w:rPr>
          <w:fldChar w:fldCharType="separate"/>
        </w:r>
        <w:r w:rsidR="001D6E74" w:rsidRPr="001D6E74">
          <w:rPr>
            <w:rFonts w:ascii="Times New Roman" w:hAnsi="Times New Roman" w:cs="Times New Roman"/>
            <w:noProof/>
            <w:sz w:val="24"/>
            <w:szCs w:val="24"/>
          </w:rPr>
          <w:t xml:space="preserve">Furth and Muller </w:t>
        </w:r>
        <w:r w:rsidR="001D6E74">
          <w:rPr>
            <w:rFonts w:ascii="Times New Roman" w:hAnsi="Times New Roman" w:cs="Times New Roman"/>
            <w:noProof/>
            <w:sz w:val="24"/>
            <w:szCs w:val="24"/>
          </w:rPr>
          <w:t>(</w:t>
        </w:r>
        <w:r w:rsidR="001D6E74" w:rsidRPr="001D6E74">
          <w:rPr>
            <w:rFonts w:ascii="Times New Roman" w:hAnsi="Times New Roman" w:cs="Times New Roman"/>
            <w:noProof/>
            <w:sz w:val="24"/>
            <w:szCs w:val="24"/>
          </w:rPr>
          <w:t>2006)</w:t>
        </w:r>
        <w:r w:rsidR="001D6E74">
          <w:rPr>
            <w:rFonts w:ascii="Times New Roman" w:hAnsi="Times New Roman" w:cs="Times New Roman"/>
            <w:sz w:val="24"/>
            <w:szCs w:val="24"/>
          </w:rPr>
          <w:fldChar w:fldCharType="end"/>
        </w:r>
        <w:r w:rsidR="001D6E74">
          <w:rPr>
            <w:rFonts w:ascii="Times New Roman" w:hAnsi="Times New Roman" w:cs="Times New Roman"/>
            <w:sz w:val="24"/>
            <w:szCs w:val="24"/>
          </w:rPr>
          <w:t xml:space="preserve"> introduced the 95</w:t>
        </w:r>
        <w:r w:rsidR="001D6E74" w:rsidRPr="00C328F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percentile waiting time as the budgeted waiting time</w:t>
        </w:r>
      </w:ins>
      <w:ins w:id="466" w:author="Liu, Luyu" w:date="2020-06-20T20:51:00Z">
        <w:r w:rsidR="006B1D8D">
          <w:rPr>
            <w:rFonts w:ascii="Times New Roman" w:hAnsi="Times New Roman" w:cs="Times New Roman"/>
            <w:sz w:val="24"/>
            <w:szCs w:val="24"/>
          </w:rPr>
          <w:t xml:space="preserve"> to avoid missing the bus</w:t>
        </w:r>
      </w:ins>
      <w:ins w:id="467" w:author="Liu, Luyu" w:date="2020-06-20T20:50:00Z">
        <w:r w:rsidR="001D6E74">
          <w:rPr>
            <w:rFonts w:ascii="Times New Roman" w:hAnsi="Times New Roman" w:cs="Times New Roman"/>
            <w:sz w:val="24"/>
            <w:szCs w:val="24"/>
          </w:rPr>
          <w:t xml:space="preserve">, which is similar to the minimum learning function. </w:t>
        </w:r>
      </w:ins>
      <w:del w:id="468" w:author="Liu, Luyu" w:date="2020-06-20T20:50:00Z">
        <w:r w:rsidDel="001D6E74">
          <w:rPr>
            <w:rFonts w:ascii="Times New Roman" w:hAnsi="Times New Roman" w:cs="Times New Roman"/>
            <w:sz w:val="24"/>
            <w:szCs w:val="24"/>
          </w:rPr>
          <w:delText>; m</w:delText>
        </w:r>
      </w:del>
      <w:ins w:id="469" w:author="Liu, Luyu" w:date="2020-06-20T20:50:00Z">
        <w:r w:rsidR="001D6E74">
          <w:rPr>
            <w:rFonts w:ascii="Times New Roman" w:hAnsi="Times New Roman" w:cs="Times New Roman"/>
            <w:sz w:val="24"/>
            <w:szCs w:val="24"/>
          </w:rPr>
          <w:t>M</w:t>
        </w:r>
      </w:ins>
      <w:r>
        <w:rPr>
          <w:rFonts w:ascii="Times New Roman" w:hAnsi="Times New Roman" w:cs="Times New Roman"/>
          <w:sz w:val="24"/>
          <w:szCs w:val="24"/>
        </w:rPr>
        <w:t>emory is the number of observations comprising the user experience or, equivalently, the number of recent observations recalled by the user:</w:t>
      </w:r>
    </w:p>
    <w:tbl>
      <w:tblPr>
        <w:tblW w:w="4950" w:type="pct"/>
        <w:jc w:val="center"/>
        <w:tblLook w:val="04A0" w:firstRow="1" w:lastRow="0" w:firstColumn="1" w:lastColumn="0" w:noHBand="0" w:noVBand="1"/>
      </w:tblPr>
      <w:tblGrid>
        <w:gridCol w:w="425"/>
        <w:gridCol w:w="8225"/>
        <w:gridCol w:w="616"/>
      </w:tblGrid>
      <w:tr w:rsidR="005A464A" w14:paraId="57623DDB" w14:textId="77777777" w:rsidTr="005A464A">
        <w:trPr>
          <w:trHeight w:val="580"/>
          <w:jc w:val="center"/>
        </w:trPr>
        <w:tc>
          <w:tcPr>
            <w:tcW w:w="256" w:type="pct"/>
            <w:vAlign w:val="center"/>
          </w:tcPr>
          <w:p w14:paraId="7A096434" w14:textId="77777777" w:rsidR="005A464A" w:rsidRDefault="005A464A" w:rsidP="005A464A">
            <w:pPr>
              <w:jc w:val="both"/>
              <w:rPr>
                <w:rFonts w:ascii="Times New Roman" w:eastAsia="Yu Mincho" w:hAnsi="Times New Roman" w:cs="Times New Roman"/>
                <w:sz w:val="24"/>
                <w:szCs w:val="24"/>
                <w:lang w:eastAsia="ja-JP"/>
              </w:rPr>
            </w:pPr>
          </w:p>
        </w:tc>
        <w:tc>
          <w:tcPr>
            <w:tcW w:w="4463" w:type="pct"/>
            <w:vAlign w:val="center"/>
            <w:hideMark/>
          </w:tcPr>
          <w:p w14:paraId="55561B92" w14:textId="523B5A47" w:rsidR="005A464A" w:rsidRDefault="00AE57D8" w:rsidP="001B0999">
            <w:pPr>
              <w:jc w:val="both"/>
              <w:rPr>
                <w:rFonts w:ascii="Times New Roman" w:hAnsi="Times New Roman" w:cs="Times New Roman"/>
                <w:sz w:val="24"/>
                <w:szCs w:val="24"/>
              </w:rPr>
            </w:pPr>
            <m:oMathPara>
              <m:oMath>
                <m:r>
                  <w:rPr>
                    <w:rFonts w:ascii="Cambria Math" w:hAnsi="Cambria Math" w:cs="Times New Roman"/>
                    <w:sz w:val="24"/>
                    <w:szCs w:val="24"/>
                  </w:rPr>
                  <m:t>t=</m:t>
                </m:r>
                <m:acc>
                  <m:accPr>
                    <m:chr m:val="̅"/>
                    <m:ctrlPr>
                      <w:rPr>
                        <w:rFonts w:ascii="Cambria Math" w:hAnsi="Cambria Math" w:cs="Times New Roman"/>
                        <w:i/>
                        <w:sz w:val="24"/>
                        <w:szCs w:val="24"/>
                      </w:rPr>
                    </m:ctrlPr>
                  </m:accPr>
                  <m:e>
                    <m:r>
                      <w:del w:id="470" w:author="Liu, Luyu" w:date="2020-06-20T22:37:00Z">
                        <w:rPr>
                          <w:rFonts w:ascii="Cambria Math" w:hAnsi="Cambria Math" w:cs="Times New Roman"/>
                          <w:sz w:val="24"/>
                          <w:szCs w:val="24"/>
                        </w:rPr>
                        <m:t>T</m:t>
                      </w:del>
                    </m:r>
                    <m:sSup>
                      <m:sSupPr>
                        <m:ctrlPr>
                          <w:ins w:id="471" w:author="Liu, Luyu" w:date="2020-06-20T22:37:00Z">
                            <w:rPr>
                              <w:rFonts w:ascii="Cambria Math" w:hAnsi="Cambria Math" w:cs="Times New Roman"/>
                              <w:i/>
                              <w:sz w:val="24"/>
                              <w:szCs w:val="24"/>
                            </w:rPr>
                          </w:ins>
                        </m:ctrlPr>
                      </m:sSupPr>
                      <m:e>
                        <m:r>
                          <w:ins w:id="472" w:author="Liu, Luyu" w:date="2020-06-20T22:37:00Z">
                            <w:rPr>
                              <w:rFonts w:ascii="Cambria Math" w:hAnsi="Cambria Math" w:cs="Times New Roman"/>
                              <w:sz w:val="24"/>
                              <w:szCs w:val="24"/>
                            </w:rPr>
                            <m:t>π</m:t>
                          </w:ins>
                        </m:r>
                      </m:e>
                      <m:sup>
                        <m:r>
                          <w:ins w:id="473" w:author="Liu, Luyu" w:date="2020-06-20T22:37:00Z">
                            <w:rPr>
                              <w:rFonts w:ascii="Cambria Math" w:hAnsi="Cambria Math" w:cs="Times New Roman"/>
                              <w:sz w:val="24"/>
                              <w:szCs w:val="24"/>
                            </w:rPr>
                            <m:t>a</m:t>
                          </w:ins>
                        </m:r>
                      </m:sup>
                    </m:sSup>
                  </m:e>
                </m:acc>
                <m:r>
                  <w:rPr>
                    <w:rFonts w:ascii="Cambria Math" w:hAnsi="Cambria Math" w:cs="Times New Roman"/>
                    <w:sz w:val="24"/>
                    <w:szCs w:val="24"/>
                  </w:rPr>
                  <m:t>-δ</m:t>
                </m:r>
                <m:sSub>
                  <m:sSubPr>
                    <m:ctrlPr>
                      <w:del w:id="474" w:author="Liu, Luyu" w:date="2020-06-20T22:37:00Z">
                        <w:rPr>
                          <w:rFonts w:ascii="Cambria Math" w:hAnsi="Cambria Math" w:cs="Times New Roman"/>
                          <w:i/>
                          <w:sz w:val="24"/>
                          <w:szCs w:val="24"/>
                        </w:rPr>
                      </w:del>
                    </m:ctrlPr>
                  </m:sSubPr>
                  <m:e>
                    <m:r>
                      <w:del w:id="475" w:author="Liu, Luyu" w:date="2020-06-20T22:37:00Z">
                        <w:rPr>
                          <w:rFonts w:ascii="Cambria Math" w:hAnsi="Cambria Math" w:cs="Times New Roman"/>
                          <w:sz w:val="24"/>
                          <w:szCs w:val="24"/>
                        </w:rPr>
                        <m:t>t</m:t>
                      </w:del>
                    </m:r>
                  </m:e>
                  <m:sub>
                    <m:r>
                      <w:del w:id="476" w:author="Liu, Luyu" w:date="2020-06-20T22:37:00Z">
                        <w:rPr>
                          <w:rFonts w:ascii="Cambria Math" w:hAnsi="Cambria Math" w:cs="Times New Roman"/>
                          <w:sz w:val="24"/>
                          <w:szCs w:val="24"/>
                        </w:rPr>
                        <m:t>w</m:t>
                      </w:del>
                    </m:r>
                  </m:sub>
                </m:sSub>
                <m:r>
                  <w:ins w:id="477" w:author="Liu, Luyu" w:date="2020-06-20T22:37:00Z">
                    <w:rPr>
                      <w:rFonts w:ascii="Cambria Math" w:hAnsi="Cambria Math" w:cs="Times New Roman"/>
                      <w:sz w:val="24"/>
                      <w:szCs w:val="24"/>
                    </w:rPr>
                    <m:t>t</m:t>
                  </w:ins>
                </m:r>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ins w:id="478" w:author="Liu, Luyu" w:date="2020-06-20T22:47:00Z">
                            <w:rPr>
                              <w:rFonts w:ascii="Cambria Math" w:hAnsi="Cambria Math" w:cs="Times New Roman"/>
                              <w:sz w:val="24"/>
                              <w:szCs w:val="24"/>
                            </w:rPr>
                            <m:t>i</m:t>
                          </w:ins>
                        </m:r>
                        <m:r>
                          <w:ins w:id="479" w:author="Liu, Luyu" w:date="2020-06-20T22:48:00Z">
                            <w:rPr>
                              <w:rFonts w:ascii="Cambria Math" w:hAnsi="Cambria Math" w:cs="Times New Roman"/>
                              <w:sz w:val="24"/>
                              <w:szCs w:val="24"/>
                            </w:rPr>
                            <m:t>∈N</m:t>
                          </w:ins>
                        </m:r>
                        <m:r>
                          <w:del w:id="480" w:author="Liu, Luyu" w:date="2020-06-20T22:45:00Z">
                            <w:rPr>
                              <w:rFonts w:ascii="Cambria Math" w:hAnsi="Cambria Math" w:cs="Times New Roman"/>
                              <w:sz w:val="24"/>
                              <w:szCs w:val="24"/>
                            </w:rPr>
                            <m:t>n</m:t>
                          </w:del>
                        </m:r>
                      </m:lim>
                    </m:limLow>
                    <m:ctrlPr>
                      <w:rPr>
                        <w:rFonts w:ascii="Cambria Math" w:hAnsi="Cambria Math" w:cs="Times New Roman"/>
                        <w:i/>
                        <w:sz w:val="24"/>
                        <w:szCs w:val="24"/>
                      </w:rPr>
                    </m:ctrlPr>
                  </m:fName>
                  <m:e>
                    <m:sSub>
                      <m:sSubPr>
                        <m:ctrlPr>
                          <w:del w:id="481" w:author="Liu, Luyu" w:date="2020-06-20T22:38:00Z">
                            <w:rPr>
                              <w:rFonts w:ascii="Cambria Math" w:hAnsi="Cambria Math" w:cs="Times New Roman"/>
                              <w:i/>
                              <w:sz w:val="24"/>
                              <w:szCs w:val="24"/>
                            </w:rPr>
                          </w:del>
                        </m:ctrlPr>
                      </m:sSubPr>
                      <m:e>
                        <m:r>
                          <w:del w:id="482" w:author="Liu, Luyu" w:date="2020-06-20T22:38:00Z">
                            <w:rPr>
                              <w:rFonts w:ascii="Cambria Math" w:hAnsi="Cambria Math" w:cs="Times New Roman"/>
                              <w:sz w:val="24"/>
                              <w:szCs w:val="24"/>
                            </w:rPr>
                            <m:t>T</m:t>
                          </w:del>
                        </m:r>
                      </m:e>
                      <m:sub>
                        <m:r>
                          <w:del w:id="483" w:author="Liu, Luyu" w:date="2020-06-20T22:38:00Z">
                            <w:rPr>
                              <w:rFonts w:ascii="Cambria Math" w:hAnsi="Cambria Math" w:cs="Times New Roman"/>
                              <w:sz w:val="24"/>
                              <w:szCs w:val="24"/>
                            </w:rPr>
                            <m:t>i</m:t>
                          </w:del>
                        </m:r>
                      </m:sub>
                    </m:sSub>
                    <m:sSubSup>
                      <m:sSubSupPr>
                        <m:ctrlPr>
                          <w:ins w:id="484" w:author="Liu, Luyu" w:date="2020-06-20T22:39:00Z">
                            <w:rPr>
                              <w:rFonts w:ascii="Cambria Math" w:hAnsi="Cambria Math" w:cs="Times New Roman"/>
                              <w:i/>
                              <w:sz w:val="24"/>
                              <w:szCs w:val="24"/>
                            </w:rPr>
                          </w:ins>
                        </m:ctrlPr>
                      </m:sSubSupPr>
                      <m:e>
                        <m:r>
                          <w:ins w:id="485" w:author="Liu, Luyu" w:date="2020-06-20T22:38:00Z">
                            <w:rPr>
                              <w:rFonts w:ascii="Cambria Math" w:hAnsi="Cambria Math" w:cs="Times New Roman"/>
                              <w:sz w:val="24"/>
                              <w:szCs w:val="24"/>
                            </w:rPr>
                            <m:t>π</m:t>
                          </w:ins>
                        </m:r>
                      </m:e>
                      <m:sub>
                        <m:r>
                          <w:ins w:id="486" w:author="Liu, Luyu" w:date="2020-06-20T22:39:00Z">
                            <w:rPr>
                              <w:rFonts w:ascii="Cambria Math" w:hAnsi="Cambria Math" w:cs="Times New Roman"/>
                              <w:sz w:val="24"/>
                              <w:szCs w:val="24"/>
                            </w:rPr>
                            <m:t>i</m:t>
                          </w:ins>
                        </m:r>
                      </m:sub>
                      <m:sup>
                        <m:r>
                          <w:ins w:id="487" w:author="Liu, Luyu" w:date="2020-06-20T22:38:00Z">
                            <w:rPr>
                              <w:rFonts w:ascii="Cambria Math" w:hAnsi="Cambria Math" w:cs="Times New Roman"/>
                              <w:sz w:val="24"/>
                              <w:szCs w:val="24"/>
                            </w:rPr>
                            <m:t>a</m:t>
                          </w:ins>
                        </m:r>
                      </m:sup>
                    </m:sSubSup>
                    <m:ctrlPr>
                      <w:rPr>
                        <w:rFonts w:ascii="Cambria Math" w:hAnsi="Cambria Math" w:cs="Times New Roman"/>
                        <w:i/>
                        <w:sz w:val="24"/>
                        <w:szCs w:val="24"/>
                      </w:rPr>
                    </m:ctrlPr>
                  </m:e>
                </m:func>
                <m:r>
                  <w:rPr>
                    <w:rFonts w:ascii="Cambria Math" w:hAnsi="Cambria Math" w:cs="Times New Roman"/>
                    <w:sz w:val="24"/>
                    <w:szCs w:val="24"/>
                  </w:rPr>
                  <m:t>-δ</m:t>
                </m:r>
                <m:sSub>
                  <m:sSubPr>
                    <m:ctrlPr>
                      <w:del w:id="488" w:author="Liu, Luyu" w:date="2020-06-20T22:38:00Z">
                        <w:rPr>
                          <w:rFonts w:ascii="Cambria Math" w:hAnsi="Cambria Math" w:cs="Times New Roman"/>
                          <w:i/>
                          <w:sz w:val="24"/>
                          <w:szCs w:val="24"/>
                        </w:rPr>
                      </w:del>
                    </m:ctrlPr>
                  </m:sSubPr>
                  <m:e>
                    <m:r>
                      <w:del w:id="489" w:author="Liu, Luyu" w:date="2020-06-20T22:38:00Z">
                        <w:rPr>
                          <w:rFonts w:ascii="Cambria Math" w:hAnsi="Cambria Math" w:cs="Times New Roman"/>
                          <w:sz w:val="24"/>
                          <w:szCs w:val="24"/>
                        </w:rPr>
                        <m:t>t</m:t>
                      </w:del>
                    </m:r>
                  </m:e>
                  <m:sub>
                    <m:r>
                      <w:del w:id="490" w:author="Liu, Luyu" w:date="2020-06-20T22:38:00Z">
                        <w:rPr>
                          <w:rFonts w:ascii="Cambria Math" w:hAnsi="Cambria Math" w:cs="Times New Roman"/>
                          <w:sz w:val="24"/>
                          <w:szCs w:val="24"/>
                        </w:rPr>
                        <m:t>w</m:t>
                      </w:del>
                    </m:r>
                  </m:sub>
                </m:sSub>
                <m:r>
                  <w:ins w:id="491" w:author="Liu, Luyu" w:date="2020-06-20T22:38:00Z">
                    <w:rPr>
                      <w:rFonts w:ascii="Cambria Math" w:hAnsi="Cambria Math" w:cs="Times New Roman"/>
                      <w:sz w:val="24"/>
                      <w:szCs w:val="24"/>
                    </w:rPr>
                    <m:t>t</m:t>
                  </w:ins>
                </m:r>
              </m:oMath>
            </m:oMathPara>
          </w:p>
        </w:tc>
        <w:tc>
          <w:tcPr>
            <w:tcW w:w="280" w:type="pct"/>
            <w:vAlign w:val="center"/>
            <w:hideMark/>
          </w:tcPr>
          <w:p w14:paraId="636C9378" w14:textId="60732ED7" w:rsidR="005A464A" w:rsidRPr="00E86BF0" w:rsidRDefault="005A464A" w:rsidP="005A464A">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492" w:author="Liu, Luyu" w:date="2020-06-13T23:17:00Z">
              <w:r w:rsidR="009D7465">
                <w:rPr>
                  <w:noProof/>
                </w:rPr>
                <w:t>4</w:t>
              </w:r>
            </w:ins>
            <w:del w:id="493" w:author="Liu, Luyu" w:date="2020-06-13T21:30:00Z">
              <w:r w:rsidDel="00373BEE">
                <w:rPr>
                  <w:noProof/>
                </w:rPr>
                <w:delText>9</w:delText>
              </w:r>
            </w:del>
            <w:r>
              <w:rPr>
                <w:noProof/>
              </w:rPr>
              <w:fldChar w:fldCharType="end"/>
            </w:r>
            <w:r>
              <w:rPr>
                <w:rFonts w:eastAsia="Yu Mincho"/>
                <w:lang w:eastAsia="ja-JP"/>
              </w:rPr>
              <w:t>)</w:t>
            </w:r>
          </w:p>
        </w:tc>
      </w:tr>
    </w:tbl>
    <w:p w14:paraId="6EEBDD89" w14:textId="2F18107D" w:rsidR="005A464A" w:rsidRDefault="009D7465" w:rsidP="005A464A">
      <w:pPr>
        <w:jc w:val="both"/>
        <w:rPr>
          <w:rFonts w:ascii="Times New Roman" w:hAnsi="Times New Roman" w:cs="Times New Roman"/>
          <w:sz w:val="24"/>
          <w:szCs w:val="24"/>
        </w:rPr>
      </w:pPr>
      <w:ins w:id="494" w:author="Liu, Luyu" w:date="2020-06-13T23:19:00Z">
        <w:r>
          <w:rPr>
            <w:rFonts w:ascii="Times New Roman" w:hAnsi="Times New Roman" w:cs="Times New Roman"/>
            <w:sz w:val="24"/>
            <w:szCs w:val="24"/>
          </w:rPr>
          <w:t>W</w:t>
        </w:r>
      </w:ins>
      <w:del w:id="495" w:author="Liu, Luyu" w:date="2020-06-13T23:19:00Z">
        <w:r w:rsidR="005A464A" w:rsidDel="009D7465">
          <w:rPr>
            <w:rFonts w:ascii="Times New Roman" w:hAnsi="Times New Roman" w:cs="Times New Roman"/>
            <w:sz w:val="24"/>
            <w:szCs w:val="24"/>
          </w:rPr>
          <w:delText>w</w:delText>
        </w:r>
      </w:del>
      <w:r w:rsidR="005A464A">
        <w:rPr>
          <w:rFonts w:ascii="Times New Roman" w:hAnsi="Times New Roman" w:cs="Times New Roman"/>
          <w:sz w:val="24"/>
          <w:szCs w:val="24"/>
        </w:rPr>
        <w:t>here:</w:t>
      </w:r>
      <w:r w:rsidR="005A464A"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del w:id="496" w:author="Liu, Luyu" w:date="2020-06-20T22:38:00Z">
                <w:rPr>
                  <w:rFonts w:ascii="Cambria Math" w:hAnsi="Cambria Math" w:cs="Times New Roman"/>
                  <w:sz w:val="24"/>
                  <w:szCs w:val="24"/>
                </w:rPr>
                <m:t>T</m:t>
              </w:del>
            </m:r>
            <m:sSup>
              <m:sSupPr>
                <m:ctrlPr>
                  <w:ins w:id="497" w:author="Liu, Luyu" w:date="2020-06-20T22:38:00Z">
                    <w:rPr>
                      <w:rFonts w:ascii="Cambria Math" w:hAnsi="Cambria Math" w:cs="Times New Roman"/>
                      <w:i/>
                      <w:sz w:val="24"/>
                      <w:szCs w:val="24"/>
                    </w:rPr>
                  </w:ins>
                </m:ctrlPr>
              </m:sSupPr>
              <m:e>
                <m:r>
                  <w:ins w:id="498" w:author="Liu, Luyu" w:date="2020-06-20T22:38:00Z">
                    <w:rPr>
                      <w:rFonts w:ascii="Cambria Math" w:hAnsi="Cambria Math" w:cs="Times New Roman"/>
                      <w:sz w:val="24"/>
                      <w:szCs w:val="24"/>
                    </w:rPr>
                    <m:t>π</m:t>
                  </w:ins>
                </m:r>
              </m:e>
              <m:sup>
                <m:r>
                  <w:ins w:id="499" w:author="Liu, Luyu" w:date="2020-06-20T22:38:00Z">
                    <w:rPr>
                      <w:rFonts w:ascii="Cambria Math" w:hAnsi="Cambria Math" w:cs="Times New Roman"/>
                      <w:sz w:val="24"/>
                      <w:szCs w:val="24"/>
                    </w:rPr>
                    <m:t>a</m:t>
                  </w:ins>
                </m:r>
              </m:sup>
            </m:sSup>
          </m:e>
        </m:acc>
      </m:oMath>
      <w:r w:rsidR="005A464A">
        <w:rPr>
          <w:rFonts w:ascii="Times New Roman" w:hAnsi="Times New Roman" w:cs="Times New Roman"/>
          <w:sz w:val="24"/>
          <w:szCs w:val="24"/>
        </w:rPr>
        <w:t xml:space="preserve"> is the user’s </w:t>
      </w:r>
      <w:r w:rsidR="00AE57D8">
        <w:rPr>
          <w:rFonts w:ascii="Times New Roman" w:hAnsi="Times New Roman" w:cs="Times New Roman"/>
          <w:sz w:val="24"/>
          <w:szCs w:val="24"/>
        </w:rPr>
        <w:t xml:space="preserve">empirical </w:t>
      </w:r>
      <w:r w:rsidR="005A464A">
        <w:rPr>
          <w:rFonts w:ascii="Times New Roman" w:hAnsi="Times New Roman" w:cs="Times New Roman"/>
          <w:sz w:val="24"/>
          <w:szCs w:val="24"/>
        </w:rPr>
        <w:t>arrival time at the bus trip</w:t>
      </w:r>
      <m:oMath>
        <m:r>
          <w:rPr>
            <w:rFonts w:ascii="Cambria Math" w:hAnsi="Cambria Math" w:cs="Times New Roman"/>
            <w:sz w:val="24"/>
            <w:szCs w:val="24"/>
          </w:rPr>
          <m:t>.</m:t>
        </m:r>
      </m:oMath>
      <w:r w:rsidR="005A464A">
        <w:rPr>
          <w:rFonts w:ascii="Times New Roman" w:hAnsi="Times New Roman" w:cs="Times New Roman"/>
          <w:sz w:val="24"/>
          <w:szCs w:val="24"/>
        </w:rPr>
        <w:t xml:space="preserve"> </w:t>
      </w:r>
      <m:oMath>
        <m:sSub>
          <m:sSubPr>
            <m:ctrlPr>
              <w:del w:id="500" w:author="Liu, Luyu" w:date="2020-06-20T22:39:00Z">
                <w:rPr>
                  <w:rFonts w:ascii="Cambria Math" w:hAnsi="Cambria Math" w:cs="Times New Roman"/>
                  <w:i/>
                  <w:sz w:val="24"/>
                  <w:szCs w:val="24"/>
                </w:rPr>
              </w:del>
            </m:ctrlPr>
          </m:sSubPr>
          <m:e>
            <m:r>
              <w:del w:id="501" w:author="Liu, Luyu" w:date="2020-06-20T22:39:00Z">
                <w:rPr>
                  <w:rFonts w:ascii="Cambria Math" w:hAnsi="Cambria Math" w:cs="Times New Roman"/>
                  <w:sz w:val="24"/>
                  <w:szCs w:val="24"/>
                </w:rPr>
                <m:t>T</m:t>
              </w:del>
            </m:r>
          </m:e>
          <m:sub>
            <m:r>
              <w:del w:id="502" w:author="Liu, Luyu" w:date="2020-06-20T22:39:00Z">
                <w:rPr>
                  <w:rFonts w:ascii="Cambria Math" w:hAnsi="Cambria Math" w:cs="Times New Roman"/>
                  <w:sz w:val="24"/>
                  <w:szCs w:val="24"/>
                </w:rPr>
                <m:t>i</m:t>
              </w:del>
            </m:r>
          </m:sub>
        </m:sSub>
        <m:sSubSup>
          <m:sSubSupPr>
            <m:ctrlPr>
              <w:ins w:id="503" w:author="Liu, Luyu" w:date="2020-06-20T22:39:00Z">
                <w:rPr>
                  <w:rFonts w:ascii="Cambria Math" w:hAnsi="Cambria Math" w:cs="Times New Roman"/>
                  <w:i/>
                  <w:sz w:val="24"/>
                  <w:szCs w:val="24"/>
                </w:rPr>
              </w:ins>
            </m:ctrlPr>
          </m:sSubSupPr>
          <m:e>
            <m:r>
              <w:ins w:id="504" w:author="Liu, Luyu" w:date="2020-06-20T22:39:00Z">
                <w:rPr>
                  <w:rFonts w:ascii="Cambria Math" w:hAnsi="Cambria Math" w:cs="Times New Roman"/>
                  <w:sz w:val="24"/>
                  <w:szCs w:val="24"/>
                </w:rPr>
                <m:t>π</m:t>
              </w:ins>
            </m:r>
          </m:e>
          <m:sub>
            <m:r>
              <w:ins w:id="505" w:author="Liu, Luyu" w:date="2020-06-20T22:39:00Z">
                <w:rPr>
                  <w:rFonts w:ascii="Cambria Math" w:hAnsi="Cambria Math" w:cs="Times New Roman"/>
                  <w:sz w:val="24"/>
                  <w:szCs w:val="24"/>
                </w:rPr>
                <m:t>i</m:t>
              </w:ins>
            </m:r>
          </m:sub>
          <m:sup>
            <m:r>
              <w:ins w:id="506" w:author="Liu, Luyu" w:date="2020-06-20T22:39:00Z">
                <w:rPr>
                  <w:rFonts w:ascii="Cambria Math" w:hAnsi="Cambria Math" w:cs="Times New Roman"/>
                  <w:sz w:val="24"/>
                  <w:szCs w:val="24"/>
                </w:rPr>
                <m:t>a</m:t>
              </w:ins>
            </m:r>
          </m:sup>
        </m:sSubSup>
      </m:oMath>
      <w:r w:rsidR="005A464A">
        <w:rPr>
          <w:rFonts w:ascii="Times New Roman" w:hAnsi="Times New Roman" w:cs="Times New Roman"/>
          <w:sz w:val="24"/>
          <w:szCs w:val="24"/>
        </w:rPr>
        <w:t xml:space="preserve"> is the bus trip’s actual departure time on day </w:t>
      </w:r>
      <w:r w:rsidR="005A464A" w:rsidRPr="00377E1D">
        <w:rPr>
          <w:rFonts w:ascii="Times New Roman" w:hAnsi="Times New Roman" w:cs="Times New Roman"/>
          <w:i/>
          <w:sz w:val="24"/>
          <w:szCs w:val="24"/>
        </w:rPr>
        <w:t>i</w:t>
      </w:r>
      <w:r w:rsidR="005A464A">
        <w:rPr>
          <w:rFonts w:ascii="Times New Roman" w:hAnsi="Times New Roman" w:cs="Times New Roman"/>
          <w:sz w:val="24"/>
          <w:szCs w:val="24"/>
        </w:rPr>
        <w:t xml:space="preserve">, and </w:t>
      </w:r>
      <w:del w:id="507" w:author="Liu, Luyu" w:date="2020-06-20T22:48:00Z">
        <w:r w:rsidR="005A464A" w:rsidRPr="00377E1D" w:rsidDel="00814C1F">
          <w:rPr>
            <w:rStyle w:val="ItalicChar"/>
          </w:rPr>
          <w:delText>n</w:delText>
        </w:r>
        <w:r w:rsidR="005A464A" w:rsidDel="00814C1F">
          <w:rPr>
            <w:rFonts w:ascii="Times New Roman" w:hAnsi="Times New Roman" w:cs="Times New Roman"/>
            <w:sz w:val="24"/>
            <w:szCs w:val="24"/>
          </w:rPr>
          <w:delText xml:space="preserve"> </w:delText>
        </w:r>
      </w:del>
      <w:ins w:id="508" w:author="Liu, Luyu" w:date="2020-06-20T22:48:00Z">
        <w:r w:rsidR="00814C1F">
          <w:rPr>
            <w:rStyle w:val="ItalicChar"/>
          </w:rPr>
          <w:t>N</w:t>
        </w:r>
        <w:r w:rsidR="00814C1F">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s the </w:t>
      </w:r>
      <w:ins w:id="509" w:author="Liu, Luyu" w:date="2020-06-20T22:48:00Z">
        <w:r w:rsidR="00814C1F">
          <w:rPr>
            <w:rFonts w:ascii="Times New Roman" w:hAnsi="Times New Roman" w:cs="Times New Roman"/>
            <w:sz w:val="24"/>
            <w:szCs w:val="24"/>
          </w:rPr>
          <w:t>collection of days with</w:t>
        </w:r>
        <w:r w:rsidR="00D31CBF">
          <w:rPr>
            <w:rFonts w:ascii="Times New Roman" w:hAnsi="Times New Roman" w:cs="Times New Roman"/>
            <w:sz w:val="24"/>
            <w:szCs w:val="24"/>
          </w:rPr>
          <w:t xml:space="preserve"> the</w:t>
        </w:r>
        <w:r w:rsidR="00814C1F">
          <w:rPr>
            <w:rFonts w:ascii="Times New Roman" w:hAnsi="Times New Roman" w:cs="Times New Roman"/>
            <w:sz w:val="24"/>
            <w:szCs w:val="24"/>
          </w:rPr>
          <w:t xml:space="preserve"> size of the </w:t>
        </w:r>
      </w:ins>
      <w:r w:rsidR="005A464A">
        <w:rPr>
          <w:rFonts w:ascii="Times New Roman" w:hAnsi="Times New Roman" w:cs="Times New Roman"/>
          <w:sz w:val="24"/>
          <w:szCs w:val="24"/>
        </w:rPr>
        <w:t>learning memory.</w:t>
      </w:r>
      <w:del w:id="510" w:author="Liu, Luyu" w:date="2020-06-15T19:57:00Z">
        <w:r w:rsidR="005A464A" w:rsidDel="00A246E6">
          <w:rPr>
            <w:rFonts w:ascii="Times New Roman" w:hAnsi="Times New Roman" w:cs="Times New Roman"/>
            <w:sz w:val="24"/>
            <w:szCs w:val="24"/>
          </w:rPr>
          <w:delText xml:space="preserve">  </w:delText>
        </w:r>
      </w:del>
      <w:ins w:id="511"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is is an idealistic, upper limit: the learning function can also have parameters reflecting learning rates and recall veracity. </w:t>
      </w:r>
    </w:p>
    <w:p w14:paraId="699ECEF2" w14:textId="147083A7" w:rsidR="005A464A" w:rsidRDefault="00E44002" w:rsidP="005A464A">
      <w:pPr>
        <w:ind w:firstLine="720"/>
        <w:jc w:val="both"/>
        <w:rPr>
          <w:rFonts w:ascii="Times New Roman" w:hAnsi="Times New Roman" w:cs="Times New Roman"/>
          <w:sz w:val="24"/>
          <w:szCs w:val="24"/>
        </w:rPr>
      </w:pPr>
      <w:ins w:id="512" w:author="Liu, Luyu" w:date="2020-06-12T10:31:00Z">
        <w:r>
          <w:rPr>
            <w:rFonts w:ascii="Times New Roman" w:hAnsi="Times New Roman" w:cs="Times New Roman"/>
            <w:sz w:val="24"/>
            <w:szCs w:val="24"/>
          </w:rPr>
          <w:t xml:space="preserve">We </w:t>
        </w:r>
      </w:ins>
      <w:ins w:id="513" w:author="Liu, Luyu" w:date="2020-06-12T10:32:00Z">
        <w:r w:rsidR="00C00330">
          <w:rPr>
            <w:rFonts w:ascii="Times New Roman" w:hAnsi="Times New Roman" w:cs="Times New Roman"/>
            <w:sz w:val="24"/>
            <w:szCs w:val="24"/>
          </w:rPr>
          <w:t>therefore calculate the average waiting time of different empirical tactics with different memory and learning function</w:t>
        </w:r>
      </w:ins>
      <w:ins w:id="514" w:author="Liu, Luyu" w:date="2020-06-12T10:33:00Z">
        <w:r w:rsidR="00C00330">
          <w:rPr>
            <w:rFonts w:ascii="Times New Roman" w:hAnsi="Times New Roman" w:cs="Times New Roman"/>
            <w:sz w:val="24"/>
            <w:szCs w:val="24"/>
          </w:rPr>
          <w:t xml:space="preserve"> to find the optimal parameters</w:t>
        </w:r>
      </w:ins>
      <w:ins w:id="515" w:author="Liu, Luyu" w:date="2020-06-12T10:32:00Z">
        <w:r w:rsidR="00C00330">
          <w:rPr>
            <w:rFonts w:ascii="Times New Roman" w:hAnsi="Times New Roman" w:cs="Times New Roman"/>
            <w:sz w:val="24"/>
            <w:szCs w:val="24"/>
          </w:rPr>
          <w:t xml:space="preserve">. </w:t>
        </w:r>
      </w:ins>
      <w:r w:rsidR="005A464A" w:rsidRPr="007B318F">
        <w:rPr>
          <w:rFonts w:ascii="Times New Roman" w:hAnsi="Times New Roman" w:cs="Times New Roman"/>
          <w:sz w:val="24"/>
          <w:szCs w:val="24"/>
        </w:rPr>
        <w:fldChar w:fldCharType="begin"/>
      </w:r>
      <w:r w:rsidR="005A464A" w:rsidRPr="007B318F">
        <w:rPr>
          <w:rFonts w:ascii="Times New Roman" w:hAnsi="Times New Roman" w:cs="Times New Roman"/>
          <w:sz w:val="24"/>
          <w:szCs w:val="24"/>
        </w:rPr>
        <w:instrText xml:space="preserve"> REF _Ref16256479 \h  \* MERGEFORMAT </w:instrText>
      </w:r>
      <w:r w:rsidR="005A464A" w:rsidRPr="007B318F">
        <w:rPr>
          <w:rFonts w:ascii="Times New Roman" w:hAnsi="Times New Roman" w:cs="Times New Roman"/>
          <w:sz w:val="24"/>
          <w:szCs w:val="24"/>
        </w:rPr>
      </w:r>
      <w:r w:rsidR="005A464A" w:rsidRPr="007B318F">
        <w:rPr>
          <w:rFonts w:ascii="Times New Roman" w:hAnsi="Times New Roman" w:cs="Times New Roman"/>
          <w:sz w:val="24"/>
          <w:szCs w:val="24"/>
        </w:rPr>
        <w:fldChar w:fldCharType="separate"/>
      </w:r>
      <w:ins w:id="516" w:author="Liu, Luyu" w:date="2020-06-13T23:17:00Z">
        <w:r w:rsidR="009D7465" w:rsidRPr="009D7465">
          <w:rPr>
            <w:rFonts w:ascii="Times New Roman" w:hAnsi="Times New Roman" w:cs="Times New Roman"/>
            <w:sz w:val="24"/>
            <w:szCs w:val="24"/>
            <w:rPrChange w:id="517" w:author="Liu, Luyu" w:date="2020-06-13T23:17:00Z">
              <w:rPr/>
            </w:rPrChange>
          </w:rPr>
          <w:t xml:space="preserve">Figure </w:t>
        </w:r>
        <w:r w:rsidR="009D7465" w:rsidRPr="009D7465">
          <w:rPr>
            <w:rFonts w:ascii="Times New Roman" w:hAnsi="Times New Roman" w:cs="Times New Roman"/>
            <w:noProof/>
            <w:sz w:val="24"/>
            <w:szCs w:val="24"/>
            <w:rPrChange w:id="518" w:author="Liu, Luyu" w:date="2020-06-13T23:17:00Z">
              <w:rPr>
                <w:noProof/>
              </w:rPr>
            </w:rPrChange>
          </w:rPr>
          <w:t>3</w:t>
        </w:r>
      </w:ins>
      <w:del w:id="519" w:author="Liu, Luyu" w:date="2020-06-13T23:17:00Z">
        <w:r w:rsidR="005A464A" w:rsidRPr="00351FFE" w:rsidDel="009D7465">
          <w:rPr>
            <w:rFonts w:ascii="Times New Roman" w:hAnsi="Times New Roman" w:cs="Times New Roman"/>
            <w:sz w:val="24"/>
            <w:szCs w:val="24"/>
          </w:rPr>
          <w:delText xml:space="preserve">Figure </w:delText>
        </w:r>
        <w:r w:rsidR="005A464A" w:rsidRPr="00351FFE" w:rsidDel="009D7465">
          <w:rPr>
            <w:rFonts w:ascii="Times New Roman" w:hAnsi="Times New Roman" w:cs="Times New Roman"/>
            <w:noProof/>
            <w:sz w:val="24"/>
            <w:szCs w:val="24"/>
          </w:rPr>
          <w:delText>3</w:delText>
        </w:r>
      </w:del>
      <w:r w:rsidR="005A464A" w:rsidRPr="007B318F">
        <w:rPr>
          <w:rFonts w:ascii="Times New Roman" w:hAnsi="Times New Roman" w:cs="Times New Roman"/>
          <w:sz w:val="24"/>
          <w:szCs w:val="24"/>
        </w:rPr>
        <w:fldChar w:fldCharType="end"/>
      </w:r>
      <w:r w:rsidR="005A464A" w:rsidRPr="007B318F">
        <w:rPr>
          <w:rFonts w:ascii="Times New Roman" w:hAnsi="Times New Roman" w:cs="Times New Roman"/>
          <w:sz w:val="24"/>
          <w:szCs w:val="24"/>
        </w:rPr>
        <w:t xml:space="preserve"> v</w:t>
      </w:r>
      <w:r w:rsidR="005A464A">
        <w:rPr>
          <w:rFonts w:ascii="Times New Roman" w:hAnsi="Times New Roman" w:cs="Times New Roman"/>
          <w:sz w:val="24"/>
          <w:szCs w:val="24"/>
        </w:rPr>
        <w:t xml:space="preserve">isualizes </w:t>
      </w:r>
      <w:del w:id="520" w:author="Liu, Luyu" w:date="2020-06-14T15:42:00Z">
        <w:r w:rsidR="005A464A" w:rsidDel="00FD1721">
          <w:rPr>
            <w:rFonts w:ascii="Times New Roman" w:hAnsi="Times New Roman" w:cs="Times New Roman"/>
            <w:sz w:val="24"/>
            <w:szCs w:val="24"/>
          </w:rPr>
          <w:delText xml:space="preserve">results </w:delText>
        </w:r>
      </w:del>
      <w:ins w:id="521" w:author="Liu, Luyu" w:date="2020-06-14T15:42:00Z">
        <w:r w:rsidR="00FD1721">
          <w:rPr>
            <w:rFonts w:ascii="Times New Roman" w:hAnsi="Times New Roman" w:cs="Times New Roman"/>
            <w:sz w:val="24"/>
            <w:szCs w:val="24"/>
          </w:rPr>
          <w:t xml:space="preserve">average waiting time derived </w:t>
        </w:r>
      </w:ins>
      <w:r w:rsidR="005A464A">
        <w:rPr>
          <w:rFonts w:ascii="Times New Roman" w:hAnsi="Times New Roman" w:cs="Times New Roman"/>
          <w:sz w:val="24"/>
          <w:szCs w:val="24"/>
        </w:rPr>
        <w:t xml:space="preserve">from </w:t>
      </w:r>
      <w:del w:id="522" w:author="Liu, Luyu" w:date="2020-06-12T10:31:00Z">
        <w:r w:rsidR="005A464A" w:rsidDel="009D1D85">
          <w:rPr>
            <w:rFonts w:ascii="Times New Roman" w:hAnsi="Times New Roman" w:cs="Times New Roman"/>
            <w:sz w:val="24"/>
            <w:szCs w:val="24"/>
          </w:rPr>
          <w:delText xml:space="preserve">our </w:delText>
        </w:r>
      </w:del>
      <w:ins w:id="523" w:author="Liu, Luyu" w:date="2020-06-12T10:31:00Z">
        <w:r w:rsidR="009D1D85">
          <w:rPr>
            <w:rFonts w:ascii="Times New Roman" w:hAnsi="Times New Roman" w:cs="Times New Roman"/>
            <w:sz w:val="24"/>
            <w:szCs w:val="24"/>
          </w:rPr>
          <w:t xml:space="preserve">the GTFS-APC </w:t>
        </w:r>
      </w:ins>
      <w:r w:rsidR="005A464A">
        <w:rPr>
          <w:rFonts w:ascii="Times New Roman" w:hAnsi="Times New Roman" w:cs="Times New Roman"/>
          <w:sz w:val="24"/>
          <w:szCs w:val="24"/>
        </w:rPr>
        <w:t xml:space="preserve">data based on two learning functions (averaging and minimum </w:t>
      </w:r>
      <w:del w:id="524" w:author="Liu, Luyu" w:date="2020-06-12T10:26:00Z">
        <w:r w:rsidR="005A464A" w:rsidDel="00D273AF">
          <w:rPr>
            <w:rFonts w:ascii="Times New Roman" w:hAnsi="Times New Roman" w:cs="Times New Roman"/>
            <w:sz w:val="24"/>
            <w:szCs w:val="24"/>
          </w:rPr>
          <w:delText xml:space="preserve">wait </w:delText>
        </w:r>
      </w:del>
      <w:ins w:id="525" w:author="Liu, Luyu" w:date="2020-06-12T10:26:00Z">
        <w:r w:rsidR="00D273AF">
          <w:rPr>
            <w:rFonts w:ascii="Times New Roman" w:hAnsi="Times New Roman" w:cs="Times New Roman"/>
            <w:sz w:val="24"/>
            <w:szCs w:val="24"/>
          </w:rPr>
          <w:t xml:space="preserve">arrival </w:t>
        </w:r>
      </w:ins>
      <w:r w:rsidR="005A464A">
        <w:rPr>
          <w:rFonts w:ascii="Times New Roman" w:hAnsi="Times New Roman" w:cs="Times New Roman"/>
          <w:sz w:val="24"/>
          <w:szCs w:val="24"/>
        </w:rPr>
        <w:t xml:space="preserve">times) with memory ranging 1 </w:t>
      </w:r>
      <w:del w:id="526" w:author="Liu, Luyu" w:date="2020-06-13T21:17:00Z">
        <w:r w:rsidR="005A464A" w:rsidDel="00F961A0">
          <w:rPr>
            <w:rFonts w:ascii="Times New Roman" w:hAnsi="Times New Roman" w:cs="Times New Roman"/>
            <w:sz w:val="24"/>
            <w:szCs w:val="24"/>
          </w:rPr>
          <w:delText>-</w:delText>
        </w:r>
      </w:del>
      <w:ins w:id="527" w:author="Liu, Luyu" w:date="2020-06-13T21:17:00Z">
        <w:r w:rsidR="00F961A0">
          <w:rPr>
            <w:rFonts w:ascii="Times New Roman" w:hAnsi="Times New Roman" w:cs="Times New Roman"/>
            <w:sz w:val="24"/>
            <w:szCs w:val="24"/>
          </w:rPr>
          <w:t>–</w:t>
        </w:r>
      </w:ins>
      <w:r w:rsidR="005A464A">
        <w:rPr>
          <w:rFonts w:ascii="Times New Roman" w:hAnsi="Times New Roman" w:cs="Times New Roman"/>
          <w:sz w:val="24"/>
          <w:szCs w:val="24"/>
        </w:rPr>
        <w:t xml:space="preserve"> 9</w:t>
      </w:r>
      <w:ins w:id="528" w:author="Liu, Luyu" w:date="2020-06-13T21:17:00Z">
        <w:r w:rsidR="00F961A0">
          <w:rPr>
            <w:rFonts w:ascii="Times New Roman" w:hAnsi="Times New Roman" w:cs="Times New Roman"/>
            <w:sz w:val="24"/>
            <w:szCs w:val="24"/>
          </w:rPr>
          <w:t xml:space="preserve"> days</w:t>
        </w:r>
      </w:ins>
      <w:r w:rsidR="005A464A">
        <w:rPr>
          <w:rFonts w:ascii="Times New Roman" w:hAnsi="Times New Roman" w:cs="Times New Roman"/>
          <w:sz w:val="24"/>
          <w:szCs w:val="24"/>
        </w:rPr>
        <w:t>.</w:t>
      </w:r>
      <w:del w:id="529" w:author="Liu, Luyu" w:date="2020-06-15T19:57:00Z">
        <w:r w:rsidR="005A464A" w:rsidDel="00A246E6">
          <w:rPr>
            <w:rFonts w:ascii="Times New Roman" w:hAnsi="Times New Roman" w:cs="Times New Roman"/>
            <w:sz w:val="24"/>
            <w:szCs w:val="24"/>
          </w:rPr>
          <w:delText xml:space="preserve">  </w:delText>
        </w:r>
      </w:del>
      <w:ins w:id="530"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Note that average waiting time increases with longer memory with averaging learning function</w:t>
      </w:r>
      <w:r w:rsidR="005A464A" w:rsidRPr="007B318F">
        <w:rPr>
          <w:rFonts w:ascii="Times New Roman" w:hAnsi="Times New Roman" w:cs="Times New Roman"/>
          <w:sz w:val="24"/>
          <w:szCs w:val="24"/>
        </w:rPr>
        <w:t>.</w:t>
      </w:r>
      <w:del w:id="531" w:author="Liu, Luyu" w:date="2020-06-15T19:57:00Z">
        <w:r w:rsidR="005A464A" w:rsidDel="00A246E6">
          <w:rPr>
            <w:rFonts w:ascii="Times New Roman" w:hAnsi="Times New Roman" w:cs="Times New Roman"/>
            <w:sz w:val="24"/>
            <w:szCs w:val="24"/>
          </w:rPr>
          <w:delText xml:space="preserve">  </w:delText>
        </w:r>
      </w:del>
      <w:ins w:id="532"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Learning the average wait time is a poor strategy due to the sudden jump in time penalty associated with missing a bus.</w:t>
      </w:r>
      <w:del w:id="533" w:author="Liu, Luyu" w:date="2020-06-15T19:57:00Z">
        <w:r w:rsidR="005A464A" w:rsidDel="00A246E6">
          <w:rPr>
            <w:rFonts w:ascii="Times New Roman" w:hAnsi="Times New Roman" w:cs="Times New Roman"/>
            <w:sz w:val="24"/>
            <w:szCs w:val="24"/>
          </w:rPr>
          <w:delText xml:space="preserve">  </w:delText>
        </w:r>
      </w:del>
      <w:ins w:id="534"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n contrast, learning the minimum </w:t>
      </w:r>
      <w:del w:id="535" w:author="Liu, Luyu" w:date="2020-06-12T10:26:00Z">
        <w:r w:rsidR="005A464A" w:rsidDel="00EF7412">
          <w:rPr>
            <w:rFonts w:ascii="Times New Roman" w:hAnsi="Times New Roman" w:cs="Times New Roman"/>
            <w:sz w:val="24"/>
            <w:szCs w:val="24"/>
          </w:rPr>
          <w:delText xml:space="preserve">wait </w:delText>
        </w:r>
      </w:del>
      <w:ins w:id="536" w:author="Liu, Luyu" w:date="2020-06-12T10:26:00Z">
        <w:r w:rsidR="00EF7412">
          <w:rPr>
            <w:rFonts w:ascii="Times New Roman" w:hAnsi="Times New Roman" w:cs="Times New Roman"/>
            <w:sz w:val="24"/>
            <w:szCs w:val="24"/>
          </w:rPr>
          <w:t xml:space="preserve">arrival </w:t>
        </w:r>
      </w:ins>
      <w:r w:rsidR="005A464A">
        <w:rPr>
          <w:rFonts w:ascii="Times New Roman" w:hAnsi="Times New Roman" w:cs="Times New Roman"/>
          <w:sz w:val="24"/>
          <w:szCs w:val="24"/>
        </w:rPr>
        <w:t>time is a more effective strategy that tends to improve with longer memory, although this improvement is volatile due to the volatility of that empirical parameter.</w:t>
      </w:r>
      <w:del w:id="537" w:author="Liu, Luyu" w:date="2020-06-15T19:57:00Z">
        <w:r w:rsidR="005A464A" w:rsidDel="00A246E6">
          <w:rPr>
            <w:rFonts w:ascii="Times New Roman" w:hAnsi="Times New Roman" w:cs="Times New Roman"/>
            <w:sz w:val="24"/>
            <w:szCs w:val="24"/>
          </w:rPr>
          <w:delText xml:space="preserve">  </w:delText>
        </w:r>
      </w:del>
      <w:ins w:id="538"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n the analysis presented later in this paper, we use an </w:t>
      </w:r>
      <w:del w:id="539" w:author="Liu, Luyu" w:date="2020-06-12T10:25:00Z">
        <w:r w:rsidR="005A464A" w:rsidDel="004220D9">
          <w:rPr>
            <w:rFonts w:ascii="Times New Roman" w:hAnsi="Times New Roman" w:cs="Times New Roman"/>
            <w:sz w:val="24"/>
            <w:szCs w:val="24"/>
          </w:rPr>
          <w:delText xml:space="preserve">ET </w:delText>
        </w:r>
      </w:del>
      <w:ins w:id="540" w:author="Liu, Luyu" w:date="2020-06-12T10:25:00Z">
        <w:r w:rsidR="004220D9">
          <w:rPr>
            <w:rFonts w:ascii="Times New Roman" w:hAnsi="Times New Roman" w:cs="Times New Roman"/>
            <w:sz w:val="24"/>
            <w:szCs w:val="24"/>
          </w:rPr>
          <w:t xml:space="preserve">empirical </w:t>
        </w:r>
      </w:ins>
      <w:r w:rsidR="005A464A">
        <w:rPr>
          <w:rFonts w:ascii="Times New Roman" w:hAnsi="Times New Roman" w:cs="Times New Roman"/>
          <w:sz w:val="24"/>
          <w:szCs w:val="24"/>
        </w:rPr>
        <w:t xml:space="preserve">based in minimal </w:t>
      </w:r>
      <w:del w:id="541" w:author="Liu, Luyu" w:date="2020-06-12T10:26:00Z">
        <w:r w:rsidR="005A464A" w:rsidDel="0021289C">
          <w:rPr>
            <w:rFonts w:ascii="Times New Roman" w:hAnsi="Times New Roman" w:cs="Times New Roman"/>
            <w:sz w:val="24"/>
            <w:szCs w:val="24"/>
          </w:rPr>
          <w:delText xml:space="preserve">wait </w:delText>
        </w:r>
      </w:del>
      <w:ins w:id="542" w:author="Liu, Luyu" w:date="2020-06-12T10:26:00Z">
        <w:r w:rsidR="0039009C">
          <w:rPr>
            <w:rFonts w:ascii="Times New Roman" w:hAnsi="Times New Roman" w:cs="Times New Roman"/>
            <w:sz w:val="24"/>
            <w:szCs w:val="24"/>
          </w:rPr>
          <w:t>ar</w:t>
        </w:r>
        <w:r w:rsidR="0021289C">
          <w:rPr>
            <w:rFonts w:ascii="Times New Roman" w:hAnsi="Times New Roman" w:cs="Times New Roman"/>
            <w:sz w:val="24"/>
            <w:szCs w:val="24"/>
          </w:rPr>
          <w:t xml:space="preserve">rival </w:t>
        </w:r>
      </w:ins>
      <w:r w:rsidR="005A464A">
        <w:rPr>
          <w:rFonts w:ascii="Times New Roman" w:hAnsi="Times New Roman" w:cs="Times New Roman"/>
          <w:sz w:val="24"/>
          <w:szCs w:val="24"/>
        </w:rPr>
        <w:t>times with memory = 6.</w:t>
      </w:r>
    </w:p>
    <w:p w14:paraId="0C7615A0" w14:textId="7E875504" w:rsidR="005A464A" w:rsidRPr="00125961" w:rsidRDefault="005A464A" w:rsidP="005A464A">
      <w:pPr>
        <w:ind w:firstLine="720"/>
        <w:jc w:val="both"/>
        <w:rPr>
          <w:rFonts w:ascii="Times New Roman" w:hAnsi="Times New Roman" w:cs="Times New Roman"/>
          <w:sz w:val="24"/>
          <w:szCs w:val="24"/>
        </w:rPr>
      </w:pPr>
      <w:del w:id="543" w:author="Liu, Luyu" w:date="2020-06-15T19:57:00Z">
        <w:r w:rsidDel="00A246E6">
          <w:rPr>
            <w:rFonts w:ascii="Times New Roman" w:hAnsi="Times New Roman" w:cs="Times New Roman"/>
            <w:sz w:val="24"/>
            <w:szCs w:val="24"/>
          </w:rPr>
          <w:delText xml:space="preserve">   </w:delText>
        </w:r>
      </w:del>
      <w:ins w:id="544" w:author="Liu, Luyu" w:date="2020-06-15T19:57:00Z">
        <w:r w:rsidR="00A246E6">
          <w:rPr>
            <w:rFonts w:ascii="Times New Roman" w:hAnsi="Times New Roman" w:cs="Times New Roman"/>
            <w:sz w:val="24"/>
            <w:szCs w:val="24"/>
          </w:rPr>
          <w:t xml:space="preserve"> </w:t>
        </w:r>
      </w:ins>
    </w:p>
    <w:p w14:paraId="29284A55" w14:textId="77777777" w:rsidR="005A464A" w:rsidRDefault="005A464A" w:rsidP="005A464A">
      <w:pPr>
        <w:pStyle w:val="TimesNewRoman"/>
        <w:keepNext/>
        <w:jc w:val="center"/>
      </w:pPr>
      <w:r>
        <w:rPr>
          <w:noProof/>
        </w:rPr>
        <w:lastRenderedPageBreak/>
        <w:drawing>
          <wp:inline distT="0" distB="0" distL="0" distR="0" wp14:anchorId="2251B59E" wp14:editId="33B13A1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p>
    <w:p w14:paraId="09B862FE" w14:textId="5455FEAD" w:rsidR="005A464A" w:rsidRDefault="005A464A" w:rsidP="005A464A">
      <w:pPr>
        <w:pStyle w:val="IndentTimesNewRoman"/>
        <w:ind w:firstLine="0"/>
        <w:jc w:val="center"/>
      </w:pPr>
      <w:bookmarkStart w:id="545" w:name="_Ref16256479"/>
      <w:r>
        <w:t xml:space="preserve">Figure </w:t>
      </w:r>
      <w:fldSimple w:instr=" SEQ Figure \* ARABIC ">
        <w:ins w:id="546" w:author="Liu, Luyu" w:date="2020-06-14T15:41:00Z">
          <w:r w:rsidR="00FD1721">
            <w:rPr>
              <w:noProof/>
            </w:rPr>
            <w:t>2</w:t>
          </w:r>
        </w:ins>
        <w:del w:id="547" w:author="Liu, Luyu" w:date="2020-06-14T15:41:00Z">
          <w:r w:rsidDel="00FD1721">
            <w:rPr>
              <w:noProof/>
            </w:rPr>
            <w:delText>3</w:delText>
          </w:r>
        </w:del>
      </w:fldSimple>
      <w:bookmarkEnd w:id="545"/>
      <w:r>
        <w:rPr>
          <w:noProof/>
        </w:rPr>
        <w:t>:</w:t>
      </w:r>
      <w:r>
        <w:t xml:space="preserve"> the </w:t>
      </w:r>
      <w:ins w:id="548" w:author="Liu, Luyu" w:date="2020-06-12T10:27:00Z">
        <w:r w:rsidR="000E2D42">
          <w:t xml:space="preserve">average </w:t>
        </w:r>
      </w:ins>
      <w:r>
        <w:t xml:space="preserve">waiting time of </w:t>
      </w:r>
      <w:del w:id="549" w:author="Liu, Luyu" w:date="2020-06-12T10:27:00Z">
        <w:r w:rsidDel="000E2D42">
          <w:delText xml:space="preserve">ET family </w:delText>
        </w:r>
      </w:del>
      <w:ins w:id="550" w:author="Liu, Luyu" w:date="2020-06-12T10:27:00Z">
        <w:r w:rsidR="000E2D42">
          <w:t xml:space="preserve">empirical tactics </w:t>
        </w:r>
      </w:ins>
      <w:r>
        <w:t xml:space="preserve">with </w:t>
      </w:r>
      <w:r>
        <w:rPr>
          <w:rFonts w:hint="eastAsia"/>
        </w:rPr>
        <w:t>minimum</w:t>
      </w:r>
      <w:r>
        <w:t xml:space="preserve"> and averaging learning function and 1 – 9 learning memories.</w:t>
      </w:r>
    </w:p>
    <w:p w14:paraId="01BA6206" w14:textId="77777777" w:rsidR="005A464A" w:rsidRDefault="005A464A" w:rsidP="005A464A">
      <w:pPr>
        <w:jc w:val="both"/>
        <w:rPr>
          <w:rFonts w:ascii="Times New Roman" w:hAnsi="Times New Roman" w:cs="Times New Roman"/>
          <w:sz w:val="24"/>
          <w:szCs w:val="24"/>
        </w:rPr>
      </w:pPr>
    </w:p>
    <w:p w14:paraId="664F390C" w14:textId="708BE229"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del w:id="551" w:author="Liu, Luyu" w:date="2020-06-12T15:30:00Z">
        <w:r w:rsidRPr="00351FFE" w:rsidDel="00D6693C">
          <w:rPr>
            <w:rFonts w:ascii="Times New Roman" w:hAnsi="Times New Roman" w:cs="Times New Roman"/>
            <w:bCs/>
            <w:sz w:val="24"/>
            <w:szCs w:val="24"/>
          </w:rPr>
          <w:delText xml:space="preserve"> (GT)</w:delText>
        </w:r>
      </w:del>
    </w:p>
    <w:p w14:paraId="5A8B4F02" w14:textId="2EBA6BAE" w:rsidR="001F6E54" w:rsidDel="005B1FF1" w:rsidRDefault="001F6E54" w:rsidP="005A464A">
      <w:pPr>
        <w:jc w:val="both"/>
        <w:rPr>
          <w:del w:id="552" w:author="Liu, Luyu" w:date="2020-06-12T14:46:00Z"/>
          <w:rFonts w:ascii="Times New Roman" w:hAnsi="Times New Roman" w:cs="Times New Roman"/>
          <w:sz w:val="24"/>
          <w:szCs w:val="24"/>
        </w:rPr>
      </w:pPr>
      <w:r>
        <w:rPr>
          <w:rFonts w:ascii="Times New Roman" w:hAnsi="Times New Roman" w:cs="Times New Roman"/>
          <w:sz w:val="24"/>
          <w:szCs w:val="24"/>
        </w:rPr>
        <w:t xml:space="preserve">Greedy tactic is a very common strategy used by </w:t>
      </w:r>
      <w:ins w:id="553" w:author="Liu, Luyu" w:date="2020-06-12T15:33:00Z">
        <w:r w:rsidR="00DC0516">
          <w:rPr>
            <w:rFonts w:ascii="Times New Roman" w:hAnsi="Times New Roman" w:cs="Times New Roman"/>
            <w:sz w:val="24"/>
            <w:szCs w:val="24"/>
          </w:rPr>
          <w:t>many</w:t>
        </w:r>
      </w:ins>
      <w:ins w:id="554" w:author="Liu, Luyu" w:date="2020-06-12T15:29:00Z">
        <w:r w:rsidR="00D6693C">
          <w:rPr>
            <w:rFonts w:ascii="Times New Roman" w:hAnsi="Times New Roman" w:cs="Times New Roman"/>
            <w:sz w:val="24"/>
            <w:szCs w:val="24"/>
          </w:rPr>
          <w:t xml:space="preserve"> </w:t>
        </w:r>
      </w:ins>
      <w:ins w:id="555" w:author="Liu, Luyu" w:date="2020-06-12T14:46:00Z">
        <w:r w:rsidR="005B1FF1">
          <w:rPr>
            <w:rFonts w:ascii="Times New Roman" w:hAnsi="Times New Roman" w:cs="Times New Roman"/>
            <w:sz w:val="24"/>
            <w:szCs w:val="24"/>
          </w:rPr>
          <w:t xml:space="preserve">real-time </w:t>
        </w:r>
      </w:ins>
      <w:del w:id="556" w:author="Liu, Luyu" w:date="2020-06-12T14:45:00Z">
        <w:r w:rsidDel="005B1FF1">
          <w:rPr>
            <w:rFonts w:ascii="Times New Roman" w:hAnsi="Times New Roman" w:cs="Times New Roman"/>
            <w:sz w:val="24"/>
            <w:szCs w:val="24"/>
          </w:rPr>
          <w:delText xml:space="preserve">different </w:delText>
        </w:r>
      </w:del>
      <w:r>
        <w:rPr>
          <w:rFonts w:ascii="Times New Roman" w:hAnsi="Times New Roman" w:cs="Times New Roman"/>
          <w:sz w:val="24"/>
          <w:szCs w:val="24"/>
        </w:rPr>
        <w:t>transit planning apps</w:t>
      </w:r>
      <w:del w:id="557" w:author="Liu, Luyu" w:date="2020-06-12T14:45:00Z">
        <w:r w:rsidDel="005B1FF1">
          <w:rPr>
            <w:rFonts w:ascii="Times New Roman" w:hAnsi="Times New Roman" w:cs="Times New Roman"/>
            <w:sz w:val="24"/>
            <w:szCs w:val="24"/>
          </w:rPr>
          <w:delText>, for GTFS’s na</w:delText>
        </w:r>
      </w:del>
      <w:ins w:id="558" w:author="Liu, Luyu" w:date="2020-06-12T14:45:00Z">
        <w:r w:rsidR="005B1FF1">
          <w:rPr>
            <w:rFonts w:ascii="Times New Roman" w:hAnsi="Times New Roman" w:cs="Times New Roman"/>
            <w:sz w:val="24"/>
            <w:szCs w:val="24"/>
          </w:rPr>
          <w:t xml:space="preserve"> and </w:t>
        </w:r>
      </w:ins>
      <w:ins w:id="559" w:author="Liu, Luyu" w:date="2020-06-12T14:46:00Z">
        <w:r w:rsidR="005B1FF1">
          <w:rPr>
            <w:rFonts w:ascii="Times New Roman" w:hAnsi="Times New Roman" w:cs="Times New Roman"/>
            <w:sz w:val="24"/>
            <w:szCs w:val="24"/>
          </w:rPr>
          <w:t>algorithm</w:t>
        </w:r>
      </w:ins>
      <w:ins w:id="560" w:author="Liu, Luyu" w:date="2020-06-12T15:43:00Z">
        <w:r w:rsidR="00EC5123">
          <w:rPr>
            <w:rFonts w:ascii="Times New Roman" w:hAnsi="Times New Roman" w:cs="Times New Roman"/>
            <w:sz w:val="24"/>
            <w:szCs w:val="24"/>
          </w:rPr>
          <w:t>s</w:t>
        </w:r>
      </w:ins>
      <w:ins w:id="561" w:author="Liu, Luyu" w:date="2020-06-12T15:28:00Z">
        <w:r w:rsidR="00D6693C">
          <w:rPr>
            <w:rFonts w:ascii="Times New Roman" w:hAnsi="Times New Roman" w:cs="Times New Roman"/>
            <w:sz w:val="24"/>
            <w:szCs w:val="24"/>
          </w:rPr>
          <w:t xml:space="preserve">: most </w:t>
        </w:r>
      </w:ins>
      <w:ins w:id="562" w:author="Liu, Luyu" w:date="2020-06-12T15:29:00Z">
        <w:r w:rsidR="00D6693C">
          <w:rPr>
            <w:rFonts w:ascii="Times New Roman" w:hAnsi="Times New Roman" w:cs="Times New Roman"/>
            <w:sz w:val="24"/>
            <w:szCs w:val="24"/>
          </w:rPr>
          <w:t xml:space="preserve">trip planning apps do not have a buffer time or wait time between the </w:t>
        </w:r>
      </w:ins>
      <w:ins w:id="563" w:author="Liu, Luyu" w:date="2020-06-12T15:33:00Z">
        <w:r w:rsidR="00DC0516">
          <w:rPr>
            <w:rFonts w:ascii="Times New Roman" w:hAnsi="Times New Roman" w:cs="Times New Roman"/>
            <w:sz w:val="24"/>
            <w:szCs w:val="24"/>
          </w:rPr>
          <w:t xml:space="preserve">initial </w:t>
        </w:r>
      </w:ins>
      <w:ins w:id="564" w:author="Liu, Luyu" w:date="2020-06-12T15:30:00Z">
        <w:r w:rsidR="00D6693C">
          <w:rPr>
            <w:rFonts w:ascii="Times New Roman" w:hAnsi="Times New Roman" w:cs="Times New Roman"/>
            <w:sz w:val="24"/>
            <w:szCs w:val="24"/>
          </w:rPr>
          <w:t xml:space="preserve">walking </w:t>
        </w:r>
      </w:ins>
      <w:ins w:id="565" w:author="Liu, Luyu" w:date="2020-06-12T15:43:00Z">
        <w:r w:rsidR="00EC5123">
          <w:rPr>
            <w:rFonts w:ascii="Times New Roman" w:hAnsi="Times New Roman" w:cs="Times New Roman"/>
            <w:sz w:val="24"/>
            <w:szCs w:val="24"/>
          </w:rPr>
          <w:t>phase</w:t>
        </w:r>
      </w:ins>
      <w:ins w:id="566" w:author="Liu, Luyu" w:date="2020-06-12T15:30:00Z">
        <w:r w:rsidR="00D6693C">
          <w:rPr>
            <w:rFonts w:ascii="Times New Roman" w:hAnsi="Times New Roman" w:cs="Times New Roman"/>
            <w:sz w:val="24"/>
            <w:szCs w:val="24"/>
          </w:rPr>
          <w:t xml:space="preserve"> and </w:t>
        </w:r>
      </w:ins>
      <w:ins w:id="567" w:author="Liu, Luyu" w:date="2020-06-12T15:44:00Z">
        <w:r w:rsidR="00EC5123">
          <w:rPr>
            <w:rFonts w:ascii="Times New Roman" w:hAnsi="Times New Roman" w:cs="Times New Roman"/>
            <w:sz w:val="24"/>
            <w:szCs w:val="24"/>
          </w:rPr>
          <w:t xml:space="preserve">the </w:t>
        </w:r>
      </w:ins>
      <w:ins w:id="568" w:author="Liu, Luyu" w:date="2020-06-12T15:30:00Z">
        <w:r w:rsidR="00D6693C">
          <w:rPr>
            <w:rFonts w:ascii="Times New Roman" w:hAnsi="Times New Roman" w:cs="Times New Roman"/>
            <w:sz w:val="24"/>
            <w:szCs w:val="24"/>
          </w:rPr>
          <w:t xml:space="preserve">transit </w:t>
        </w:r>
      </w:ins>
      <w:ins w:id="569" w:author="Liu, Luyu" w:date="2020-06-12T15:44:00Z">
        <w:r w:rsidR="00EC5123">
          <w:rPr>
            <w:rFonts w:ascii="Times New Roman" w:hAnsi="Times New Roman" w:cs="Times New Roman"/>
            <w:sz w:val="24"/>
            <w:szCs w:val="24"/>
          </w:rPr>
          <w:t>phase</w:t>
        </w:r>
      </w:ins>
      <w:ins w:id="570" w:author="Liu, Luyu" w:date="2020-06-12T14:46:00Z">
        <w:r w:rsidR="005B1FF1">
          <w:rPr>
            <w:rFonts w:ascii="Times New Roman" w:hAnsi="Times New Roman" w:cs="Times New Roman"/>
            <w:sz w:val="24"/>
            <w:szCs w:val="24"/>
          </w:rPr>
          <w:t>.</w:t>
        </w:r>
      </w:ins>
      <w:ins w:id="571" w:author="Liu, Luyu" w:date="2020-06-12T15:30:00Z">
        <w:r w:rsidR="00D6693C">
          <w:rPr>
            <w:rFonts w:ascii="Times New Roman" w:hAnsi="Times New Roman" w:cs="Times New Roman"/>
            <w:sz w:val="24"/>
            <w:szCs w:val="24"/>
          </w:rPr>
          <w:t xml:space="preserve"> The default assumption is the user will arrive at the same time when the bus arrive thus achieve shortest waiting time.</w:t>
        </w:r>
      </w:ins>
    </w:p>
    <w:p w14:paraId="084C7C66" w14:textId="737D1D3C" w:rsidR="005A464A" w:rsidRDefault="005A464A" w:rsidP="00A4367B">
      <w:pPr>
        <w:jc w:val="both"/>
        <w:rPr>
          <w:rFonts w:ascii="Times New Roman" w:hAnsi="Times New Roman" w:cs="Times New Roman"/>
          <w:sz w:val="24"/>
          <w:szCs w:val="24"/>
        </w:rPr>
      </w:pPr>
      <w:del w:id="572" w:author="Liu, Luyu" w:date="2020-06-12T14:46:00Z">
        <w:r w:rsidDel="005B1FF1">
          <w:rPr>
            <w:rFonts w:ascii="Times New Roman" w:hAnsi="Times New Roman" w:cs="Times New Roman"/>
            <w:sz w:val="24"/>
            <w:szCs w:val="24"/>
          </w:rPr>
          <w:delText xml:space="preserve">The greedy tactic (GT) and prudent tactic (PT) (discussed below) both exploit RTI. </w:delText>
        </w:r>
      </w:del>
      <w:r>
        <w:rPr>
          <w:rFonts w:ascii="Times New Roman" w:hAnsi="Times New Roman" w:cs="Times New Roman"/>
          <w:sz w:val="24"/>
          <w:szCs w:val="24"/>
        </w:rPr>
        <w:t xml:space="preserve"> </w:t>
      </w:r>
      <w:ins w:id="573" w:author="Liu, Luyu" w:date="2020-06-12T15:31:00Z">
        <w:r w:rsidR="00D6693C">
          <w:rPr>
            <w:rFonts w:ascii="Times New Roman" w:hAnsi="Times New Roman" w:cs="Times New Roman"/>
            <w:sz w:val="24"/>
            <w:szCs w:val="24"/>
          </w:rPr>
          <w:t>Therefore, based on the same logic, a</w:t>
        </w:r>
      </w:ins>
      <w:del w:id="574" w:author="Liu, Luyu" w:date="2020-06-12T15:31:00Z">
        <w:r w:rsidDel="00D6693C">
          <w:rPr>
            <w:rFonts w:ascii="Times New Roman" w:hAnsi="Times New Roman" w:cs="Times New Roman"/>
            <w:sz w:val="24"/>
            <w:szCs w:val="24"/>
          </w:rPr>
          <w:delText xml:space="preserve">A </w:delText>
        </w:r>
      </w:del>
      <w:del w:id="575" w:author="Liu, Luyu" w:date="2020-06-12T15:32:00Z">
        <w:r w:rsidDel="00D6693C">
          <w:rPr>
            <w:rFonts w:ascii="Times New Roman" w:hAnsi="Times New Roman" w:cs="Times New Roman"/>
            <w:sz w:val="24"/>
            <w:szCs w:val="24"/>
          </w:rPr>
          <w:delText>GT u</w:delText>
        </w:r>
      </w:del>
      <w:ins w:id="576" w:author="Liu, Luyu" w:date="2020-06-12T15:32:00Z">
        <w:r w:rsidR="00D6693C">
          <w:rPr>
            <w:rFonts w:ascii="Times New Roman" w:hAnsi="Times New Roman" w:cs="Times New Roman"/>
            <w:sz w:val="24"/>
            <w:szCs w:val="24"/>
          </w:rPr>
          <w:t xml:space="preserve"> greedy tactic u</w:t>
        </w:r>
      </w:ins>
      <w:r>
        <w:rPr>
          <w:rFonts w:ascii="Times New Roman" w:hAnsi="Times New Roman" w:cs="Times New Roman"/>
          <w:sz w:val="24"/>
          <w:szCs w:val="24"/>
        </w:rPr>
        <w:t xml:space="preserve">ser </w:t>
      </w:r>
      <w:ins w:id="577" w:author="Liu, Luyu" w:date="2020-06-16T19:22:00Z">
        <w:r w:rsidR="001C320A">
          <w:rPr>
            <w:rFonts w:ascii="Times New Roman" w:hAnsi="Times New Roman" w:cs="Times New Roman"/>
            <w:sz w:val="24"/>
            <w:szCs w:val="24"/>
          </w:rPr>
          <w:t xml:space="preserve">will </w:t>
        </w:r>
      </w:ins>
      <w:del w:id="578" w:author="Liu, Luyu" w:date="2020-06-16T19:22:00Z">
        <w:r w:rsidDel="001C320A">
          <w:rPr>
            <w:rFonts w:ascii="Times New Roman" w:hAnsi="Times New Roman" w:cs="Times New Roman"/>
            <w:sz w:val="24"/>
            <w:szCs w:val="24"/>
          </w:rPr>
          <w:delText xml:space="preserve">will use an RTI app to </w:delText>
        </w:r>
      </w:del>
      <w:r>
        <w:rPr>
          <w:rFonts w:ascii="Times New Roman" w:hAnsi="Times New Roman" w:cs="Times New Roman"/>
          <w:sz w:val="24"/>
          <w:szCs w:val="24"/>
        </w:rPr>
        <w:t xml:space="preserve">check the relationship between suggested </w:t>
      </w:r>
      <w:del w:id="579" w:author="Liu, Luyu" w:date="2020-06-12T14:47:00Z">
        <w:r w:rsidDel="005B1FF1">
          <w:rPr>
            <w:rFonts w:ascii="Times New Roman" w:hAnsi="Times New Roman" w:cs="Times New Roman"/>
            <w:sz w:val="24"/>
            <w:szCs w:val="24"/>
          </w:rPr>
          <w:delText xml:space="preserve">ETD </w:delText>
        </w:r>
      </w:del>
      <w:ins w:id="580" w:author="Liu, Luyu" w:date="2020-06-12T14:47:00Z">
        <w:r w:rsidR="005B1FF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and current time, only leaving home when the bus’s </w:t>
      </w:r>
      <w:del w:id="581" w:author="Liu, Luyu" w:date="2020-06-12T15:33:00Z">
        <w:r w:rsidDel="00D6693C">
          <w:rPr>
            <w:rFonts w:ascii="Times New Roman" w:hAnsi="Times New Roman" w:cs="Times New Roman"/>
            <w:sz w:val="24"/>
            <w:szCs w:val="24"/>
          </w:rPr>
          <w:delText xml:space="preserve">ETD </w:delText>
        </w:r>
      </w:del>
      <w:ins w:id="582" w:author="Liu, Luyu" w:date="2020-06-12T15:33:00Z">
        <w:r w:rsidR="00D6693C">
          <w:rPr>
            <w:rFonts w:ascii="Times New Roman" w:hAnsi="Times New Roman" w:cs="Times New Roman"/>
            <w:sz w:val="24"/>
            <w:szCs w:val="24"/>
          </w:rPr>
          <w:t>estimated time of departure</w:t>
        </w:r>
      </w:ins>
      <w:del w:id="583" w:author="Liu, Luyu" w:date="2020-06-12T15:33:00Z">
        <w:r w:rsidDel="00D6693C">
          <w:rPr>
            <w:rFonts w:ascii="Times New Roman" w:hAnsi="Times New Roman" w:cs="Times New Roman"/>
            <w:sz w:val="24"/>
            <w:szCs w:val="24"/>
          </w:rPr>
          <w:delText>at the stop</w:delText>
        </w:r>
      </w:del>
      <w:r>
        <w:rPr>
          <w:rFonts w:ascii="Times New Roman" w:hAnsi="Times New Roman" w:cs="Times New Roman"/>
          <w:sz w:val="24"/>
          <w:szCs w:val="24"/>
        </w:rPr>
        <w:t xml:space="preserve"> is equal to or greater than walking time plus current time</w:t>
      </w:r>
      <w:ins w:id="584" w:author="Liu, Luyu" w:date="2020-06-13T21:36:00Z">
        <w:r w:rsidR="00373BEE">
          <w:rPr>
            <w:rFonts w:ascii="Times New Roman" w:hAnsi="Times New Roman" w:cs="Times New Roman"/>
            <w:sz w:val="24"/>
            <w:szCs w:val="24"/>
          </w:rPr>
          <w:t>. The pseudo code is:</w:t>
        </w:r>
      </w:ins>
      <w:del w:id="585" w:author="Liu, Luyu" w:date="2020-06-13T21:36:00Z">
        <w:r w:rsidDel="00373BEE">
          <w:rPr>
            <w:rFonts w:ascii="Times New Roman" w:hAnsi="Times New Roman" w:cs="Times New Roman"/>
            <w:sz w:val="24"/>
            <w:szCs w:val="24"/>
          </w:rPr>
          <w:delText>:</w:delText>
        </w:r>
      </w:del>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86" w:author="Liu, Luyu" w:date="2020-06-13T21:41:00Z">
          <w:tblPr>
            <w:tblW w:w="4950" w:type="pct"/>
            <w:jc w:val="center"/>
            <w:tblLook w:val="04A0" w:firstRow="1" w:lastRow="0" w:firstColumn="1" w:lastColumn="0" w:noHBand="0" w:noVBand="1"/>
          </w:tblPr>
        </w:tblPrChange>
      </w:tblPr>
      <w:tblGrid>
        <w:gridCol w:w="365"/>
        <w:gridCol w:w="8165"/>
        <w:gridCol w:w="736"/>
        <w:tblGridChange w:id="587">
          <w:tblGrid>
            <w:gridCol w:w="365"/>
            <w:gridCol w:w="8165"/>
            <w:gridCol w:w="736"/>
          </w:tblGrid>
        </w:tblGridChange>
      </w:tblGrid>
      <w:tr w:rsidR="005A464A" w14:paraId="541806EB" w14:textId="77777777" w:rsidTr="00FF08DF">
        <w:trPr>
          <w:trHeight w:val="580"/>
          <w:trPrChange w:id="588" w:author="Liu, Luyu" w:date="2020-06-13T21:41:00Z">
            <w:trPr>
              <w:trHeight w:val="580"/>
              <w:jc w:val="center"/>
            </w:trPr>
          </w:trPrChange>
        </w:trPr>
        <w:tc>
          <w:tcPr>
            <w:tcW w:w="256" w:type="pct"/>
            <w:vAlign w:val="center"/>
            <w:tcPrChange w:id="589" w:author="Liu, Luyu" w:date="2020-06-13T21:41:00Z">
              <w:tcPr>
                <w:tcW w:w="256" w:type="pct"/>
                <w:vAlign w:val="center"/>
              </w:tcPr>
            </w:tcPrChange>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Change w:id="590" w:author="Liu, Luyu" w:date="2020-06-13T21:41:00Z">
              <w:tcPr>
                <w:tcW w:w="4463" w:type="pct"/>
                <w:vAlign w:val="center"/>
                <w:hideMark/>
              </w:tcPr>
            </w:tcPrChange>
          </w:tcPr>
          <w:p w14:paraId="72DDA24B" w14:textId="77777777" w:rsidR="00D838A7" w:rsidRDefault="00373BEE">
            <w:pPr>
              <w:rPr>
                <w:ins w:id="591" w:author="Liu, Luyu" w:date="2020-06-15T21:07:00Z"/>
                <w:rFonts w:ascii="Times New Roman" w:eastAsia="Yu Mincho" w:hAnsi="Times New Roman" w:cs="Times New Roman"/>
                <w:b/>
                <w:sz w:val="24"/>
                <w:szCs w:val="24"/>
              </w:rPr>
            </w:pPr>
            <w:ins w:id="592" w:author="Liu, Luyu" w:date="2020-06-13T21:37:00Z">
              <w:r w:rsidRPr="00373BEE">
                <w:rPr>
                  <w:rFonts w:ascii="Times New Roman" w:eastAsia="Yu Mincho" w:hAnsi="Times New Roman" w:cs="Times New Roman"/>
                  <w:b/>
                  <w:sz w:val="24"/>
                  <w:szCs w:val="24"/>
                  <w:rPrChange w:id="593" w:author="Liu, Luyu" w:date="2020-06-13T21:37:00Z">
                    <w:rPr>
                      <w:rFonts w:ascii="Times New Roman" w:eastAsia="Yu Mincho" w:hAnsi="Times New Roman" w:cs="Times New Roman"/>
                      <w:sz w:val="24"/>
                      <w:szCs w:val="24"/>
                    </w:rPr>
                  </w:rPrChange>
                </w:rPr>
                <w:t xml:space="preserve">while </w:t>
              </w:r>
              <w:r w:rsidRPr="00373BEE">
                <w:rPr>
                  <w:rFonts w:ascii="Times New Roman" w:eastAsia="Yu Mincho" w:hAnsi="Times New Roman" w:cs="Times New Roman"/>
                  <w:sz w:val="24"/>
                  <w:szCs w:val="24"/>
                  <w:rPrChange w:id="594" w:author="Liu, Luyu" w:date="2020-06-13T21:38:00Z">
                    <w:rPr>
                      <w:rFonts w:ascii="Times New Roman" w:eastAsia="Yu Mincho" w:hAnsi="Times New Roman" w:cs="Times New Roman"/>
                      <w:b/>
                      <w:sz w:val="24"/>
                      <w:szCs w:val="24"/>
                    </w:rPr>
                  </w:rPrChange>
                </w:rPr>
                <w:t>there is a new update</w:t>
              </w:r>
              <w:r w:rsidR="00D838A7">
                <w:rPr>
                  <w:rFonts w:ascii="Times New Roman" w:eastAsia="Yu Mincho" w:hAnsi="Times New Roman" w:cs="Times New Roman"/>
                  <w:b/>
                  <w:sz w:val="24"/>
                  <w:szCs w:val="24"/>
                </w:rPr>
                <w:t xml:space="preserve"> do:</w:t>
              </w:r>
            </w:ins>
          </w:p>
          <w:p w14:paraId="5D8D7127" w14:textId="63D4051E" w:rsidR="00373BEE" w:rsidRPr="00D838A7" w:rsidRDefault="00D838A7">
            <w:pPr>
              <w:rPr>
                <w:ins w:id="595" w:author="Liu, Luyu" w:date="2020-06-13T21:39:00Z"/>
                <w:rFonts w:ascii="Times New Roman" w:eastAsia="Yu Mincho" w:hAnsi="Times New Roman" w:cs="Times New Roman"/>
                <w:b/>
                <w:sz w:val="24"/>
                <w:szCs w:val="24"/>
                <w:rPrChange w:id="596" w:author="Liu, Luyu" w:date="2020-06-15T21:07:00Z">
                  <w:rPr>
                    <w:ins w:id="597" w:author="Liu, Luyu" w:date="2020-06-13T21:39:00Z"/>
                    <w:rFonts w:ascii="Times New Roman" w:eastAsia="Yu Mincho" w:hAnsi="Times New Roman" w:cs="Times New Roman"/>
                    <w:sz w:val="24"/>
                    <w:szCs w:val="24"/>
                  </w:rPr>
                </w:rPrChange>
              </w:rPr>
            </w:pPr>
            <w:ins w:id="598" w:author="Liu, Luyu" w:date="2020-06-15T21:07:00Z">
              <w:r>
                <w:rPr>
                  <w:rFonts w:ascii="Times New Roman" w:eastAsia="Yu Mincho" w:hAnsi="Times New Roman" w:cs="Times New Roman"/>
                  <w:b/>
                  <w:sz w:val="24"/>
                  <w:szCs w:val="24"/>
                </w:rPr>
                <w:t xml:space="preserve">   </w:t>
              </w:r>
            </w:ins>
            <w:ins w:id="599" w:author="Liu, Luyu" w:date="2020-06-13T21:38:00Z">
              <w:r w:rsidR="00373BEE">
                <w:rPr>
                  <w:rFonts w:ascii="Times New Roman" w:eastAsia="Yu Mincho" w:hAnsi="Times New Roman" w:cs="Times New Roman"/>
                  <w:b/>
                  <w:sz w:val="24"/>
                  <w:szCs w:val="24"/>
                </w:rPr>
                <w:t xml:space="preserve">if </w:t>
              </w:r>
            </w:ins>
            <m:oMath>
              <m:r>
                <w:ins w:id="600" w:author="Liu, Luyu" w:date="2020-06-20T22:40:00Z">
                  <w:rPr>
                    <w:rFonts w:ascii="Cambria Math" w:hAnsi="Cambria Math" w:cs="Times New Roman"/>
                    <w:sz w:val="24"/>
                    <w:szCs w:val="24"/>
                  </w:rPr>
                  <m:t>t'</m:t>
                </w:ins>
              </m:r>
              <m:r>
                <w:ins w:id="601" w:author="Liu, Luyu" w:date="2020-06-13T21:38:00Z">
                  <w:rPr>
                    <w:rFonts w:ascii="Cambria Math" w:hAnsi="Cambria Math" w:cs="Times New Roman"/>
                    <w:sz w:val="24"/>
                    <w:szCs w:val="24"/>
                  </w:rPr>
                  <m:t>+δ</m:t>
                </w:ins>
              </m:r>
              <m:r>
                <w:ins w:id="602" w:author="Liu, Luyu" w:date="2020-06-20T22:39:00Z">
                  <w:rPr>
                    <w:rFonts w:ascii="Cambria Math" w:hAnsi="Cambria Math" w:cs="Times New Roman"/>
                    <w:sz w:val="24"/>
                    <w:szCs w:val="24"/>
                  </w:rPr>
                  <m:t>t</m:t>
                </w:ins>
              </m:r>
              <m:r>
                <w:ins w:id="603" w:author="Liu, Luyu" w:date="2020-06-13T21:38:00Z">
                  <w:rPr>
                    <w:rFonts w:ascii="Cambria Math" w:hAnsi="Cambria Math" w:cs="Times New Roman"/>
                    <w:sz w:val="24"/>
                    <w:szCs w:val="24"/>
                  </w:rPr>
                  <m:t>≥</m:t>
                </w:ins>
              </m:r>
              <m:sSup>
                <m:sSupPr>
                  <m:ctrlPr>
                    <w:ins w:id="604" w:author="Liu, Luyu" w:date="2020-06-20T22:40:00Z">
                      <w:rPr>
                        <w:rFonts w:ascii="Cambria Math" w:hAnsi="Cambria Math" w:cs="Times New Roman"/>
                        <w:i/>
                        <w:sz w:val="24"/>
                        <w:szCs w:val="24"/>
                      </w:rPr>
                    </w:ins>
                  </m:ctrlPr>
                </m:sSupPr>
                <m:e>
                  <m:r>
                    <w:ins w:id="605" w:author="Liu, Luyu" w:date="2020-06-20T22:40:00Z">
                      <w:rPr>
                        <w:rFonts w:ascii="Cambria Math" w:hAnsi="Cambria Math" w:cs="Times New Roman"/>
                        <w:sz w:val="24"/>
                        <w:szCs w:val="24"/>
                      </w:rPr>
                      <m:t>π</m:t>
                    </w:ins>
                  </m:r>
                </m:e>
                <m:sup>
                  <m:r>
                    <w:ins w:id="606" w:author="Liu, Luyu" w:date="2020-06-20T22:40:00Z">
                      <w:rPr>
                        <w:rFonts w:ascii="Cambria Math" w:hAnsi="Cambria Math" w:cs="Times New Roman"/>
                        <w:sz w:val="24"/>
                        <w:szCs w:val="24"/>
                      </w:rPr>
                      <m:t>p</m:t>
                    </w:ins>
                  </m:r>
                </m:sup>
              </m:sSup>
            </m:oMath>
          </w:p>
          <w:p w14:paraId="6070749B" w14:textId="2232973E" w:rsidR="00D838A7" w:rsidRDefault="00A246E6">
            <w:pPr>
              <w:rPr>
                <w:ins w:id="607" w:author="Liu, Luyu" w:date="2020-06-15T21:08:00Z"/>
                <w:rFonts w:ascii="Times New Roman" w:eastAsia="Yu Mincho" w:hAnsi="Times New Roman" w:cs="Times New Roman"/>
                <w:sz w:val="24"/>
                <w:szCs w:val="24"/>
              </w:rPr>
            </w:pPr>
            <w:ins w:id="608" w:author="Liu, Luyu" w:date="2020-06-15T19:57:00Z">
              <w:r>
                <w:rPr>
                  <w:rFonts w:ascii="Times New Roman" w:eastAsia="Yu Mincho" w:hAnsi="Times New Roman" w:cs="Times New Roman"/>
                  <w:sz w:val="24"/>
                  <w:szCs w:val="24"/>
                </w:rPr>
                <w:t xml:space="preserve"> </w:t>
              </w:r>
            </w:ins>
            <w:ins w:id="609" w:author="Liu, Luyu" w:date="2020-06-15T21:07:00Z">
              <w:r w:rsidR="00D838A7">
                <w:rPr>
                  <w:rFonts w:ascii="Times New Roman" w:eastAsia="Yu Mincho" w:hAnsi="Times New Roman" w:cs="Times New Roman"/>
                  <w:sz w:val="24"/>
                  <w:szCs w:val="24"/>
                </w:rPr>
                <w:t xml:space="preserve">     </w:t>
              </w:r>
            </w:ins>
            <w:ins w:id="610" w:author="Liu, Luyu" w:date="2020-06-13T21:39:00Z">
              <w:r w:rsidR="00373BEE">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611" w:author="Liu, Luyu" w:date="2020-06-20T22:40:00Z">
                  <w:rPr>
                    <w:rFonts w:ascii="Cambria Math" w:hAnsi="Cambria Math" w:cs="Times New Roman"/>
                    <w:sz w:val="24"/>
                    <w:szCs w:val="24"/>
                  </w:rPr>
                  <m:t>t'</m:t>
                </w:ins>
              </m:r>
            </m:oMath>
          </w:p>
          <w:p w14:paraId="45522CAD" w14:textId="5F5AE63D" w:rsidR="00373BEE" w:rsidRPr="001C320A" w:rsidRDefault="00D838A7">
            <w:pPr>
              <w:rPr>
                <w:ins w:id="612" w:author="Liu, Luyu" w:date="2020-06-13T21:39:00Z"/>
                <w:rFonts w:ascii="Times New Roman" w:eastAsia="Yu Mincho" w:hAnsi="Times New Roman" w:cs="Times New Roman"/>
                <w:sz w:val="24"/>
                <w:szCs w:val="24"/>
              </w:rPr>
            </w:pPr>
            <w:ins w:id="613" w:author="Liu, Luyu" w:date="2020-06-15T21:08:00Z">
              <w:r>
                <w:rPr>
                  <w:rFonts w:ascii="Times New Roman" w:eastAsia="Yu Mincho" w:hAnsi="Times New Roman" w:cs="Times New Roman"/>
                  <w:sz w:val="24"/>
                  <w:szCs w:val="24"/>
                </w:rPr>
                <w:t xml:space="preserve">   </w:t>
              </w:r>
            </w:ins>
            <w:ins w:id="614" w:author="Liu, Luyu" w:date="2020-06-13T21:39:00Z">
              <w:r w:rsidR="00373BEE" w:rsidRPr="005C7EF1">
                <w:rPr>
                  <w:rFonts w:ascii="Times New Roman" w:eastAsia="Yu Mincho" w:hAnsi="Times New Roman" w:cs="Times New Roman"/>
                  <w:b/>
                  <w:sz w:val="24"/>
                  <w:szCs w:val="24"/>
                  <w:rPrChange w:id="615" w:author="Liu, Luyu" w:date="2020-06-13T21:41:00Z">
                    <w:rPr>
                      <w:rFonts w:ascii="Times New Roman" w:eastAsia="Yu Mincho" w:hAnsi="Times New Roman" w:cs="Times New Roman"/>
                      <w:sz w:val="24"/>
                      <w:szCs w:val="24"/>
                    </w:rPr>
                  </w:rPrChange>
                </w:rPr>
                <w:t>else</w:t>
              </w:r>
            </w:ins>
          </w:p>
          <w:p w14:paraId="64D59C42" w14:textId="6F518A76" w:rsidR="000D4D12" w:rsidRDefault="00D838A7">
            <w:pPr>
              <w:rPr>
                <w:ins w:id="616" w:author="Liu, Luyu" w:date="2020-06-13T21:44:00Z"/>
                <w:rFonts w:ascii="Times New Roman" w:eastAsia="Yu Mincho" w:hAnsi="Times New Roman" w:cs="Times New Roman"/>
                <w:sz w:val="24"/>
                <w:szCs w:val="24"/>
              </w:rPr>
            </w:pPr>
            <w:ins w:id="617" w:author="Liu, Luyu" w:date="2020-06-15T21:08:00Z">
              <w:r>
                <w:rPr>
                  <w:rFonts w:ascii="Times New Roman" w:eastAsia="Yu Mincho" w:hAnsi="Times New Roman" w:cs="Times New Roman"/>
                  <w:sz w:val="24"/>
                  <w:szCs w:val="24"/>
                </w:rPr>
                <w:t xml:space="preserve">      </w:t>
              </w:r>
            </w:ins>
            <w:ins w:id="618" w:author="Liu, Luyu" w:date="2020-06-13T21:40:00Z">
              <w:r w:rsidR="00373BEE">
                <w:rPr>
                  <w:rFonts w:ascii="Times New Roman" w:eastAsia="Yu Mincho" w:hAnsi="Times New Roman" w:cs="Times New Roman"/>
                  <w:sz w:val="24"/>
                  <w:szCs w:val="24"/>
                </w:rPr>
                <w:t>wait until next update</w:t>
              </w:r>
            </w:ins>
          </w:p>
          <w:p w14:paraId="1A7584C8" w14:textId="6F8BE4CE" w:rsidR="005A464A" w:rsidRPr="00FF08DF" w:rsidRDefault="00161D36">
            <w:pPr>
              <w:rPr>
                <w:rFonts w:ascii="Times New Roman" w:eastAsia="Yu Mincho" w:hAnsi="Times New Roman" w:cs="Times New Roman"/>
                <w:sz w:val="24"/>
                <w:szCs w:val="24"/>
                <w:rPrChange w:id="619" w:author="Liu, Luyu" w:date="2020-06-13T21:40:00Z">
                  <w:rPr>
                    <w:rFonts w:ascii="Times New Roman" w:hAnsi="Times New Roman" w:cs="Times New Roman"/>
                    <w:sz w:val="24"/>
                    <w:szCs w:val="24"/>
                  </w:rPr>
                </w:rPrChange>
              </w:rPr>
            </w:pPr>
            <m:oMathPara>
              <m:oMath>
                <m:sSub>
                  <m:sSubPr>
                    <m:ctrlPr>
                      <w:del w:id="620" w:author="Liu, Luyu" w:date="2020-06-12T14:47:00Z">
                        <w:rPr>
                          <w:rFonts w:ascii="Cambria Math" w:hAnsi="Cambria Math" w:cs="Times New Roman"/>
                          <w:i/>
                          <w:sz w:val="24"/>
                          <w:szCs w:val="24"/>
                        </w:rPr>
                      </w:del>
                    </m:ctrlPr>
                  </m:sSubPr>
                  <m:e>
                    <m:r>
                      <w:del w:id="621" w:author="Liu, Luyu" w:date="2020-06-12T14:47:00Z">
                        <w:rPr>
                          <w:rFonts w:ascii="Cambria Math" w:hAnsi="Cambria Math" w:cs="Times New Roman"/>
                          <w:sz w:val="24"/>
                          <w:szCs w:val="24"/>
                        </w:rPr>
                        <m:t>t</m:t>
                      </w:del>
                    </m:r>
                  </m:e>
                  <m:sub>
                    <m:r>
                      <w:del w:id="622" w:author="Liu, Luyu" w:date="2020-06-12T14:47:00Z">
                        <w:rPr>
                          <w:rFonts w:ascii="Cambria Math" w:hAnsi="Cambria Math" w:cs="Times New Roman"/>
                          <w:sz w:val="24"/>
                          <w:szCs w:val="24"/>
                        </w:rPr>
                        <m:t>hd</m:t>
                      </w:del>
                    </m:r>
                  </m:sub>
                </m:sSub>
                <m:r>
                  <w:del w:id="623" w:author="Liu, Luyu" w:date="2020-06-13T21:40:00Z">
                    <w:rPr>
                      <w:rFonts w:ascii="Cambria Math" w:hAnsi="Cambria Math" w:cs="Times New Roman"/>
                      <w:sz w:val="24"/>
                      <w:szCs w:val="24"/>
                    </w:rPr>
                    <m:t>=</m:t>
                  </w:del>
                </m:r>
                <m:sSub>
                  <m:sSubPr>
                    <m:ctrlPr>
                      <w:del w:id="624" w:author="Liu, Luyu" w:date="2020-06-12T14:47:00Z">
                        <w:rPr>
                          <w:rFonts w:ascii="Cambria Math" w:hAnsi="Cambria Math" w:cs="Times New Roman"/>
                          <w:i/>
                          <w:sz w:val="24"/>
                          <w:szCs w:val="24"/>
                        </w:rPr>
                      </w:del>
                    </m:ctrlPr>
                  </m:sSubPr>
                  <m:e>
                    <m:r>
                      <w:del w:id="625" w:author="Liu, Luyu" w:date="2020-06-12T14:47:00Z">
                        <w:rPr>
                          <w:rFonts w:ascii="Cambria Math" w:hAnsi="Cambria Math" w:cs="Times New Roman"/>
                          <w:sz w:val="24"/>
                          <w:szCs w:val="24"/>
                        </w:rPr>
                        <m:t>t</m:t>
                      </w:del>
                    </m:r>
                  </m:e>
                  <m:sub>
                    <m:r>
                      <w:del w:id="626" w:author="Liu, Luyu" w:date="2020-06-12T14:47:00Z">
                        <w:rPr>
                          <w:rFonts w:ascii="Cambria Math" w:hAnsi="Cambria Math" w:cs="Times New Roman"/>
                          <w:sz w:val="24"/>
                          <w:szCs w:val="24"/>
                        </w:rPr>
                        <m:t>cu</m:t>
                      </w:del>
                    </m:r>
                  </m:sub>
                </m:sSub>
                <m:r>
                  <w:del w:id="627" w:author="Liu, Luyu" w:date="2020-06-13T21:40:00Z">
                    <w:rPr>
                      <w:rFonts w:ascii="Cambria Math" w:hAnsi="Cambria Math" w:cs="Times New Roman"/>
                      <w:sz w:val="24"/>
                      <w:szCs w:val="24"/>
                    </w:rPr>
                    <m:t xml:space="preserve">, if </m:t>
                  </w:del>
                </m:r>
                <m:sSub>
                  <m:sSubPr>
                    <m:ctrlPr>
                      <w:del w:id="628" w:author="Liu, Luyu" w:date="2020-06-13T21:40:00Z">
                        <w:rPr>
                          <w:rFonts w:ascii="Cambria Math" w:hAnsi="Cambria Math" w:cs="Times New Roman"/>
                          <w:i/>
                          <w:sz w:val="24"/>
                          <w:szCs w:val="24"/>
                        </w:rPr>
                      </w:del>
                    </m:ctrlPr>
                  </m:sSubPr>
                  <m:e>
                    <m:r>
                      <w:del w:id="629" w:author="Liu, Luyu" w:date="2020-06-13T21:40:00Z">
                        <w:rPr>
                          <w:rFonts w:ascii="Cambria Math" w:hAnsi="Cambria Math" w:cs="Times New Roman"/>
                          <w:sz w:val="24"/>
                          <w:szCs w:val="24"/>
                        </w:rPr>
                        <m:t>t</m:t>
                      </w:del>
                    </m:r>
                  </m:e>
                  <m:sub>
                    <m:r>
                      <w:del w:id="630" w:author="Liu, Luyu" w:date="2020-06-13T21:40:00Z">
                        <w:rPr>
                          <w:rFonts w:ascii="Cambria Math" w:hAnsi="Cambria Math" w:cs="Times New Roman"/>
                          <w:sz w:val="24"/>
                          <w:szCs w:val="24"/>
                        </w:rPr>
                        <m:t>c</m:t>
                      </w:del>
                    </m:r>
                    <m:r>
                      <w:del w:id="631" w:author="Liu, Luyu" w:date="2020-06-12T14:48:00Z">
                        <w:rPr>
                          <w:rFonts w:ascii="Cambria Math" w:hAnsi="Cambria Math" w:cs="Times New Roman"/>
                          <w:sz w:val="24"/>
                          <w:szCs w:val="24"/>
                        </w:rPr>
                        <m:t>u</m:t>
                      </w:del>
                    </m:r>
                  </m:sub>
                </m:sSub>
                <m:r>
                  <w:del w:id="632" w:author="Liu, Luyu" w:date="2020-06-13T21:40:00Z">
                    <w:rPr>
                      <w:rFonts w:ascii="Cambria Math" w:hAnsi="Cambria Math" w:cs="Times New Roman"/>
                      <w:sz w:val="24"/>
                      <w:szCs w:val="24"/>
                    </w:rPr>
                    <m:t>+δ</m:t>
                  </w:del>
                </m:r>
                <m:sSub>
                  <m:sSubPr>
                    <m:ctrlPr>
                      <w:del w:id="633" w:author="Liu, Luyu" w:date="2020-06-13T21:40:00Z">
                        <w:rPr>
                          <w:rFonts w:ascii="Cambria Math" w:hAnsi="Cambria Math" w:cs="Times New Roman"/>
                          <w:i/>
                          <w:sz w:val="24"/>
                          <w:szCs w:val="24"/>
                        </w:rPr>
                      </w:del>
                    </m:ctrlPr>
                  </m:sSubPr>
                  <m:e>
                    <m:r>
                      <w:del w:id="634" w:author="Liu, Luyu" w:date="2020-06-13T21:40:00Z">
                        <w:rPr>
                          <w:rFonts w:ascii="Cambria Math" w:hAnsi="Cambria Math" w:cs="Times New Roman"/>
                          <w:sz w:val="24"/>
                          <w:szCs w:val="24"/>
                        </w:rPr>
                        <m:t>t</m:t>
                      </w:del>
                    </m:r>
                  </m:e>
                  <m:sub>
                    <m:r>
                      <w:del w:id="635" w:author="Liu, Luyu" w:date="2020-06-13T21:40:00Z">
                        <w:rPr>
                          <w:rFonts w:ascii="Cambria Math" w:hAnsi="Cambria Math" w:cs="Times New Roman"/>
                          <w:sz w:val="24"/>
                          <w:szCs w:val="24"/>
                        </w:rPr>
                        <m:t>w</m:t>
                      </w:del>
                    </m:r>
                  </m:sub>
                </m:sSub>
                <m:r>
                  <w:del w:id="636" w:author="Liu, Luyu" w:date="2020-06-13T21:40:00Z">
                    <w:rPr>
                      <w:rFonts w:ascii="Cambria Math" w:hAnsi="Cambria Math" w:cs="Times New Roman"/>
                      <w:sz w:val="24"/>
                      <w:szCs w:val="24"/>
                    </w:rPr>
                    <m:t>≥</m:t>
                  </w:del>
                </m:r>
                <m:sSub>
                  <m:sSubPr>
                    <m:ctrlPr>
                      <w:del w:id="637" w:author="Liu, Luyu" w:date="2020-06-12T15:23:00Z">
                        <w:rPr>
                          <w:rFonts w:ascii="Cambria Math" w:hAnsi="Cambria Math" w:cs="Times New Roman"/>
                          <w:i/>
                          <w:sz w:val="24"/>
                          <w:szCs w:val="24"/>
                        </w:rPr>
                      </w:del>
                    </m:ctrlPr>
                  </m:sSubPr>
                  <m:e>
                    <m:r>
                      <w:del w:id="638" w:author="Liu, Luyu" w:date="2020-06-12T15:23:00Z">
                        <w:rPr>
                          <w:rFonts w:ascii="Cambria Math" w:hAnsi="Cambria Math" w:cs="Times New Roman"/>
                          <w:sz w:val="24"/>
                          <w:szCs w:val="24"/>
                        </w:rPr>
                        <m:t>T</m:t>
                      </w:del>
                    </m:r>
                  </m:e>
                  <m:sub>
                    <m:r>
                      <w:del w:id="639" w:author="Liu, Luyu" w:date="2020-06-12T15:23:00Z">
                        <w:rPr>
                          <w:rFonts w:ascii="Cambria Math" w:hAnsi="Cambria Math" w:cs="Times New Roman"/>
                          <w:sz w:val="24"/>
                          <w:szCs w:val="24"/>
                        </w:rPr>
                        <m:t>ex</m:t>
                      </w:del>
                    </m:r>
                  </m:sub>
                </m:sSub>
              </m:oMath>
            </m:oMathPara>
          </w:p>
        </w:tc>
        <w:tc>
          <w:tcPr>
            <w:tcW w:w="280" w:type="pct"/>
            <w:vAlign w:val="center"/>
            <w:hideMark/>
            <w:tcPrChange w:id="640" w:author="Liu, Luyu" w:date="2020-06-13T21:41:00Z">
              <w:tcPr>
                <w:tcW w:w="280" w:type="pct"/>
                <w:vAlign w:val="center"/>
                <w:hideMark/>
              </w:tcPr>
            </w:tcPrChange>
          </w:tcPr>
          <w:p w14:paraId="2973A1EF" w14:textId="1DCB32E3"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641" w:author="Liu, Luyu" w:date="2020-06-13T23:17:00Z">
              <w:r w:rsidR="009D7465">
                <w:rPr>
                  <w:noProof/>
                </w:rPr>
                <w:t>5</w:t>
              </w:r>
            </w:ins>
            <w:del w:id="642" w:author="Liu, Luyu" w:date="2020-06-13T16:27:00Z">
              <w:r w:rsidDel="004C1D89">
                <w:rPr>
                  <w:noProof/>
                </w:rPr>
                <w:delText>10</w:delText>
              </w:r>
            </w:del>
            <w:r>
              <w:rPr>
                <w:noProof/>
              </w:rPr>
              <w:fldChar w:fldCharType="end"/>
            </w:r>
            <w:r>
              <w:rPr>
                <w:rFonts w:eastAsia="Yu Mincho"/>
                <w:lang w:eastAsia="ja-JP"/>
              </w:rPr>
              <w:t>)</w:t>
            </w:r>
          </w:p>
        </w:tc>
      </w:tr>
    </w:tbl>
    <w:p w14:paraId="38CE4EF2" w14:textId="02157E3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w:t>
      </w:r>
      <w:ins w:id="643" w:author="Liu, Luyu" w:date="2020-06-20T22:41:00Z">
        <w:r w:rsidR="003463AD">
          <w:rPr>
            <w:rFonts w:ascii="Times New Roman" w:hAnsi="Times New Roman" w:cs="Times New Roman"/>
            <w:sz w:val="24"/>
            <w:szCs w:val="24"/>
          </w:rPr>
          <w:t>e: π</w:t>
        </w:r>
      </w:ins>
      <w:del w:id="644" w:author="Liu, Luyu" w:date="2020-06-20T22:41:00Z">
        <w:r w:rsidDel="003463AD">
          <w:rPr>
            <w:rFonts w:ascii="Times New Roman" w:hAnsi="Times New Roman" w:cs="Times New Roman"/>
            <w:sz w:val="24"/>
            <w:szCs w:val="24"/>
          </w:rPr>
          <w:delText>e</w:delText>
        </w:r>
        <w:r w:rsidR="00D24C8C" w:rsidDel="003463AD">
          <w:rPr>
            <w:rFonts w:ascii="Times New Roman" w:hAnsi="Times New Roman" w:cs="Times New Roman"/>
            <w:sz w:val="24"/>
            <w:szCs w:val="24"/>
          </w:rPr>
          <w:delText>: T</w:delText>
        </w:r>
        <w:r w:rsidR="00D24C8C" w:rsidDel="003463AD">
          <w:rPr>
            <w:rFonts w:ascii="Times New Roman" w:hAnsi="Times New Roman" w:cs="Times New Roman"/>
            <w:sz w:val="24"/>
            <w:szCs w:val="24"/>
            <w:vertAlign w:val="subscript"/>
          </w:rPr>
          <w:delText>e</w:delText>
        </w:r>
      </w:del>
      <w:del w:id="645" w:author="Liu, Luyu" w:date="2020-06-20T22:42:00Z">
        <w:r w:rsidDel="003463AD">
          <w:rPr>
            <w:rFonts w:ascii="Times New Roman" w:hAnsi="Times New Roman" w:cs="Times New Roman"/>
            <w:sz w:val="24"/>
            <w:szCs w:val="24"/>
          </w:rPr>
          <w:delText xml:space="preserve"> </w:delText>
        </w:r>
      </w:del>
      <w:ins w:id="646" w:author="Liu, Luyu" w:date="2020-06-20T22:42:00Z">
        <w:r w:rsidR="003463AD">
          <w:rPr>
            <w:rFonts w:ascii="Times New Roman" w:hAnsi="Times New Roman" w:cs="Times New Roman"/>
            <w:sz w:val="24"/>
            <w:szCs w:val="24"/>
            <w:vertAlign w:val="superscript"/>
          </w:rPr>
          <w:t>p</w:t>
        </w:r>
        <w:r w:rsidR="003463AD">
          <w:rPr>
            <w:rFonts w:ascii="Times New Roman" w:hAnsi="Times New Roman" w:cs="Times New Roman"/>
            <w:sz w:val="24"/>
            <w:szCs w:val="24"/>
          </w:rPr>
          <w:t xml:space="preserve"> </w:t>
        </w:r>
      </w:ins>
      <w:r>
        <w:rPr>
          <w:rFonts w:ascii="Times New Roman" w:hAnsi="Times New Roman" w:cs="Times New Roman"/>
          <w:sz w:val="24"/>
          <w:szCs w:val="24"/>
        </w:rPr>
        <w:t xml:space="preserve">is the scheduled bus’s </w:t>
      </w:r>
      <w:del w:id="647" w:author="Liu, Luyu" w:date="2020-06-12T16:00:00Z">
        <w:r w:rsidDel="006B052E">
          <w:rPr>
            <w:rFonts w:ascii="Times New Roman" w:hAnsi="Times New Roman" w:cs="Times New Roman"/>
            <w:sz w:val="24"/>
            <w:szCs w:val="24"/>
          </w:rPr>
          <w:delText xml:space="preserve">ETD </w:delText>
        </w:r>
      </w:del>
      <w:ins w:id="648" w:author="Liu, Luyu" w:date="2020-06-12T16:00:00Z">
        <w:r w:rsidR="006B052E">
          <w:rPr>
            <w:rFonts w:ascii="Times New Roman" w:hAnsi="Times New Roman" w:cs="Times New Roman"/>
            <w:sz w:val="24"/>
            <w:szCs w:val="24"/>
          </w:rPr>
          <w:t>estimated time of departure</w:t>
        </w:r>
      </w:ins>
      <w:del w:id="649" w:author="Liu, Luyu" w:date="2020-06-12T16:01:00Z">
        <w:r w:rsidDel="006B052E">
          <w:rPr>
            <w:rFonts w:ascii="Times New Roman" w:hAnsi="Times New Roman" w:cs="Times New Roman"/>
            <w:sz w:val="24"/>
            <w:szCs w:val="24"/>
          </w:rPr>
          <w:delText>at the stop</w:delText>
        </w:r>
      </w:del>
      <w:r>
        <w:rPr>
          <w:rFonts w:ascii="Times New Roman" w:hAnsi="Times New Roman" w:cs="Times New Roman"/>
          <w:sz w:val="24"/>
          <w:szCs w:val="24"/>
        </w:rPr>
        <w:t xml:space="preserve"> given by RTI app</w:t>
      </w:r>
      <w:del w:id="650" w:author="Liu, Luyu" w:date="2020-06-12T16:01:00Z">
        <w:r w:rsidRPr="000D420D" w:rsidDel="0035038F">
          <w:rPr>
            <w:rFonts w:ascii="Times New Roman" w:hAnsi="Times New Roman" w:cs="Times New Roman"/>
            <w:sz w:val="24"/>
            <w:szCs w:val="24"/>
          </w:rPr>
          <w:delText xml:space="preserve"> </w:delText>
        </w:r>
        <w:r w:rsidDel="0035038F">
          <w:rPr>
            <w:rFonts w:ascii="Times New Roman" w:hAnsi="Times New Roman" w:cs="Times New Roman"/>
            <w:sz w:val="24"/>
            <w:szCs w:val="24"/>
          </w:rPr>
          <w:delText>and real-time data</w:delText>
        </w:r>
      </w:del>
      <w:del w:id="651" w:author="Liu, Luyu" w:date="2020-06-16T19:19:00Z">
        <w:r w:rsidDel="00E227C9">
          <w:rPr>
            <w:rFonts w:ascii="Times New Roman" w:hAnsi="Times New Roman" w:cs="Times New Roman"/>
            <w:sz w:val="24"/>
            <w:szCs w:val="24"/>
          </w:rPr>
          <w:delText>,</w:delText>
        </w:r>
      </w:del>
      <w:r>
        <w:rPr>
          <w:rFonts w:ascii="Times New Roman" w:hAnsi="Times New Roman" w:cs="Times New Roman"/>
          <w:sz w:val="24"/>
          <w:szCs w:val="24"/>
        </w:rPr>
        <w:t xml:space="preserve"> and </w:t>
      </w:r>
      <w:ins w:id="652" w:author="Liu, Luyu" w:date="2020-06-15T21:08:00Z">
        <w:r w:rsidR="002916ED">
          <w:rPr>
            <w:rFonts w:ascii="Times New Roman" w:hAnsi="Times New Roman" w:cs="Times New Roman"/>
            <w:sz w:val="24"/>
            <w:szCs w:val="24"/>
          </w:rPr>
          <w:t>t</w:t>
        </w:r>
      </w:ins>
      <w:ins w:id="653" w:author="Liu, Luyu" w:date="2020-06-20T22:42:00Z">
        <w:r w:rsidR="008B6EB5">
          <w:rPr>
            <w:rFonts w:ascii="Times New Roman" w:hAnsi="Times New Roman" w:cs="Times New Roman"/>
            <w:sz w:val="24"/>
            <w:szCs w:val="24"/>
          </w:rPr>
          <w:t>’</w:t>
        </w:r>
      </w:ins>
      <w:ins w:id="654" w:author="Liu, Luyu" w:date="2020-06-15T21:08:00Z">
        <w:r w:rsidR="002916ED">
          <w:rPr>
            <w:rFonts w:ascii="Times New Roman" w:hAnsi="Times New Roman" w:cs="Times New Roman"/>
            <w:sz w:val="24"/>
            <w:szCs w:val="24"/>
          </w:rPr>
          <w:t xml:space="preserve"> </w:t>
        </w:r>
      </w:ins>
      <m:oMath>
        <m:sSub>
          <m:sSubPr>
            <m:ctrlPr>
              <w:del w:id="655" w:author="Liu, Luyu" w:date="2020-06-15T21:08:00Z">
                <w:rPr>
                  <w:rFonts w:ascii="Cambria Math" w:hAnsi="Cambria Math" w:cs="Times New Roman"/>
                  <w:i/>
                  <w:sz w:val="24"/>
                  <w:szCs w:val="24"/>
                </w:rPr>
              </w:del>
            </m:ctrlPr>
          </m:sSubPr>
          <m:e>
            <m:r>
              <w:del w:id="656" w:author="Liu, Luyu" w:date="2020-06-15T21:08:00Z">
                <w:rPr>
                  <w:rFonts w:ascii="Cambria Math" w:hAnsi="Cambria Math" w:cs="Times New Roman"/>
                  <w:sz w:val="24"/>
                  <w:szCs w:val="24"/>
                </w:rPr>
                <m:t>t</m:t>
              </w:del>
            </m:r>
          </m:e>
          <m:sub>
            <m:r>
              <w:del w:id="657" w:author="Liu, Luyu" w:date="2020-06-15T21:08:00Z">
                <w:rPr>
                  <w:rFonts w:ascii="Cambria Math" w:hAnsi="Cambria Math" w:cs="Times New Roman"/>
                  <w:sz w:val="24"/>
                  <w:szCs w:val="24"/>
                </w:rPr>
                <m:t>c</m:t>
              </w:del>
            </m:r>
            <m:r>
              <w:del w:id="658" w:author="Liu, Luyu" w:date="2020-06-12T16:01:00Z">
                <w:rPr>
                  <w:rFonts w:ascii="Cambria Math" w:hAnsi="Cambria Math" w:cs="Times New Roman"/>
                  <w:sz w:val="24"/>
                  <w:szCs w:val="24"/>
                </w:rPr>
                <m:t>u</m:t>
              </w:del>
            </m:r>
          </m:sub>
        </m:sSub>
      </m:oMath>
      <w:del w:id="659" w:author="Liu, Luyu" w:date="2020-06-15T21:08:00Z">
        <w:r w:rsidDel="002916ED">
          <w:rPr>
            <w:rFonts w:ascii="Times New Roman" w:hAnsi="Times New Roman" w:cs="Times New Roman"/>
            <w:sz w:val="24"/>
            <w:szCs w:val="24"/>
          </w:rPr>
          <w:delText xml:space="preserve"> </w:delText>
        </w:r>
      </w:del>
      <w:r>
        <w:rPr>
          <w:rFonts w:ascii="Times New Roman" w:hAnsi="Times New Roman" w:cs="Times New Roman"/>
          <w:sz w:val="24"/>
          <w:szCs w:val="24"/>
        </w:rPr>
        <w:t>is the current time</w:t>
      </w:r>
      <w:ins w:id="660" w:author="Liu, Luyu" w:date="2020-06-20T22:43:00Z">
        <w:r w:rsidR="00EF0430">
          <w:rPr>
            <w:rFonts w:ascii="Times New Roman" w:hAnsi="Times New Roman" w:cs="Times New Roman"/>
            <w:sz w:val="24"/>
            <w:szCs w:val="24"/>
          </w:rPr>
          <w:t xml:space="preserve"> when a new update is available</w:t>
        </w:r>
      </w:ins>
      <w:r>
        <w:rPr>
          <w:rFonts w:ascii="Times New Roman" w:hAnsi="Times New Roman" w:cs="Times New Roman"/>
          <w:sz w:val="24"/>
          <w:szCs w:val="24"/>
        </w:rPr>
        <w:t>.</w:t>
      </w:r>
    </w:p>
    <w:p w14:paraId="5DB77121" w14:textId="24C77914" w:rsidR="005A464A" w:rsidRDefault="00D6693C" w:rsidP="005A464A">
      <w:pPr>
        <w:ind w:firstLine="720"/>
        <w:jc w:val="both"/>
        <w:rPr>
          <w:rFonts w:ascii="Times New Roman" w:hAnsi="Times New Roman" w:cs="Times New Roman"/>
          <w:sz w:val="24"/>
          <w:szCs w:val="24"/>
        </w:rPr>
      </w:pPr>
      <w:ins w:id="661" w:author="Liu, Luyu" w:date="2020-06-12T15:32:00Z">
        <w:r>
          <w:rPr>
            <w:rFonts w:ascii="Times New Roman" w:hAnsi="Times New Roman" w:cs="Times New Roman"/>
            <w:sz w:val="24"/>
            <w:szCs w:val="24"/>
          </w:rPr>
          <w:t xml:space="preserve">Ideally, </w:t>
        </w:r>
      </w:ins>
      <w:del w:id="662" w:author="Liu, Luyu" w:date="2020-06-12T15:32:00Z">
        <w:r w:rsidR="005A464A" w:rsidDel="00D6693C">
          <w:rPr>
            <w:rFonts w:ascii="Times New Roman" w:hAnsi="Times New Roman" w:cs="Times New Roman"/>
            <w:sz w:val="24"/>
            <w:szCs w:val="24"/>
          </w:rPr>
          <w:delText>T</w:delText>
        </w:r>
      </w:del>
      <w:ins w:id="663" w:author="Liu, Luyu" w:date="2020-06-12T15:32:00Z">
        <w:r>
          <w:rPr>
            <w:rFonts w:ascii="Times New Roman" w:hAnsi="Times New Roman" w:cs="Times New Roman"/>
            <w:sz w:val="24"/>
            <w:szCs w:val="24"/>
          </w:rPr>
          <w:t>t</w:t>
        </w:r>
      </w:ins>
      <w:r w:rsidR="005A464A">
        <w:rPr>
          <w:rFonts w:ascii="Times New Roman" w:hAnsi="Times New Roman" w:cs="Times New Roman"/>
          <w:sz w:val="24"/>
          <w:szCs w:val="24"/>
        </w:rPr>
        <w:t>his strategy can achieve a minimal wait time</w:t>
      </w:r>
      <w:ins w:id="664" w:author="Liu, Luyu" w:date="2020-06-12T15:42:00Z">
        <w:r w:rsidR="00DC0516">
          <w:rPr>
            <w:rFonts w:ascii="Times New Roman" w:hAnsi="Times New Roman" w:cs="Times New Roman"/>
            <w:sz w:val="24"/>
            <w:szCs w:val="24"/>
          </w:rPr>
          <w:t xml:space="preserve"> if no disturbance</w:t>
        </w:r>
      </w:ins>
      <w:r w:rsidR="005A464A">
        <w:rPr>
          <w:rFonts w:ascii="Times New Roman" w:hAnsi="Times New Roman" w:cs="Times New Roman"/>
          <w:sz w:val="24"/>
          <w:szCs w:val="24"/>
        </w:rPr>
        <w:t xml:space="preserve"> as shown in </w:t>
      </w:r>
      <w:r w:rsidR="005A464A">
        <w:rPr>
          <w:rFonts w:ascii="Times New Roman" w:hAnsi="Times New Roman" w:cs="Times New Roman"/>
          <w:sz w:val="24"/>
          <w:szCs w:val="24"/>
        </w:rPr>
        <w:fldChar w:fldCharType="begin"/>
      </w:r>
      <w:r w:rsidR="005A464A">
        <w:rPr>
          <w:rFonts w:ascii="Times New Roman" w:hAnsi="Times New Roman" w:cs="Times New Roman"/>
          <w:sz w:val="24"/>
          <w:szCs w:val="24"/>
        </w:rPr>
        <w:instrText xml:space="preserve"> REF _Ref8118481 \h </w:instrText>
      </w:r>
      <w:r w:rsidR="005A464A">
        <w:rPr>
          <w:rFonts w:ascii="Times New Roman" w:hAnsi="Times New Roman" w:cs="Times New Roman"/>
          <w:sz w:val="24"/>
          <w:szCs w:val="24"/>
        </w:rPr>
      </w:r>
      <w:r w:rsidR="005A464A">
        <w:rPr>
          <w:rFonts w:ascii="Times New Roman" w:hAnsi="Times New Roman" w:cs="Times New Roman"/>
          <w:sz w:val="24"/>
          <w:szCs w:val="24"/>
        </w:rPr>
        <w:fldChar w:fldCharType="separate"/>
      </w:r>
      <w:ins w:id="665" w:author="Liu, Luyu" w:date="2020-06-13T23:17:00Z">
        <w:r w:rsidR="009D7465" w:rsidRPr="00333E7A">
          <w:rPr>
            <w:rFonts w:ascii="Times New Roman" w:hAnsi="Times New Roman" w:cs="Times New Roman"/>
            <w:sz w:val="24"/>
            <w:szCs w:val="24"/>
          </w:rPr>
          <w:t xml:space="preserve">Figure </w:t>
        </w:r>
        <w:r w:rsidR="009D7465">
          <w:rPr>
            <w:rFonts w:ascii="Times New Roman" w:hAnsi="Times New Roman" w:cs="Times New Roman"/>
            <w:noProof/>
            <w:sz w:val="24"/>
            <w:szCs w:val="24"/>
          </w:rPr>
          <w:t>1</w:t>
        </w:r>
      </w:ins>
      <w:del w:id="666" w:author="Liu, Luyu" w:date="2020-06-13T23:17:00Z">
        <w:r w:rsidR="005A464A" w:rsidRPr="00333E7A" w:rsidDel="009D7465">
          <w:rPr>
            <w:rFonts w:ascii="Times New Roman" w:hAnsi="Times New Roman" w:cs="Times New Roman"/>
            <w:sz w:val="24"/>
            <w:szCs w:val="24"/>
          </w:rPr>
          <w:delText xml:space="preserve">Figure </w:delText>
        </w:r>
        <w:r w:rsidR="005A464A" w:rsidDel="009D7465">
          <w:rPr>
            <w:rFonts w:ascii="Times New Roman" w:hAnsi="Times New Roman" w:cs="Times New Roman"/>
            <w:noProof/>
            <w:sz w:val="24"/>
            <w:szCs w:val="24"/>
          </w:rPr>
          <w:delText>1</w:delText>
        </w:r>
      </w:del>
      <w:r w:rsidR="005A464A">
        <w:rPr>
          <w:rFonts w:ascii="Times New Roman" w:hAnsi="Times New Roman" w:cs="Times New Roman"/>
          <w:sz w:val="24"/>
          <w:szCs w:val="24"/>
        </w:rPr>
        <w:fldChar w:fldCharType="end"/>
      </w:r>
      <w:r w:rsidR="005A464A">
        <w:rPr>
          <w:rFonts w:ascii="Times New Roman" w:hAnsi="Times New Roman" w:cs="Times New Roman"/>
          <w:sz w:val="24"/>
          <w:szCs w:val="24"/>
        </w:rPr>
        <w:t xml:space="preserve"> (green line). However, due to the instability of transit system, </w:t>
      </w:r>
      <w:del w:id="667" w:author="Liu, Luyu" w:date="2020-06-12T15:43:00Z">
        <w:r w:rsidR="005A464A" w:rsidDel="00650D62">
          <w:rPr>
            <w:rFonts w:ascii="Times New Roman" w:hAnsi="Times New Roman" w:cs="Times New Roman"/>
            <w:sz w:val="24"/>
            <w:szCs w:val="24"/>
          </w:rPr>
          <w:delText>a GT’s</w:delText>
        </w:r>
      </w:del>
      <w:ins w:id="668" w:author="Liu, Luyu" w:date="2020-06-12T15:43:00Z">
        <w:r w:rsidR="00650D62">
          <w:rPr>
            <w:rFonts w:ascii="Times New Roman" w:hAnsi="Times New Roman" w:cs="Times New Roman"/>
            <w:sz w:val="24"/>
            <w:szCs w:val="24"/>
          </w:rPr>
          <w:t>its</w:t>
        </w:r>
      </w:ins>
      <w:r w:rsidR="005A464A">
        <w:rPr>
          <w:rFonts w:ascii="Times New Roman" w:hAnsi="Times New Roman" w:cs="Times New Roman"/>
          <w:sz w:val="24"/>
          <w:szCs w:val="24"/>
        </w:rPr>
        <w:t xml:space="preserve"> risk of missing a bus is also the highest. Due to the possible reclaimed delay and discontinuity delay, the bus may leave the stop earlier than the </w:t>
      </w:r>
      <w:del w:id="669" w:author="Liu, Luyu" w:date="2020-06-12T15:43:00Z">
        <w:r w:rsidR="005A464A" w:rsidDel="005A3944">
          <w:rPr>
            <w:rFonts w:ascii="Times New Roman" w:hAnsi="Times New Roman" w:cs="Times New Roman"/>
            <w:sz w:val="24"/>
            <w:szCs w:val="24"/>
          </w:rPr>
          <w:delText>ETD</w:delText>
        </w:r>
      </w:del>
      <w:ins w:id="670" w:author="Liu, Luyu" w:date="2020-06-12T15:43:00Z">
        <w:r w:rsidR="005A3944">
          <w:rPr>
            <w:rFonts w:ascii="Times New Roman" w:hAnsi="Times New Roman" w:cs="Times New Roman"/>
            <w:sz w:val="24"/>
            <w:szCs w:val="24"/>
          </w:rPr>
          <w:t>estimated time of departure</w:t>
        </w:r>
      </w:ins>
      <w:r w:rsidR="005A464A">
        <w:rPr>
          <w:rFonts w:ascii="Times New Roman" w:hAnsi="Times New Roman" w:cs="Times New Roman"/>
          <w:sz w:val="24"/>
          <w:szCs w:val="24"/>
        </w:rPr>
        <w:t xml:space="preserve">. Consequently, </w:t>
      </w:r>
      <w:del w:id="671" w:author="Liu, Luyu" w:date="2020-06-19T10:37:00Z">
        <w:r w:rsidR="005A464A" w:rsidDel="00445144">
          <w:rPr>
            <w:rFonts w:ascii="Times New Roman" w:hAnsi="Times New Roman" w:cs="Times New Roman"/>
            <w:sz w:val="24"/>
            <w:szCs w:val="24"/>
          </w:rPr>
          <w:delText>the user may suffer from a long waiting time penalty</w:delText>
        </w:r>
      </w:del>
      <w:ins w:id="672" w:author="Liu, Luyu" w:date="2020-06-19T10:37:00Z">
        <w:r w:rsidR="00445144">
          <w:rPr>
            <w:rFonts w:ascii="Times New Roman" w:hAnsi="Times New Roman" w:cs="Times New Roman"/>
            <w:sz w:val="24"/>
            <w:szCs w:val="24"/>
          </w:rPr>
          <w:t xml:space="preserve">this could suggest that mainstream apps </w:t>
        </w:r>
        <w:r w:rsidR="00445144">
          <w:rPr>
            <w:rFonts w:ascii="Times New Roman" w:hAnsi="Times New Roman" w:cs="Times New Roman"/>
            <w:sz w:val="24"/>
            <w:szCs w:val="24"/>
          </w:rPr>
          <w:lastRenderedPageBreak/>
          <w:t xml:space="preserve">are systematically suggesting a trip plan with very poor performance. It is extremely imperative to measure greedy </w:t>
        </w:r>
      </w:ins>
      <w:ins w:id="673" w:author="Liu, Luyu" w:date="2020-06-19T10:38:00Z">
        <w:r w:rsidR="00445144">
          <w:rPr>
            <w:rFonts w:ascii="Times New Roman" w:hAnsi="Times New Roman" w:cs="Times New Roman"/>
            <w:sz w:val="24"/>
            <w:szCs w:val="24"/>
          </w:rPr>
          <w:t>tactic’s performance and improve it.</w:t>
        </w:r>
      </w:ins>
      <w:del w:id="674" w:author="Liu, Luyu" w:date="2020-06-16T19:20:00Z">
        <w:r w:rsidR="005A464A" w:rsidDel="00E227C9">
          <w:rPr>
            <w:rFonts w:ascii="Times New Roman" w:hAnsi="Times New Roman" w:cs="Times New Roman"/>
            <w:sz w:val="24"/>
            <w:szCs w:val="24"/>
          </w:rPr>
          <w:delText>, which is almost equal to a headway, the largest possible waiting time.</w:delText>
        </w:r>
      </w:del>
    </w:p>
    <w:p w14:paraId="617BE94F" w14:textId="77777777" w:rsidR="005A464A" w:rsidRDefault="005A464A" w:rsidP="005A464A">
      <w:pPr>
        <w:ind w:firstLine="720"/>
        <w:jc w:val="both"/>
        <w:rPr>
          <w:rFonts w:ascii="Times New Roman" w:hAnsi="Times New Roman" w:cs="Times New Roman"/>
          <w:sz w:val="24"/>
          <w:szCs w:val="24"/>
        </w:rPr>
      </w:pPr>
    </w:p>
    <w:p w14:paraId="69B2723C" w14:textId="578E5733"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del w:id="675" w:author="Liu, Luyu" w:date="2020-06-12T16:02:00Z">
        <w:r w:rsidRPr="00351FFE" w:rsidDel="001E61EC">
          <w:rPr>
            <w:rFonts w:ascii="Times New Roman" w:hAnsi="Times New Roman" w:cs="Times New Roman"/>
            <w:bCs/>
            <w:sz w:val="24"/>
            <w:szCs w:val="24"/>
          </w:rPr>
          <w:delText xml:space="preserve"> (PT)</w:delText>
        </w:r>
      </w:del>
    </w:p>
    <w:p w14:paraId="7DD54F45" w14:textId="3CDE356C" w:rsidR="005A464A" w:rsidRDefault="005A464A" w:rsidP="005A464A">
      <w:pPr>
        <w:jc w:val="both"/>
        <w:rPr>
          <w:ins w:id="676" w:author="Liu, Luyu" w:date="2020-06-13T21:41:00Z"/>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w:t>
      </w:r>
      <w:ins w:id="677" w:author="Liu, Luyu" w:date="2020-06-12T16:17:00Z">
        <w:r w:rsidR="005E74BE">
          <w:rPr>
            <w:rFonts w:ascii="Times New Roman" w:hAnsi="Times New Roman" w:cs="Times New Roman"/>
            <w:sz w:val="24"/>
            <w:szCs w:val="24"/>
          </w:rPr>
          <w:t xml:space="preserve">to </w:t>
        </w:r>
      </w:ins>
      <w:r>
        <w:rPr>
          <w:rFonts w:ascii="Times New Roman" w:hAnsi="Times New Roman" w:cs="Times New Roman"/>
          <w:sz w:val="24"/>
          <w:szCs w:val="24"/>
        </w:rPr>
        <w:t xml:space="preserve">leave home earlier than the </w:t>
      </w:r>
      <w:del w:id="678" w:author="Liu, Luyu" w:date="2020-06-12T16:02:00Z">
        <w:r w:rsidDel="001E61EC">
          <w:rPr>
            <w:rFonts w:ascii="Times New Roman" w:hAnsi="Times New Roman" w:cs="Times New Roman"/>
            <w:sz w:val="24"/>
            <w:szCs w:val="24"/>
          </w:rPr>
          <w:delText>GT</w:delText>
        </w:r>
      </w:del>
      <w:ins w:id="679" w:author="Liu, Luyu" w:date="2020-06-12T16:02:00Z">
        <w:r w:rsidR="001E61EC">
          <w:rPr>
            <w:rFonts w:ascii="Times New Roman" w:hAnsi="Times New Roman" w:cs="Times New Roman"/>
            <w:sz w:val="24"/>
            <w:szCs w:val="24"/>
          </w:rPr>
          <w:t>greedy tactic</w:t>
        </w:r>
      </w:ins>
      <w:r>
        <w:rPr>
          <w:rFonts w:ascii="Times New Roman" w:hAnsi="Times New Roman" w:cs="Times New Roman"/>
          <w:sz w:val="24"/>
          <w:szCs w:val="24"/>
        </w:rPr>
        <w:t>. This is a common strategy to avoid risk of missing a bus</w:t>
      </w:r>
      <w:ins w:id="680" w:author="Liu, Luyu" w:date="2020-06-19T16:46:00Z">
        <w:r w:rsidR="003B51EA">
          <w:rPr>
            <w:rFonts w:ascii="Times New Roman" w:hAnsi="Times New Roman" w:cs="Times New Roman"/>
            <w:sz w:val="24"/>
            <w:szCs w:val="24"/>
          </w:rPr>
          <w:t>,</w:t>
        </w:r>
      </w:ins>
      <w:ins w:id="681" w:author="Liu, Luyu" w:date="2020-06-19T16:45:00Z">
        <w:r w:rsidR="005E1216">
          <w:rPr>
            <w:rFonts w:ascii="Times New Roman" w:hAnsi="Times New Roman" w:cs="Times New Roman"/>
            <w:sz w:val="24"/>
            <w:szCs w:val="24"/>
          </w:rPr>
          <w:t xml:space="preserve"> such as using the 95</w:t>
        </w:r>
        <w:r w:rsidR="005E1216" w:rsidRPr="005E1216">
          <w:rPr>
            <w:rFonts w:ascii="Times New Roman" w:hAnsi="Times New Roman" w:cs="Times New Roman"/>
            <w:sz w:val="24"/>
            <w:szCs w:val="24"/>
            <w:vertAlign w:val="superscript"/>
            <w:rPrChange w:id="682" w:author="Liu, Luyu" w:date="2020-06-19T16:46:00Z">
              <w:rPr>
                <w:rFonts w:ascii="Times New Roman" w:hAnsi="Times New Roman" w:cs="Times New Roman"/>
                <w:sz w:val="24"/>
                <w:szCs w:val="24"/>
              </w:rPr>
            </w:rPrChange>
          </w:rPr>
          <w:t>th</w:t>
        </w:r>
        <w:r w:rsidR="005E1216">
          <w:rPr>
            <w:rFonts w:ascii="Times New Roman" w:hAnsi="Times New Roman" w:cs="Times New Roman"/>
            <w:sz w:val="24"/>
            <w:szCs w:val="24"/>
          </w:rPr>
          <w:t xml:space="preserve"> </w:t>
        </w:r>
      </w:ins>
      <w:ins w:id="683" w:author="Liu, Luyu" w:date="2020-06-19T16:46:00Z">
        <w:r w:rsidR="005E1216">
          <w:rPr>
            <w:rFonts w:ascii="Times New Roman" w:hAnsi="Times New Roman" w:cs="Times New Roman"/>
            <w:sz w:val="24"/>
            <w:szCs w:val="24"/>
          </w:rPr>
          <w:t>percentile waiting time</w:t>
        </w:r>
      </w:ins>
      <w:r>
        <w:rPr>
          <w:rFonts w:ascii="Times New Roman" w:hAnsi="Times New Roman" w:cs="Times New Roman"/>
          <w:sz w:val="24"/>
          <w:szCs w:val="24"/>
        </w:rPr>
        <w:t xml:space="preserve"> </w:t>
      </w:r>
      <w:ins w:id="684" w:author="Liu, Luyu" w:date="2020-06-19T16:46:00Z">
        <w:r w:rsidR="00355E41">
          <w:rPr>
            <w:rFonts w:ascii="Times New Roman" w:hAnsi="Times New Roman" w:cs="Times New Roman"/>
            <w:sz w:val="24"/>
            <w:szCs w:val="24"/>
          </w:rPr>
          <w:t xml:space="preserve">as budgeted waiting time </w:t>
        </w:r>
      </w:ins>
      <w:ins w:id="685" w:author="Liu, Luyu" w:date="2020-06-19T15:47:00Z">
        <w:r w:rsidR="00A4367B">
          <w:rPr>
            <w:rFonts w:ascii="Times New Roman" w:hAnsi="Times New Roman" w:cs="Times New Roman"/>
            <w:sz w:val="24"/>
            <w:szCs w:val="24"/>
          </w:rPr>
          <w:fldChar w:fldCharType="begin" w:fldLock="1"/>
        </w:r>
      </w:ins>
      <w:r w:rsidR="008A318A">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A4367B">
        <w:rPr>
          <w:rFonts w:ascii="Times New Roman" w:hAnsi="Times New Roman" w:cs="Times New Roman"/>
          <w:sz w:val="24"/>
          <w:szCs w:val="24"/>
        </w:rPr>
        <w:fldChar w:fldCharType="separate"/>
      </w:r>
      <w:r w:rsidR="00A76261" w:rsidRPr="00A76261">
        <w:rPr>
          <w:rFonts w:ascii="Times New Roman" w:hAnsi="Times New Roman" w:cs="Times New Roman"/>
          <w:noProof/>
          <w:sz w:val="24"/>
          <w:szCs w:val="24"/>
        </w:rPr>
        <w:t>(Furth and Muller 2006)</w:t>
      </w:r>
      <w:ins w:id="686" w:author="Liu, Luyu" w:date="2020-06-19T15:47:00Z">
        <w:r w:rsidR="00A4367B">
          <w:rPr>
            <w:rFonts w:ascii="Times New Roman" w:hAnsi="Times New Roman" w:cs="Times New Roman"/>
            <w:sz w:val="24"/>
            <w:szCs w:val="24"/>
          </w:rPr>
          <w:fldChar w:fldCharType="end"/>
        </w:r>
      </w:ins>
      <w:del w:id="687" w:author="Liu, Luyu" w:date="2020-06-19T15:47:00Z">
        <w:r w:rsidDel="00A4367B">
          <w:rPr>
            <w:rFonts w:ascii="Times New Roman" w:hAnsi="Times New Roman" w:cs="Times New Roman"/>
            <w:sz w:val="24"/>
            <w:szCs w:val="24"/>
          </w:rPr>
          <w:fldChar w:fldCharType="begin" w:fldLock="1"/>
        </w:r>
        <w:r w:rsidR="00A4367B" w:rsidRPr="00A4367B" w:rsidDel="00A4367B">
          <w:rPr>
            <w:rFonts w:ascii="Times New Roman" w:hAnsi="Times New Roman" w:cs="Times New Roman"/>
            <w:sz w:val="24"/>
            <w:szCs w:val="24"/>
          </w:rPr>
          <w:del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b)","manualFormatting":"(Fonzone, Schmöcker, &amp; Liu, 2015; Frumin &amp; Zhao, 2012)","plainTextFormattedCitation":"(Fonzone, Schmöcker, and Liu 2015b)","previouslyFormattedCitation":"(Fonzone, Schmöcker, and Liu 2015)"},"properties":{"noteIndex":0},"schema":"https://github.com/citation-style-language/schema/raw/master/csl-citation.json"}</w:delInstrText>
        </w:r>
        <w:r w:rsidDel="00A4367B">
          <w:rPr>
            <w:rFonts w:ascii="Times New Roman" w:hAnsi="Times New Roman" w:cs="Times New Roman"/>
            <w:sz w:val="24"/>
            <w:szCs w:val="24"/>
          </w:rPr>
          <w:fldChar w:fldCharType="separate"/>
        </w:r>
        <w:r w:rsidRPr="00A4367B" w:rsidDel="00A4367B">
          <w:rPr>
            <w:rFonts w:ascii="Times New Roman" w:hAnsi="Times New Roman" w:cs="Times New Roman"/>
            <w:noProof/>
            <w:sz w:val="24"/>
            <w:szCs w:val="24"/>
          </w:rPr>
          <w:delText>(Fonzone, Schmöcker, &amp; Liu, 2015;</w:delText>
        </w:r>
        <w:r w:rsidRPr="00A76261" w:rsidDel="00A4367B">
          <w:rPr>
            <w:rFonts w:ascii="Times New Roman" w:hAnsi="Times New Roman" w:cs="Times New Roman"/>
            <w:noProof/>
            <w:sz w:val="24"/>
            <w:szCs w:val="24"/>
          </w:rPr>
          <w:delText xml:space="preserve"> Frumin &amp; Zhao, 2012)</w:delText>
        </w:r>
        <w:r w:rsidDel="00A4367B">
          <w:rPr>
            <w:rFonts w:ascii="Times New Roman" w:hAnsi="Times New Roman" w:cs="Times New Roman"/>
            <w:sz w:val="24"/>
            <w:szCs w:val="24"/>
          </w:rPr>
          <w:fldChar w:fldCharType="end"/>
        </w:r>
      </w:del>
      <w:r>
        <w:rPr>
          <w:rFonts w:ascii="Times New Roman" w:hAnsi="Times New Roman" w:cs="Times New Roman"/>
          <w:sz w:val="24"/>
          <w:szCs w:val="24"/>
        </w:rPr>
        <w:t>.</w:t>
      </w:r>
      <w:del w:id="688" w:author="Liu, Luyu" w:date="2020-06-15T19:57:00Z">
        <w:r w:rsidDel="00A246E6">
          <w:rPr>
            <w:rFonts w:ascii="Times New Roman" w:hAnsi="Times New Roman" w:cs="Times New Roman"/>
            <w:sz w:val="24"/>
            <w:szCs w:val="24"/>
          </w:rPr>
          <w:delText xml:space="preserve">  </w:delText>
        </w:r>
      </w:del>
      <w:ins w:id="68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An </w:t>
      </w:r>
      <w:r w:rsidRPr="00247039">
        <w:rPr>
          <w:rFonts w:ascii="Times New Roman" w:hAnsi="Times New Roman" w:cs="Times New Roman"/>
          <w:i/>
          <w:iCs/>
          <w:sz w:val="24"/>
          <w:szCs w:val="24"/>
        </w:rPr>
        <w:t>insurance buffer</w:t>
      </w:r>
      <w:del w:id="690" w:author="Liu, Luyu" w:date="2020-06-12T16:18:00Z">
        <w:r w:rsidDel="00931385">
          <w:rPr>
            <w:rFonts w:ascii="Times New Roman" w:hAnsi="Times New Roman" w:cs="Times New Roman"/>
            <w:sz w:val="24"/>
            <w:szCs w:val="24"/>
          </w:rPr>
          <w:delText>,</w:delText>
        </w:r>
      </w:del>
      <w:r>
        <w:rPr>
          <w:rFonts w:ascii="Times New Roman" w:hAnsi="Times New Roman" w:cs="Times New Roman"/>
          <w:sz w:val="24"/>
          <w:szCs w:val="24"/>
        </w:rPr>
        <w:t xml:space="preserve"> trades some time to reduce risk of missing a bus.</w:t>
      </w:r>
      <w:del w:id="691" w:author="Liu, Luyu" w:date="2020-06-15T19:57:00Z">
        <w:r w:rsidDel="00A246E6">
          <w:rPr>
            <w:rFonts w:ascii="Times New Roman" w:hAnsi="Times New Roman" w:cs="Times New Roman"/>
            <w:sz w:val="24"/>
            <w:szCs w:val="24"/>
          </w:rPr>
          <w:delText xml:space="preserve">  </w:delText>
        </w:r>
      </w:del>
      <w:ins w:id="69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Given a user-designated </w:t>
      </w:r>
      <w:del w:id="693" w:author="Liu, Luyu" w:date="2020-06-12T16:02:00Z">
        <w:r w:rsidDel="001E61EC">
          <w:rPr>
            <w:rFonts w:ascii="Times New Roman" w:hAnsi="Times New Roman" w:cs="Times New Roman"/>
            <w:sz w:val="24"/>
            <w:szCs w:val="24"/>
          </w:rPr>
          <w:delText>IB</w:delText>
        </w:r>
      </w:del>
      <w:ins w:id="694" w:author="Liu, Luyu" w:date="2020-06-12T16:02:00Z">
        <w:r w:rsidR="001E61EC">
          <w:rPr>
            <w:rFonts w:ascii="Times New Roman" w:hAnsi="Times New Roman" w:cs="Times New Roman"/>
            <w:sz w:val="24"/>
            <w:szCs w:val="24"/>
          </w:rPr>
          <w:t>insurance buffer</w:t>
        </w:r>
      </w:ins>
      <w:ins w:id="695" w:author="Liu, Luyu" w:date="2020-06-12T16:03:00Z">
        <w:r w:rsidR="000A621D">
          <w:rPr>
            <w:rFonts w:ascii="Times New Roman" w:hAnsi="Times New Roman" w:cs="Times New Roman"/>
            <w:sz w:val="24"/>
            <w:szCs w:val="24"/>
          </w:rPr>
          <w:t xml:space="preserve"> </w:t>
        </w:r>
        <w:r w:rsidR="000A621D" w:rsidRPr="002225A0">
          <w:rPr>
            <w:rFonts w:ascii="Times New Roman" w:hAnsi="Times New Roman" w:cs="Times New Roman"/>
            <w:i/>
            <w:sz w:val="24"/>
            <w:szCs w:val="24"/>
            <w:rPrChange w:id="696" w:author="Liu, Luyu" w:date="2020-06-12T16:10:00Z">
              <w:rPr>
                <w:rFonts w:ascii="Times New Roman" w:hAnsi="Times New Roman" w:cs="Times New Roman"/>
                <w:sz w:val="24"/>
                <w:szCs w:val="24"/>
              </w:rPr>
            </w:rPrChange>
          </w:rPr>
          <w:t>IB</w:t>
        </w:r>
      </w:ins>
      <w:r w:rsidRPr="002225A0">
        <w:rPr>
          <w:rFonts w:ascii="Times New Roman" w:hAnsi="Times New Roman" w:cs="Times New Roman"/>
          <w:i/>
          <w:sz w:val="24"/>
          <w:szCs w:val="24"/>
          <w:rPrChange w:id="697" w:author="Liu, Luyu" w:date="2020-06-12T16:10:00Z">
            <w:rPr>
              <w:rFonts w:ascii="Times New Roman" w:hAnsi="Times New Roman" w:cs="Times New Roman"/>
              <w:sz w:val="24"/>
              <w:szCs w:val="24"/>
            </w:rPr>
          </w:rPrChange>
        </w:rPr>
        <w:t>,</w:t>
      </w:r>
      <w:r>
        <w:rPr>
          <w:rFonts w:ascii="Times New Roman" w:hAnsi="Times New Roman" w:cs="Times New Roman"/>
          <w:sz w:val="24"/>
          <w:szCs w:val="24"/>
        </w:rPr>
        <w:t xml:space="preserve"> the</w:t>
      </w:r>
      <w:ins w:id="698" w:author="Liu, Luyu" w:date="2020-06-13T21:44:00Z">
        <w:r w:rsidR="004C1B1D">
          <w:rPr>
            <w:rFonts w:ascii="Times New Roman" w:hAnsi="Times New Roman" w:cs="Times New Roman"/>
            <w:sz w:val="24"/>
            <w:szCs w:val="24"/>
          </w:rPr>
          <w:t xml:space="preserve"> pseudo code</w:t>
        </w:r>
      </w:ins>
      <w:del w:id="699" w:author="Liu, Luyu" w:date="2020-06-13T21:44:00Z">
        <w:r w:rsidDel="004C1B1D">
          <w:rPr>
            <w:rFonts w:ascii="Times New Roman" w:hAnsi="Times New Roman" w:cs="Times New Roman"/>
            <w:sz w:val="24"/>
            <w:szCs w:val="24"/>
          </w:rPr>
          <w:delText xml:space="preserve"> </w:delText>
        </w:r>
      </w:del>
      <w:ins w:id="700" w:author="Liu, Luyu" w:date="2020-06-13T21:44:00Z">
        <w:r w:rsidR="004C1B1D">
          <w:rPr>
            <w:rFonts w:ascii="Times New Roman" w:hAnsi="Times New Roman" w:cs="Times New Roman"/>
            <w:sz w:val="24"/>
            <w:szCs w:val="24"/>
          </w:rPr>
          <w:t xml:space="preserve"> for home departure time</w:t>
        </w:r>
      </w:ins>
      <w:ins w:id="701" w:author="Liu, Luyu" w:date="2020-06-13T23:12:00Z">
        <w:r w:rsidR="00E07DC8">
          <w:rPr>
            <w:rFonts w:ascii="Times New Roman" w:hAnsi="Times New Roman" w:cs="Times New Roman"/>
            <w:sz w:val="24"/>
            <w:szCs w:val="24"/>
          </w:rPr>
          <w:t xml:space="preserve"> </w:t>
        </w:r>
        <w:r w:rsidR="00E07DC8" w:rsidRPr="00E07DC8">
          <w:rPr>
            <w:rFonts w:ascii="Times New Roman" w:hAnsi="Times New Roman" w:cs="Times New Roman"/>
            <w:i/>
            <w:sz w:val="24"/>
            <w:szCs w:val="24"/>
            <w:rPrChange w:id="702" w:author="Liu, Luyu" w:date="2020-06-13T23:12:00Z">
              <w:rPr>
                <w:rFonts w:ascii="Times New Roman" w:hAnsi="Times New Roman" w:cs="Times New Roman"/>
                <w:sz w:val="24"/>
                <w:szCs w:val="24"/>
              </w:rPr>
            </w:rPrChange>
          </w:rPr>
          <w:t>t</w:t>
        </w:r>
      </w:ins>
      <w:ins w:id="703" w:author="Liu, Luyu" w:date="2020-06-12T16:02:00Z">
        <w:r w:rsidR="001E61EC">
          <w:rPr>
            <w:rFonts w:ascii="Times New Roman" w:hAnsi="Times New Roman" w:cs="Times New Roman"/>
            <w:sz w:val="24"/>
            <w:szCs w:val="24"/>
          </w:rPr>
          <w:t xml:space="preserve"> </w:t>
        </w:r>
      </w:ins>
      <w:del w:id="704" w:author="Liu, Luyu" w:date="2020-06-12T16:02:00Z">
        <w:r w:rsidDel="001E61EC">
          <w:rPr>
            <w:rFonts w:ascii="Times New Roman" w:hAnsi="Times New Roman" w:cs="Times New Roman"/>
            <w:sz w:val="24"/>
            <w:szCs w:val="24"/>
          </w:rPr>
          <w:delText xml:space="preserve">HDT </w:delText>
        </w:r>
      </w:del>
      <w:r>
        <w:rPr>
          <w:rFonts w:ascii="Times New Roman" w:hAnsi="Times New Roman" w:cs="Times New Roman"/>
          <w:sz w:val="24"/>
          <w:szCs w:val="24"/>
        </w:rPr>
        <w:t>is:</w:t>
      </w:r>
      <w:del w:id="705" w:author="Liu, Luyu" w:date="2020-06-15T19:57:00Z">
        <w:r w:rsidDel="00A246E6">
          <w:rPr>
            <w:rFonts w:ascii="Times New Roman" w:hAnsi="Times New Roman" w:cs="Times New Roman"/>
            <w:sz w:val="24"/>
            <w:szCs w:val="24"/>
          </w:rPr>
          <w:delText xml:space="preserve">  </w:delText>
        </w:r>
      </w:del>
      <w:ins w:id="706" w:author="Liu, Luyu" w:date="2020-06-15T19:57:00Z">
        <w:r w:rsidR="00A246E6">
          <w:rPr>
            <w:rFonts w:ascii="Times New Roman" w:hAnsi="Times New Roman" w:cs="Times New Roman"/>
            <w:sz w:val="24"/>
            <w:szCs w:val="24"/>
          </w:rPr>
          <w:t xml:space="preserve"> </w:t>
        </w:r>
      </w:ins>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07" w:author="Liu, Luyu" w:date="2020-06-13T21:43:00Z">
          <w:tblPr>
            <w:tblStyle w:val="TableGrid"/>
            <w:tblW w:w="4950" w:type="pct"/>
            <w:tblLook w:val="04A0" w:firstRow="1" w:lastRow="0" w:firstColumn="1" w:lastColumn="0" w:noHBand="0" w:noVBand="1"/>
          </w:tblPr>
        </w:tblPrChange>
      </w:tblPr>
      <w:tblGrid>
        <w:gridCol w:w="365"/>
        <w:gridCol w:w="8165"/>
        <w:gridCol w:w="736"/>
        <w:tblGridChange w:id="708">
          <w:tblGrid>
            <w:gridCol w:w="5"/>
            <w:gridCol w:w="360"/>
            <w:gridCol w:w="5"/>
            <w:gridCol w:w="8157"/>
            <w:gridCol w:w="3"/>
            <w:gridCol w:w="732"/>
            <w:gridCol w:w="4"/>
          </w:tblGrid>
        </w:tblGridChange>
      </w:tblGrid>
      <w:tr w:rsidR="00F925FB" w14:paraId="252A2A52" w14:textId="77777777" w:rsidTr="00E80762">
        <w:trPr>
          <w:trHeight w:val="580"/>
          <w:ins w:id="709" w:author="Liu, Luyu" w:date="2020-06-13T21:41:00Z"/>
          <w:trPrChange w:id="710" w:author="Liu, Luyu" w:date="2020-06-13T21:43:00Z">
            <w:trPr>
              <w:gridBefore w:val="1"/>
              <w:gridAfter w:val="0"/>
              <w:trHeight w:val="580"/>
            </w:trPr>
          </w:trPrChange>
        </w:trPr>
        <w:tc>
          <w:tcPr>
            <w:tcW w:w="197" w:type="pct"/>
            <w:tcPrChange w:id="711" w:author="Liu, Luyu" w:date="2020-06-13T21:43:00Z">
              <w:tcPr>
                <w:tcW w:w="197" w:type="pct"/>
                <w:gridSpan w:val="2"/>
              </w:tcPr>
            </w:tcPrChange>
          </w:tcPr>
          <w:p w14:paraId="1FF661B7" w14:textId="77777777" w:rsidR="00F925FB" w:rsidRDefault="00F925FB" w:rsidP="00F925FB">
            <w:pPr>
              <w:spacing w:after="160" w:line="259" w:lineRule="auto"/>
              <w:jc w:val="both"/>
              <w:rPr>
                <w:ins w:id="712" w:author="Liu, Luyu" w:date="2020-06-13T21:41:00Z"/>
                <w:rFonts w:ascii="Times New Roman" w:eastAsia="Yu Mincho" w:hAnsi="Times New Roman" w:cs="Times New Roman"/>
                <w:sz w:val="24"/>
                <w:szCs w:val="24"/>
                <w:lang w:eastAsia="ja-JP"/>
              </w:rPr>
            </w:pPr>
          </w:p>
        </w:tc>
        <w:tc>
          <w:tcPr>
            <w:tcW w:w="4406" w:type="pct"/>
            <w:vAlign w:val="center"/>
            <w:hideMark/>
            <w:tcPrChange w:id="713" w:author="Liu, Luyu" w:date="2020-06-13T21:43:00Z">
              <w:tcPr>
                <w:tcW w:w="4406" w:type="pct"/>
                <w:hideMark/>
              </w:tcPr>
            </w:tcPrChange>
          </w:tcPr>
          <w:p w14:paraId="5BFEE6B7" w14:textId="77777777" w:rsidR="00F925FB" w:rsidRDefault="00F925FB" w:rsidP="00F925FB">
            <w:pPr>
              <w:rPr>
                <w:ins w:id="714" w:author="Liu, Luyu" w:date="2020-06-13T21:42:00Z"/>
                <w:rFonts w:ascii="Times New Roman" w:eastAsia="Yu Mincho" w:hAnsi="Times New Roman" w:cs="Times New Roman"/>
                <w:b/>
                <w:sz w:val="24"/>
                <w:szCs w:val="24"/>
              </w:rPr>
            </w:pPr>
            <w:ins w:id="715" w:author="Liu, Luyu" w:date="2020-06-13T21:42:00Z">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Pr>
                  <w:rFonts w:ascii="Times New Roman" w:eastAsia="Yu Mincho" w:hAnsi="Times New Roman" w:cs="Times New Roman"/>
                  <w:b/>
                  <w:sz w:val="24"/>
                  <w:szCs w:val="24"/>
                </w:rPr>
                <w:t xml:space="preserve"> do:</w:t>
              </w:r>
            </w:ins>
          </w:p>
          <w:p w14:paraId="5CE5DE0F" w14:textId="669EA4C9" w:rsidR="00F925FB" w:rsidRDefault="00A246E6" w:rsidP="00F925FB">
            <w:pPr>
              <w:rPr>
                <w:ins w:id="716" w:author="Liu, Luyu" w:date="2020-06-13T21:42:00Z"/>
                <w:rFonts w:ascii="Times New Roman" w:eastAsia="Yu Mincho" w:hAnsi="Times New Roman" w:cs="Times New Roman"/>
                <w:sz w:val="24"/>
                <w:szCs w:val="24"/>
              </w:rPr>
            </w:pPr>
            <w:ins w:id="717" w:author="Liu, Luyu" w:date="2020-06-15T19:57:00Z">
              <w:r>
                <w:rPr>
                  <w:rFonts w:ascii="Times New Roman" w:eastAsia="Yu Mincho" w:hAnsi="Times New Roman" w:cs="Times New Roman"/>
                  <w:b/>
                  <w:sz w:val="24"/>
                  <w:szCs w:val="24"/>
                </w:rPr>
                <w:t xml:space="preserve"> </w:t>
              </w:r>
            </w:ins>
            <w:ins w:id="718" w:author="Liu, Luyu" w:date="2020-06-15T21:08:00Z">
              <w:r w:rsidR="00614960">
                <w:rPr>
                  <w:rFonts w:ascii="Times New Roman" w:eastAsia="Yu Mincho" w:hAnsi="Times New Roman" w:cs="Times New Roman"/>
                  <w:b/>
                  <w:sz w:val="24"/>
                  <w:szCs w:val="24"/>
                </w:rPr>
                <w:t xml:space="preserve">  </w:t>
              </w:r>
            </w:ins>
            <w:ins w:id="719" w:author="Liu, Luyu" w:date="2020-06-13T21:42:00Z">
              <w:r w:rsidR="00F925FB">
                <w:rPr>
                  <w:rFonts w:ascii="Times New Roman" w:eastAsia="Yu Mincho" w:hAnsi="Times New Roman" w:cs="Times New Roman"/>
                  <w:b/>
                  <w:sz w:val="24"/>
                  <w:szCs w:val="24"/>
                </w:rPr>
                <w:t xml:space="preserve">if </w:t>
              </w:r>
            </w:ins>
            <m:oMath>
              <m:r>
                <w:ins w:id="720" w:author="Liu, Luyu" w:date="2020-06-20T22:42:00Z">
                  <w:rPr>
                    <w:rFonts w:ascii="Cambria Math" w:hAnsi="Cambria Math" w:cs="Times New Roman"/>
                    <w:sz w:val="24"/>
                    <w:szCs w:val="24"/>
                  </w:rPr>
                  <m:t>t'</m:t>
                </w:ins>
              </m:r>
              <m:r>
                <w:ins w:id="721" w:author="Liu, Luyu" w:date="2020-06-13T21:42:00Z">
                  <w:rPr>
                    <w:rFonts w:ascii="Cambria Math" w:hAnsi="Cambria Math" w:cs="Times New Roman"/>
                    <w:sz w:val="24"/>
                    <w:szCs w:val="24"/>
                  </w:rPr>
                  <m:t>+δ</m:t>
                </w:ins>
              </m:r>
              <m:r>
                <w:ins w:id="722" w:author="Liu, Luyu" w:date="2020-06-20T22:42:00Z">
                  <w:rPr>
                    <w:rFonts w:ascii="Cambria Math" w:hAnsi="Cambria Math" w:cs="Times New Roman"/>
                    <w:sz w:val="24"/>
                    <w:szCs w:val="24"/>
                  </w:rPr>
                  <m:t>t</m:t>
                </w:ins>
              </m:r>
              <m:r>
                <w:ins w:id="723" w:author="Liu, Luyu" w:date="2020-06-13T21:43:00Z">
                  <w:rPr>
                    <w:rFonts w:ascii="Cambria Math" w:hAnsi="Cambria Math" w:cs="Times New Roman"/>
                    <w:sz w:val="24"/>
                    <w:szCs w:val="24"/>
                  </w:rPr>
                  <m:t>+IB</m:t>
                </w:ins>
              </m:r>
              <m:r>
                <w:ins w:id="724" w:author="Liu, Luyu" w:date="2020-06-13T21:42:00Z">
                  <w:rPr>
                    <w:rFonts w:ascii="Cambria Math" w:hAnsi="Cambria Math" w:cs="Times New Roman"/>
                    <w:sz w:val="24"/>
                    <w:szCs w:val="24"/>
                  </w:rPr>
                  <m:t>≥</m:t>
                </w:ins>
              </m:r>
              <m:sSup>
                <m:sSupPr>
                  <m:ctrlPr>
                    <w:ins w:id="725" w:author="Liu, Luyu" w:date="2020-06-20T22:43:00Z">
                      <w:rPr>
                        <w:rFonts w:ascii="Cambria Math" w:hAnsi="Cambria Math" w:cs="Times New Roman"/>
                        <w:i/>
                        <w:sz w:val="24"/>
                        <w:szCs w:val="24"/>
                      </w:rPr>
                    </w:ins>
                  </m:ctrlPr>
                </m:sSupPr>
                <m:e>
                  <m:r>
                    <w:ins w:id="726" w:author="Liu, Luyu" w:date="2020-06-20T22:43:00Z">
                      <w:rPr>
                        <w:rFonts w:ascii="Cambria Math" w:hAnsi="Cambria Math" w:cs="Times New Roman"/>
                        <w:sz w:val="24"/>
                        <w:szCs w:val="24"/>
                      </w:rPr>
                      <m:t>π</m:t>
                    </w:ins>
                  </m:r>
                </m:e>
                <m:sup>
                  <m:r>
                    <w:ins w:id="727" w:author="Liu, Luyu" w:date="2020-06-20T22:43:00Z">
                      <w:rPr>
                        <w:rFonts w:ascii="Cambria Math" w:hAnsi="Cambria Math" w:cs="Times New Roman"/>
                        <w:sz w:val="24"/>
                        <w:szCs w:val="24"/>
                      </w:rPr>
                      <m:t>p</m:t>
                    </w:ins>
                  </m:r>
                </m:sup>
              </m:sSup>
            </m:oMath>
          </w:p>
          <w:p w14:paraId="7984CEA5" w14:textId="1D9603A9" w:rsidR="00F925FB" w:rsidRDefault="00A246E6" w:rsidP="00F925FB">
            <w:pPr>
              <w:rPr>
                <w:ins w:id="728" w:author="Liu, Luyu" w:date="2020-06-13T21:42:00Z"/>
                <w:rFonts w:ascii="Times New Roman" w:eastAsia="Yu Mincho" w:hAnsi="Times New Roman" w:cs="Times New Roman"/>
                <w:sz w:val="24"/>
                <w:szCs w:val="24"/>
              </w:rPr>
            </w:pPr>
            <w:ins w:id="729" w:author="Liu, Luyu" w:date="2020-06-15T19:57:00Z">
              <w:r>
                <w:rPr>
                  <w:rFonts w:ascii="Times New Roman" w:eastAsia="Yu Mincho" w:hAnsi="Times New Roman" w:cs="Times New Roman"/>
                  <w:sz w:val="24"/>
                  <w:szCs w:val="24"/>
                </w:rPr>
                <w:t xml:space="preserve"> </w:t>
              </w:r>
            </w:ins>
            <w:ins w:id="730" w:author="Liu, Luyu" w:date="2020-06-15T21:08:00Z">
              <w:r w:rsidR="00614960">
                <w:rPr>
                  <w:rFonts w:ascii="Times New Roman" w:eastAsia="Yu Mincho" w:hAnsi="Times New Roman" w:cs="Times New Roman"/>
                  <w:sz w:val="24"/>
                  <w:szCs w:val="24"/>
                </w:rPr>
                <w:t xml:space="preserve">     </w:t>
              </w:r>
            </w:ins>
            <w:ins w:id="731" w:author="Liu, Luyu" w:date="2020-06-13T21:42:00Z">
              <w:r w:rsidR="00F925FB">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732" w:author="Liu, Luyu" w:date="2020-06-20T22:43:00Z">
                  <w:rPr>
                    <w:rFonts w:ascii="Cambria Math" w:hAnsi="Cambria Math" w:cs="Times New Roman"/>
                    <w:sz w:val="24"/>
                    <w:szCs w:val="24"/>
                  </w:rPr>
                  <m:t>t'</m:t>
                </w:ins>
              </m:r>
            </m:oMath>
          </w:p>
          <w:p w14:paraId="76F8910A" w14:textId="655344B7" w:rsidR="00F925FB" w:rsidRPr="00C67C7D" w:rsidRDefault="00A246E6" w:rsidP="00F925FB">
            <w:pPr>
              <w:rPr>
                <w:ins w:id="733" w:author="Liu, Luyu" w:date="2020-06-13T21:42:00Z"/>
                <w:rFonts w:ascii="Times New Roman" w:eastAsia="Yu Mincho" w:hAnsi="Times New Roman" w:cs="Times New Roman"/>
                <w:b/>
                <w:sz w:val="24"/>
                <w:szCs w:val="24"/>
              </w:rPr>
            </w:pPr>
            <w:ins w:id="734" w:author="Liu, Luyu" w:date="2020-06-15T19:57:00Z">
              <w:r>
                <w:rPr>
                  <w:rFonts w:ascii="Times New Roman" w:eastAsia="Yu Mincho" w:hAnsi="Times New Roman" w:cs="Times New Roman"/>
                  <w:sz w:val="24"/>
                  <w:szCs w:val="24"/>
                </w:rPr>
                <w:t xml:space="preserve"> </w:t>
              </w:r>
            </w:ins>
            <w:ins w:id="735" w:author="Liu, Luyu" w:date="2020-06-15T21:08:00Z">
              <w:r w:rsidR="00614960">
                <w:rPr>
                  <w:rFonts w:ascii="Times New Roman" w:eastAsia="Yu Mincho" w:hAnsi="Times New Roman" w:cs="Times New Roman"/>
                  <w:sz w:val="24"/>
                  <w:szCs w:val="24"/>
                </w:rPr>
                <w:t xml:space="preserve">  </w:t>
              </w:r>
            </w:ins>
            <w:ins w:id="736" w:author="Liu, Luyu" w:date="2020-06-13T21:42:00Z">
              <w:r w:rsidR="00F925FB" w:rsidRPr="00C67C7D">
                <w:rPr>
                  <w:rFonts w:ascii="Times New Roman" w:eastAsia="Yu Mincho" w:hAnsi="Times New Roman" w:cs="Times New Roman"/>
                  <w:b/>
                  <w:sz w:val="24"/>
                  <w:szCs w:val="24"/>
                </w:rPr>
                <w:t>else</w:t>
              </w:r>
            </w:ins>
          </w:p>
          <w:p w14:paraId="06DBAD4B" w14:textId="582AAE9E" w:rsidR="00F925FB" w:rsidRPr="001C320A" w:rsidRDefault="00A246E6" w:rsidP="00F925FB">
            <w:pPr>
              <w:spacing w:after="160" w:line="259" w:lineRule="auto"/>
              <w:jc w:val="both"/>
              <w:rPr>
                <w:ins w:id="737" w:author="Liu, Luyu" w:date="2020-06-13T21:41:00Z"/>
                <w:rFonts w:ascii="Cambria Math" w:hAnsi="Cambria Math" w:cs="Times New Roman"/>
                <w:sz w:val="24"/>
                <w:szCs w:val="24"/>
                <w:oMath/>
              </w:rPr>
            </w:pPr>
            <w:ins w:id="738" w:author="Liu, Luyu" w:date="2020-06-15T19:57:00Z">
              <w:r>
                <w:rPr>
                  <w:rFonts w:ascii="Times New Roman" w:eastAsia="Yu Mincho" w:hAnsi="Times New Roman" w:cs="Times New Roman"/>
                  <w:sz w:val="24"/>
                  <w:szCs w:val="24"/>
                </w:rPr>
                <w:t xml:space="preserve"> </w:t>
              </w:r>
            </w:ins>
            <w:ins w:id="739" w:author="Liu, Luyu" w:date="2020-06-15T21:08:00Z">
              <w:r w:rsidR="00614960">
                <w:rPr>
                  <w:rFonts w:ascii="Times New Roman" w:eastAsia="Yu Mincho" w:hAnsi="Times New Roman" w:cs="Times New Roman"/>
                  <w:sz w:val="24"/>
                  <w:szCs w:val="24"/>
                </w:rPr>
                <w:t xml:space="preserve">     </w:t>
              </w:r>
            </w:ins>
            <w:ins w:id="740" w:author="Liu, Luyu" w:date="2020-06-13T21:42:00Z">
              <w:r w:rsidR="00F925FB">
                <w:rPr>
                  <w:rFonts w:ascii="Times New Roman" w:eastAsia="Yu Mincho" w:hAnsi="Times New Roman" w:cs="Times New Roman"/>
                  <w:sz w:val="24"/>
                  <w:szCs w:val="24"/>
                </w:rPr>
                <w:t>wait until next update</w:t>
              </w:r>
            </w:ins>
          </w:p>
        </w:tc>
        <w:tc>
          <w:tcPr>
            <w:tcW w:w="397" w:type="pct"/>
            <w:vAlign w:val="center"/>
            <w:hideMark/>
            <w:tcPrChange w:id="741" w:author="Liu, Luyu" w:date="2020-06-13T21:43:00Z">
              <w:tcPr>
                <w:tcW w:w="397" w:type="pct"/>
                <w:gridSpan w:val="2"/>
                <w:hideMark/>
              </w:tcPr>
            </w:tcPrChange>
          </w:tcPr>
          <w:p w14:paraId="3493CCF2" w14:textId="128515AB" w:rsidR="00F925FB" w:rsidRPr="00F925FB" w:rsidRDefault="00F925FB">
            <w:pPr>
              <w:jc w:val="both"/>
              <w:rPr>
                <w:ins w:id="742" w:author="Liu, Luyu" w:date="2020-06-13T21:41:00Z"/>
                <w:rFonts w:eastAsia="Yu Mincho"/>
                <w:lang w:eastAsia="ja-JP"/>
              </w:rPr>
              <w:pPrChange w:id="743" w:author="Liu, Luyu" w:date="2020-06-13T21:43:00Z">
                <w:pPr>
                  <w:spacing w:after="160" w:line="259" w:lineRule="auto"/>
                  <w:jc w:val="both"/>
                </w:pPr>
              </w:pPrChange>
            </w:pPr>
            <w:ins w:id="744" w:author="Liu, Luyu" w:date="2020-06-13T21:41:00Z">
              <w:r w:rsidRPr="004D6471">
                <w:rPr>
                  <w:rFonts w:ascii="Times New Roman" w:hAnsi="Times New Roman" w:cs="Times New Roman"/>
                  <w:sz w:val="24"/>
                  <w:szCs w:val="24"/>
                  <w:rPrChange w:id="745" w:author="Liu, Luyu" w:date="2020-06-13T21:43:00Z">
                    <w:rPr>
                      <w:rFonts w:eastAsia="Yu Mincho"/>
                      <w:lang w:eastAsia="ja-JP"/>
                    </w:rPr>
                  </w:rPrChange>
                </w:rPr>
                <w:t>(</w:t>
              </w:r>
              <w:r w:rsidRPr="004D6471">
                <w:rPr>
                  <w:rFonts w:ascii="Times New Roman" w:hAnsi="Times New Roman" w:cs="Times New Roman"/>
                  <w:sz w:val="24"/>
                  <w:szCs w:val="24"/>
                  <w:rPrChange w:id="746" w:author="Liu, Luyu" w:date="2020-06-13T21:43:00Z">
                    <w:rPr>
                      <w:rFonts w:eastAsia="Yu Mincho"/>
                      <w:lang w:eastAsia="ja-JP"/>
                    </w:rPr>
                  </w:rPrChange>
                </w:rPr>
                <w:fldChar w:fldCharType="begin"/>
              </w:r>
              <w:r w:rsidRPr="004D6471">
                <w:rPr>
                  <w:rFonts w:ascii="Times New Roman" w:hAnsi="Times New Roman" w:cs="Times New Roman"/>
                  <w:sz w:val="24"/>
                  <w:szCs w:val="24"/>
                  <w:rPrChange w:id="747" w:author="Liu, Luyu" w:date="2020-06-13T21:43:00Z">
                    <w:rPr>
                      <w:rFonts w:eastAsia="Yu Mincho"/>
                      <w:lang w:eastAsia="ja-JP"/>
                    </w:rPr>
                  </w:rPrChange>
                </w:rPr>
                <w:instrText xml:space="preserve"> SEQ Equation \* ARABIC </w:instrText>
              </w:r>
              <w:r w:rsidRPr="004D6471">
                <w:rPr>
                  <w:rFonts w:ascii="Times New Roman" w:hAnsi="Times New Roman" w:cs="Times New Roman"/>
                  <w:sz w:val="24"/>
                  <w:szCs w:val="24"/>
                  <w:rPrChange w:id="748" w:author="Liu, Luyu" w:date="2020-06-13T21:43:00Z">
                    <w:rPr>
                      <w:rFonts w:eastAsia="Yu Mincho"/>
                      <w:lang w:eastAsia="ja-JP"/>
                    </w:rPr>
                  </w:rPrChange>
                </w:rPr>
                <w:fldChar w:fldCharType="separate"/>
              </w:r>
            </w:ins>
            <w:ins w:id="749" w:author="Liu, Luyu" w:date="2020-06-13T21:43:00Z">
              <w:r w:rsidR="004D6471">
                <w:rPr>
                  <w:rFonts w:ascii="Times New Roman" w:hAnsi="Times New Roman" w:cs="Times New Roman"/>
                  <w:noProof/>
                  <w:sz w:val="24"/>
                  <w:szCs w:val="24"/>
                </w:rPr>
                <w:t>6</w:t>
              </w:r>
            </w:ins>
            <w:ins w:id="750" w:author="Liu, Luyu" w:date="2020-06-13T21:41:00Z">
              <w:r w:rsidRPr="004D6471">
                <w:rPr>
                  <w:rFonts w:ascii="Times New Roman" w:hAnsi="Times New Roman" w:cs="Times New Roman"/>
                  <w:sz w:val="24"/>
                  <w:szCs w:val="24"/>
                  <w:rPrChange w:id="751" w:author="Liu, Luyu" w:date="2020-06-13T21:43:00Z">
                    <w:rPr>
                      <w:rFonts w:eastAsia="Yu Mincho"/>
                      <w:lang w:eastAsia="ja-JP"/>
                    </w:rPr>
                  </w:rPrChange>
                </w:rPr>
                <w:fldChar w:fldCharType="end"/>
              </w:r>
              <w:r w:rsidRPr="004D6471">
                <w:rPr>
                  <w:rFonts w:ascii="Times New Roman" w:hAnsi="Times New Roman" w:cs="Times New Roman"/>
                  <w:sz w:val="24"/>
                  <w:szCs w:val="24"/>
                  <w:rPrChange w:id="752" w:author="Liu, Luyu" w:date="2020-06-13T21:43:00Z">
                    <w:rPr>
                      <w:rFonts w:eastAsia="Yu Mincho"/>
                      <w:lang w:eastAsia="ja-JP"/>
                    </w:rPr>
                  </w:rPrChange>
                </w:rPr>
                <w:t>)</w:t>
              </w:r>
            </w:ins>
          </w:p>
        </w:tc>
      </w:tr>
      <w:tr w:rsidR="005A464A" w:rsidDel="00F925FB" w14:paraId="2D1376CD" w14:textId="68139012" w:rsidTr="00E80762">
        <w:tblPrEx>
          <w:tblPrExChange w:id="753" w:author="Liu, Luyu" w:date="2020-06-13T21:43: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80"/>
          <w:del w:id="754" w:author="Liu, Luyu" w:date="2020-06-13T21:41:00Z"/>
          <w:trPrChange w:id="755" w:author="Liu, Luyu" w:date="2020-06-13T21:43:00Z">
            <w:trPr>
              <w:trHeight w:val="580"/>
              <w:jc w:val="center"/>
            </w:trPr>
          </w:trPrChange>
        </w:trPr>
        <w:tc>
          <w:tcPr>
            <w:tcW w:w="197" w:type="pct"/>
            <w:tcPrChange w:id="756" w:author="Liu, Luyu" w:date="2020-06-13T21:43:00Z">
              <w:tcPr>
                <w:tcW w:w="197" w:type="pct"/>
                <w:gridSpan w:val="2"/>
                <w:vAlign w:val="center"/>
              </w:tcPr>
            </w:tcPrChange>
          </w:tcPr>
          <w:p w14:paraId="7B4F0459" w14:textId="52756B69" w:rsidR="005A464A" w:rsidDel="00F925FB" w:rsidRDefault="005A464A" w:rsidP="005A464A">
            <w:pPr>
              <w:jc w:val="center"/>
              <w:rPr>
                <w:del w:id="757" w:author="Liu, Luyu" w:date="2020-06-13T21:41:00Z"/>
                <w:rFonts w:ascii="Times New Roman" w:eastAsia="Yu Mincho" w:hAnsi="Times New Roman" w:cs="Times New Roman"/>
                <w:sz w:val="24"/>
                <w:szCs w:val="24"/>
                <w:lang w:eastAsia="ja-JP"/>
              </w:rPr>
            </w:pPr>
          </w:p>
        </w:tc>
        <w:tc>
          <w:tcPr>
            <w:tcW w:w="4406" w:type="pct"/>
            <w:hideMark/>
            <w:tcPrChange w:id="758" w:author="Liu, Luyu" w:date="2020-06-13T21:43:00Z">
              <w:tcPr>
                <w:tcW w:w="4406" w:type="pct"/>
                <w:gridSpan w:val="3"/>
                <w:vAlign w:val="center"/>
                <w:hideMark/>
              </w:tcPr>
            </w:tcPrChange>
          </w:tcPr>
          <w:p w14:paraId="2166B4F5" w14:textId="3BC3C1B3" w:rsidR="005A464A" w:rsidDel="00F925FB" w:rsidRDefault="00161D36" w:rsidP="005A464A">
            <w:pPr>
              <w:rPr>
                <w:del w:id="759" w:author="Liu, Luyu" w:date="2020-06-13T21:41:00Z"/>
                <w:rFonts w:ascii="Times New Roman" w:hAnsi="Times New Roman" w:cs="Times New Roman"/>
                <w:sz w:val="24"/>
                <w:szCs w:val="24"/>
              </w:rPr>
            </w:pPr>
            <m:oMathPara>
              <m:oMath>
                <m:sSub>
                  <m:sSubPr>
                    <m:ctrlPr>
                      <w:del w:id="760" w:author="Liu, Luyu" w:date="2020-06-12T16:02:00Z">
                        <w:rPr>
                          <w:rFonts w:ascii="Cambria Math" w:hAnsi="Cambria Math" w:cs="Times New Roman"/>
                          <w:i/>
                          <w:sz w:val="24"/>
                          <w:szCs w:val="24"/>
                        </w:rPr>
                      </w:del>
                    </m:ctrlPr>
                  </m:sSubPr>
                  <m:e>
                    <m:r>
                      <w:del w:id="761" w:author="Liu, Luyu" w:date="2020-06-12T16:02:00Z">
                        <w:rPr>
                          <w:rFonts w:ascii="Cambria Math" w:hAnsi="Cambria Math" w:cs="Times New Roman"/>
                          <w:sz w:val="24"/>
                          <w:szCs w:val="24"/>
                        </w:rPr>
                        <m:t>t</m:t>
                      </w:del>
                    </m:r>
                  </m:e>
                  <m:sub>
                    <m:r>
                      <w:del w:id="762" w:author="Liu, Luyu" w:date="2020-06-12T16:02:00Z">
                        <w:rPr>
                          <w:rFonts w:ascii="Cambria Math" w:hAnsi="Cambria Math" w:cs="Times New Roman"/>
                          <w:sz w:val="24"/>
                          <w:szCs w:val="24"/>
                        </w:rPr>
                        <m:t>hd</m:t>
                      </w:del>
                    </m:r>
                  </m:sub>
                </m:sSub>
                <m:r>
                  <w:del w:id="763" w:author="Liu, Luyu" w:date="2020-06-13T21:41:00Z">
                    <w:rPr>
                      <w:rFonts w:ascii="Cambria Math" w:hAnsi="Cambria Math" w:cs="Times New Roman"/>
                      <w:sz w:val="24"/>
                      <w:szCs w:val="24"/>
                    </w:rPr>
                    <m:t>=</m:t>
                  </w:del>
                </m:r>
                <m:sSub>
                  <m:sSubPr>
                    <m:ctrlPr>
                      <w:del w:id="764" w:author="Liu, Luyu" w:date="2020-06-13T21:41:00Z">
                        <w:rPr>
                          <w:rFonts w:ascii="Cambria Math" w:hAnsi="Cambria Math" w:cs="Times New Roman"/>
                          <w:i/>
                          <w:sz w:val="24"/>
                          <w:szCs w:val="24"/>
                        </w:rPr>
                      </w:del>
                    </m:ctrlPr>
                  </m:sSubPr>
                  <m:e>
                    <m:r>
                      <w:del w:id="765" w:author="Liu, Luyu" w:date="2020-06-13T21:41:00Z">
                        <w:rPr>
                          <w:rFonts w:ascii="Cambria Math" w:hAnsi="Cambria Math" w:cs="Times New Roman"/>
                          <w:sz w:val="24"/>
                          <w:szCs w:val="24"/>
                        </w:rPr>
                        <m:t>t</m:t>
                      </w:del>
                    </m:r>
                  </m:e>
                  <m:sub>
                    <m:r>
                      <w:del w:id="766" w:author="Liu, Luyu" w:date="2020-06-13T21:41:00Z">
                        <w:rPr>
                          <w:rFonts w:ascii="Cambria Math" w:hAnsi="Cambria Math" w:cs="Times New Roman"/>
                          <w:sz w:val="24"/>
                          <w:szCs w:val="24"/>
                        </w:rPr>
                        <m:t>c</m:t>
                      </w:del>
                    </m:r>
                    <m:r>
                      <w:del w:id="767" w:author="Liu, Luyu" w:date="2020-06-12T16:02:00Z">
                        <w:rPr>
                          <w:rFonts w:ascii="Cambria Math" w:hAnsi="Cambria Math" w:cs="Times New Roman"/>
                          <w:sz w:val="24"/>
                          <w:szCs w:val="24"/>
                        </w:rPr>
                        <m:t>u</m:t>
                      </w:del>
                    </m:r>
                  </m:sub>
                </m:sSub>
                <m:r>
                  <w:del w:id="768" w:author="Liu, Luyu" w:date="2020-06-13T21:41:00Z">
                    <w:rPr>
                      <w:rFonts w:ascii="Cambria Math" w:hAnsi="Cambria Math" w:cs="Times New Roman"/>
                      <w:sz w:val="24"/>
                      <w:szCs w:val="24"/>
                    </w:rPr>
                    <m:t xml:space="preserve">, if </m:t>
                  </w:del>
                </m:r>
                <m:sSub>
                  <m:sSubPr>
                    <m:ctrlPr>
                      <w:del w:id="769" w:author="Liu, Luyu" w:date="2020-06-13T21:41:00Z">
                        <w:rPr>
                          <w:rFonts w:ascii="Cambria Math" w:hAnsi="Cambria Math" w:cs="Times New Roman"/>
                          <w:i/>
                          <w:sz w:val="24"/>
                          <w:szCs w:val="24"/>
                        </w:rPr>
                      </w:del>
                    </m:ctrlPr>
                  </m:sSubPr>
                  <m:e>
                    <m:r>
                      <w:del w:id="770" w:author="Liu, Luyu" w:date="2020-06-13T21:41:00Z">
                        <w:rPr>
                          <w:rFonts w:ascii="Cambria Math" w:hAnsi="Cambria Math" w:cs="Times New Roman"/>
                          <w:sz w:val="24"/>
                          <w:szCs w:val="24"/>
                        </w:rPr>
                        <m:t>t</m:t>
                      </w:del>
                    </m:r>
                  </m:e>
                  <m:sub>
                    <m:r>
                      <w:del w:id="771" w:author="Liu, Luyu" w:date="2020-06-13T21:41:00Z">
                        <w:rPr>
                          <w:rFonts w:ascii="Cambria Math" w:hAnsi="Cambria Math" w:cs="Times New Roman"/>
                          <w:sz w:val="24"/>
                          <w:szCs w:val="24"/>
                        </w:rPr>
                        <m:t>c</m:t>
                      </w:del>
                    </m:r>
                    <m:r>
                      <w:del w:id="772" w:author="Liu, Luyu" w:date="2020-06-12T16:02:00Z">
                        <w:rPr>
                          <w:rFonts w:ascii="Cambria Math" w:hAnsi="Cambria Math" w:cs="Times New Roman"/>
                          <w:sz w:val="24"/>
                          <w:szCs w:val="24"/>
                        </w:rPr>
                        <m:t>u</m:t>
                      </w:del>
                    </m:r>
                  </m:sub>
                </m:sSub>
                <m:r>
                  <w:del w:id="773" w:author="Liu, Luyu" w:date="2020-06-13T21:41:00Z">
                    <w:rPr>
                      <w:rFonts w:ascii="Cambria Math" w:hAnsi="Cambria Math" w:cs="Times New Roman"/>
                      <w:sz w:val="24"/>
                      <w:szCs w:val="24"/>
                    </w:rPr>
                    <m:t>+δ</m:t>
                  </w:del>
                </m:r>
                <m:sSub>
                  <m:sSubPr>
                    <m:ctrlPr>
                      <w:del w:id="774" w:author="Liu, Luyu" w:date="2020-06-13T21:41:00Z">
                        <w:rPr>
                          <w:rFonts w:ascii="Cambria Math" w:hAnsi="Cambria Math" w:cs="Times New Roman"/>
                          <w:i/>
                          <w:sz w:val="24"/>
                          <w:szCs w:val="24"/>
                        </w:rPr>
                      </w:del>
                    </m:ctrlPr>
                  </m:sSubPr>
                  <m:e>
                    <m:r>
                      <w:del w:id="775" w:author="Liu, Luyu" w:date="2020-06-13T21:41:00Z">
                        <w:rPr>
                          <w:rFonts w:ascii="Cambria Math" w:hAnsi="Cambria Math" w:cs="Times New Roman"/>
                          <w:sz w:val="24"/>
                          <w:szCs w:val="24"/>
                        </w:rPr>
                        <m:t>t</m:t>
                      </w:del>
                    </m:r>
                  </m:e>
                  <m:sub>
                    <m:r>
                      <w:del w:id="776" w:author="Liu, Luyu" w:date="2020-06-13T21:41:00Z">
                        <w:rPr>
                          <w:rFonts w:ascii="Cambria Math" w:hAnsi="Cambria Math" w:cs="Times New Roman"/>
                          <w:sz w:val="24"/>
                          <w:szCs w:val="24"/>
                        </w:rPr>
                        <m:t>w</m:t>
                      </w:del>
                    </m:r>
                  </m:sub>
                </m:sSub>
                <m:r>
                  <w:del w:id="777" w:author="Liu, Luyu" w:date="2020-06-13T21:41:00Z">
                    <w:rPr>
                      <w:rFonts w:ascii="Cambria Math" w:hAnsi="Cambria Math" w:cs="Times New Roman"/>
                      <w:sz w:val="24"/>
                      <w:szCs w:val="24"/>
                    </w:rPr>
                    <m:t>+IB≥</m:t>
                  </w:del>
                </m:r>
                <m:sSub>
                  <m:sSubPr>
                    <m:ctrlPr>
                      <w:del w:id="778" w:author="Liu, Luyu" w:date="2020-06-13T21:41:00Z">
                        <w:rPr>
                          <w:rFonts w:ascii="Cambria Math" w:hAnsi="Cambria Math" w:cs="Times New Roman"/>
                          <w:i/>
                          <w:sz w:val="24"/>
                          <w:szCs w:val="24"/>
                        </w:rPr>
                      </w:del>
                    </m:ctrlPr>
                  </m:sSubPr>
                  <m:e>
                    <m:r>
                      <w:del w:id="779" w:author="Liu, Luyu" w:date="2020-06-13T21:41:00Z">
                        <w:rPr>
                          <w:rFonts w:ascii="Cambria Math" w:hAnsi="Cambria Math" w:cs="Times New Roman"/>
                          <w:sz w:val="24"/>
                          <w:szCs w:val="24"/>
                        </w:rPr>
                        <m:t>T</m:t>
                      </w:del>
                    </m:r>
                  </m:e>
                  <m:sub>
                    <m:r>
                      <w:del w:id="780" w:author="Liu, Luyu" w:date="2020-06-13T21:41:00Z">
                        <w:rPr>
                          <w:rFonts w:ascii="Cambria Math" w:hAnsi="Cambria Math" w:cs="Times New Roman"/>
                          <w:sz w:val="24"/>
                          <w:szCs w:val="24"/>
                        </w:rPr>
                        <m:t>e</m:t>
                      </w:del>
                    </m:r>
                    <m:r>
                      <w:del w:id="781" w:author="Liu, Luyu" w:date="2020-06-12T16:03:00Z">
                        <w:rPr>
                          <w:rFonts w:ascii="Cambria Math" w:hAnsi="Cambria Math" w:cs="Times New Roman"/>
                          <w:sz w:val="24"/>
                          <w:szCs w:val="24"/>
                        </w:rPr>
                        <m:t>x</m:t>
                      </w:del>
                    </m:r>
                  </m:sub>
                </m:sSub>
              </m:oMath>
            </m:oMathPara>
          </w:p>
        </w:tc>
        <w:tc>
          <w:tcPr>
            <w:tcW w:w="397" w:type="pct"/>
            <w:hideMark/>
            <w:tcPrChange w:id="782" w:author="Liu, Luyu" w:date="2020-06-13T21:43:00Z">
              <w:tcPr>
                <w:tcW w:w="397" w:type="pct"/>
                <w:gridSpan w:val="2"/>
                <w:vAlign w:val="center"/>
                <w:hideMark/>
              </w:tcPr>
            </w:tcPrChange>
          </w:tcPr>
          <w:p w14:paraId="7C38E0C2" w14:textId="44EA3582" w:rsidR="005A464A" w:rsidRPr="00E86BF0" w:rsidDel="00F925FB" w:rsidRDefault="005A464A" w:rsidP="005A464A">
            <w:pPr>
              <w:pStyle w:val="TimesNewRoman"/>
              <w:rPr>
                <w:del w:id="783" w:author="Liu, Luyu" w:date="2020-06-13T21:41:00Z"/>
                <w:rFonts w:asciiTheme="minorHAnsi" w:hAnsiTheme="minorHAnsi" w:cstheme="minorBidi"/>
                <w:sz w:val="18"/>
                <w:szCs w:val="18"/>
              </w:rPr>
            </w:pPr>
            <w:bookmarkStart w:id="784" w:name="_Ref9177069"/>
            <w:del w:id="785" w:author="Liu, Luyu" w:date="2020-06-13T21:41:00Z">
              <w:r w:rsidDel="00F925FB">
                <w:rPr>
                  <w:rFonts w:eastAsia="Yu Mincho"/>
                  <w:lang w:eastAsia="ja-JP"/>
                </w:rPr>
                <w:delText>(</w:delText>
              </w:r>
              <w:r w:rsidDel="00F925FB">
                <w:rPr>
                  <w:noProof/>
                </w:rPr>
                <w:fldChar w:fldCharType="begin"/>
              </w:r>
              <w:r w:rsidDel="00F925FB">
                <w:rPr>
                  <w:noProof/>
                </w:rPr>
                <w:delInstrText xml:space="preserve"> SEQ Equation \* ARABIC </w:delInstrText>
              </w:r>
              <w:r w:rsidDel="00F925FB">
                <w:rPr>
                  <w:noProof/>
                </w:rPr>
                <w:fldChar w:fldCharType="separate"/>
              </w:r>
            </w:del>
            <w:del w:id="786" w:author="Liu, Luyu" w:date="2020-06-13T16:27:00Z">
              <w:r w:rsidDel="004C1D89">
                <w:rPr>
                  <w:noProof/>
                </w:rPr>
                <w:delText>11</w:delText>
              </w:r>
            </w:del>
            <w:del w:id="787" w:author="Liu, Luyu" w:date="2020-06-13T21:41:00Z">
              <w:r w:rsidDel="00F925FB">
                <w:rPr>
                  <w:noProof/>
                </w:rPr>
                <w:fldChar w:fldCharType="end"/>
              </w:r>
              <w:r w:rsidDel="00F925FB">
                <w:rPr>
                  <w:rFonts w:eastAsia="Yu Mincho"/>
                  <w:lang w:eastAsia="ja-JP"/>
                </w:rPr>
                <w:delText>)</w:delText>
              </w:r>
              <w:bookmarkEnd w:id="784"/>
            </w:del>
          </w:p>
        </w:tc>
      </w:tr>
    </w:tbl>
    <w:p w14:paraId="5EC167EB" w14:textId="0B4FCFAF" w:rsidR="005A464A" w:rsidRDefault="005A464A">
      <w:pPr>
        <w:jc w:val="both"/>
        <w:rPr>
          <w:rFonts w:ascii="Times New Roman" w:hAnsi="Times New Roman" w:cs="Times New Roman"/>
          <w:sz w:val="24"/>
          <w:szCs w:val="24"/>
        </w:rPr>
        <w:pPrChange w:id="788" w:author="Liu, Luyu" w:date="2020-06-12T16:18:00Z">
          <w:pPr>
            <w:ind w:firstLine="720"/>
            <w:jc w:val="both"/>
          </w:pPr>
        </w:pPrChange>
      </w:pPr>
      <w:del w:id="789" w:author="Liu, Luyu" w:date="2020-06-12T16:18:00Z">
        <w:r w:rsidDel="00931385">
          <w:rPr>
            <w:rFonts w:ascii="Times New Roman" w:hAnsi="Times New Roman" w:cs="Times New Roman"/>
            <w:sz w:val="24"/>
            <w:szCs w:val="24"/>
          </w:rPr>
          <w:delText xml:space="preserve">An </w:delText>
        </w:r>
      </w:del>
      <w:del w:id="790" w:author="Liu, Luyu" w:date="2020-06-12T16:03:00Z">
        <w:r w:rsidDel="00293712">
          <w:rPr>
            <w:rFonts w:ascii="Times New Roman" w:hAnsi="Times New Roman" w:cs="Times New Roman"/>
            <w:sz w:val="24"/>
            <w:szCs w:val="24"/>
          </w:rPr>
          <w:delText xml:space="preserve">IB value </w:delText>
        </w:r>
      </w:del>
      <w:ins w:id="791" w:author="Liu, Luyu" w:date="2020-06-12T16:18:00Z">
        <w:r w:rsidR="00931385">
          <w:rPr>
            <w:rFonts w:ascii="Times New Roman" w:hAnsi="Times New Roman" w:cs="Times New Roman"/>
            <w:sz w:val="24"/>
            <w:szCs w:val="24"/>
          </w:rPr>
          <w:t>I</w:t>
        </w:r>
      </w:ins>
      <w:ins w:id="792" w:author="Liu, Luyu" w:date="2020-06-12T16:03:00Z">
        <w:r w:rsidR="00293712">
          <w:rPr>
            <w:rFonts w:ascii="Times New Roman" w:hAnsi="Times New Roman" w:cs="Times New Roman"/>
            <w:sz w:val="24"/>
            <w:szCs w:val="24"/>
          </w:rPr>
          <w:t xml:space="preserve">nsurance buffer </w:t>
        </w:r>
      </w:ins>
      <w:r>
        <w:rPr>
          <w:rFonts w:ascii="Times New Roman" w:hAnsi="Times New Roman" w:cs="Times New Roman"/>
          <w:sz w:val="24"/>
          <w:szCs w:val="24"/>
        </w:rPr>
        <w:t xml:space="preserve">is an indicator of the transit users’ risk attitude: it represents how much time the user is willing to gamble to gain the waiting time reduction. </w:t>
      </w:r>
      <w:del w:id="793" w:author="Liu, Luyu" w:date="2020-06-12T16:14:00Z">
        <w:r w:rsidDel="00E43990">
          <w:rPr>
            <w:rFonts w:ascii="Times New Roman" w:hAnsi="Times New Roman" w:cs="Times New Roman"/>
            <w:sz w:val="24"/>
            <w:szCs w:val="24"/>
          </w:rPr>
          <w:delText xml:space="preserve">We define two extreme values of risk attitude: </w:delText>
        </w:r>
        <w:r w:rsidRPr="009F31D4"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and </w:delText>
        </w:r>
        <w:r w:rsidRPr="009F31D4"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w:delText>
        </w:r>
        <w:r w:rsidRPr="000F2E5E"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means the user would rather seek for the waiting time reduction regardless of the potential missed risk, which will possibly incur an additional large</w:delText>
        </w:r>
        <w:r w:rsidRPr="00F62E6A" w:rsidDel="00E43990">
          <w:rPr>
            <w:rFonts w:ascii="Times New Roman" w:hAnsi="Times New Roman" w:cs="Times New Roman"/>
            <w:sz w:val="24"/>
            <w:szCs w:val="24"/>
          </w:rPr>
          <w:delText xml:space="preserve"> </w:delText>
        </w:r>
        <w:r w:rsidDel="00E43990">
          <w:rPr>
            <w:rFonts w:ascii="Times New Roman" w:hAnsi="Times New Roman" w:cs="Times New Roman"/>
            <w:sz w:val="24"/>
            <w:szCs w:val="24"/>
          </w:rPr>
          <w:delText xml:space="preserve">waiting time caused by desynchronization; </w:delText>
        </w:r>
        <w:r w:rsidRPr="000F2E5E"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means the user would rather wait more time to avoid desynchronization. </w:delText>
        </w:r>
      </w:del>
      <w:r>
        <w:rPr>
          <w:rFonts w:ascii="Times New Roman" w:hAnsi="Times New Roman" w:cs="Times New Roman"/>
          <w:sz w:val="24"/>
          <w:szCs w:val="24"/>
        </w:rPr>
        <w:t xml:space="preserve">The less </w:t>
      </w:r>
      <w:del w:id="794" w:author="Liu, Luyu" w:date="2020-06-12T16:14:00Z">
        <w:r w:rsidDel="00E43990">
          <w:rPr>
            <w:rFonts w:ascii="Times New Roman" w:hAnsi="Times New Roman" w:cs="Times New Roman"/>
            <w:sz w:val="24"/>
            <w:szCs w:val="24"/>
          </w:rPr>
          <w:delText>IB’s value</w:delText>
        </w:r>
      </w:del>
      <w:ins w:id="795" w:author="Liu, Luyu" w:date="2020-06-12T16:14:00Z">
        <w:r w:rsidR="00E43990">
          <w:rPr>
            <w:rFonts w:ascii="Times New Roman" w:hAnsi="Times New Roman" w:cs="Times New Roman"/>
            <w:sz w:val="24"/>
            <w:szCs w:val="24"/>
          </w:rPr>
          <w:t>insurance buffer</w:t>
        </w:r>
      </w:ins>
      <w:r>
        <w:rPr>
          <w:rFonts w:ascii="Times New Roman" w:hAnsi="Times New Roman" w:cs="Times New Roman"/>
          <w:sz w:val="24"/>
          <w:szCs w:val="24"/>
        </w:rPr>
        <w:t xml:space="preserv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w:t>
      </w:r>
      <w:del w:id="796" w:author="Liu, Luyu" w:date="2020-06-12T16:14:00Z">
        <w:r w:rsidDel="00E507BF">
          <w:rPr>
            <w:rFonts w:ascii="Times New Roman" w:hAnsi="Times New Roman" w:cs="Times New Roman"/>
            <w:sz w:val="24"/>
            <w:szCs w:val="24"/>
          </w:rPr>
          <w:delText xml:space="preserve">and less </w:delText>
        </w:r>
        <w:r w:rsidRPr="00E00385" w:rsidDel="00E507BF">
          <w:rPr>
            <w:rFonts w:ascii="Times New Roman" w:hAnsi="Times New Roman" w:cs="Times New Roman"/>
            <w:sz w:val="24"/>
            <w:szCs w:val="24"/>
          </w:rPr>
          <w:delText>risk-averse</w:delText>
        </w:r>
        <w:r w:rsidDel="00E507BF">
          <w:rPr>
            <w:rFonts w:ascii="Times New Roman" w:hAnsi="Times New Roman" w:cs="Times New Roman"/>
            <w:sz w:val="24"/>
            <w:szCs w:val="24"/>
          </w:rPr>
          <w:delText xml:space="preserve"> </w:delText>
        </w:r>
      </w:del>
      <w:r>
        <w:rPr>
          <w:rFonts w:ascii="Times New Roman" w:hAnsi="Times New Roman" w:cs="Times New Roman"/>
          <w:sz w:val="24"/>
          <w:szCs w:val="24"/>
        </w:rPr>
        <w:t>the user</w:t>
      </w:r>
      <w:r w:rsidR="00DC000A">
        <w:rPr>
          <w:rFonts w:ascii="Times New Roman" w:hAnsi="Times New Roman" w:cs="Times New Roman"/>
          <w:sz w:val="24"/>
          <w:szCs w:val="24"/>
        </w:rPr>
        <w:t>s are</w:t>
      </w:r>
      <w:r>
        <w:rPr>
          <w:rFonts w:ascii="Times New Roman" w:hAnsi="Times New Roman" w:cs="Times New Roman"/>
          <w:sz w:val="24"/>
          <w:szCs w:val="24"/>
        </w:rPr>
        <w:t xml:space="preserve">. </w:t>
      </w:r>
    </w:p>
    <w:p w14:paraId="5D4BF5EF" w14:textId="13566ACE" w:rsidR="007B7B34" w:rsidRDefault="005A464A" w:rsidP="007B7B34">
      <w:pPr>
        <w:pStyle w:val="IndentTimesNewRoman"/>
        <w:jc w:val="both"/>
      </w:pPr>
      <w:r>
        <w:t xml:space="preserve">We can consider </w:t>
      </w:r>
      <w:del w:id="797" w:author="Liu, Luyu" w:date="2020-06-12T16:15:00Z">
        <w:r w:rsidDel="007C4101">
          <w:delText xml:space="preserve">PT </w:delText>
        </w:r>
      </w:del>
      <w:ins w:id="798" w:author="Liu, Luyu" w:date="2020-06-12T16:15:00Z">
        <w:r w:rsidR="007C4101">
          <w:t xml:space="preserve">prudent </w:t>
        </w:r>
      </w:ins>
      <w:r>
        <w:t xml:space="preserve">and </w:t>
      </w:r>
      <w:ins w:id="799" w:author="Liu, Luyu" w:date="2020-06-12T16:15:00Z">
        <w:r w:rsidR="007C4101">
          <w:t xml:space="preserve">greedy tactic </w:t>
        </w:r>
      </w:ins>
      <w:del w:id="800" w:author="Liu, Luyu" w:date="2020-06-12T16:15:00Z">
        <w:r w:rsidDel="007C4101">
          <w:delText xml:space="preserve">GT </w:delText>
        </w:r>
      </w:del>
      <w:r>
        <w:t xml:space="preserve">as part of a </w:t>
      </w:r>
      <w:r w:rsidRPr="007813A4">
        <w:rPr>
          <w:i/>
        </w:rPr>
        <w:t>prudent tactic family</w:t>
      </w:r>
      <w:r>
        <w:t xml:space="preserve">, for </w:t>
      </w:r>
      <w:ins w:id="801" w:author="Liu, Luyu" w:date="2020-06-12T16:15:00Z">
        <w:r w:rsidR="007C4101">
          <w:t xml:space="preserve">greedy tactic </w:t>
        </w:r>
      </w:ins>
      <w:del w:id="802" w:author="Liu, Luyu" w:date="2020-06-12T16:15:00Z">
        <w:r w:rsidDel="007C4101">
          <w:delText xml:space="preserve">GT </w:delText>
        </w:r>
      </w:del>
      <w:r>
        <w:t xml:space="preserve">is a special case </w:t>
      </w:r>
      <w:del w:id="803" w:author="Liu, Luyu" w:date="2020-06-12T16:15:00Z">
        <w:r w:rsidDel="007C4101">
          <w:delText xml:space="preserve">of PT </w:delText>
        </w:r>
      </w:del>
      <w:r>
        <w:t xml:space="preserve">with </w:t>
      </w:r>
      <w:ins w:id="804" w:author="Liu, Luyu" w:date="2020-06-12T16:15:00Z">
        <w:r w:rsidR="007C4101">
          <w:t xml:space="preserve">insurance buffer of </w:t>
        </w:r>
      </w:ins>
      <w:del w:id="805" w:author="Liu, Luyu" w:date="2020-06-12T16:15:00Z">
        <w:r w:rsidDel="007C4101">
          <w:delText>IB =</w:delText>
        </w:r>
      </w:del>
      <w:r>
        <w:t xml:space="preserve"> 0. With different</w:t>
      </w:r>
      <w:ins w:id="806" w:author="Liu, Luyu" w:date="2020-06-12T16:15:00Z">
        <w:r w:rsidR="007C4101">
          <w:t xml:space="preserve"> buffers</w:t>
        </w:r>
      </w:ins>
      <w:del w:id="807" w:author="Liu, Luyu" w:date="2020-06-12T16:15:00Z">
        <w:r w:rsidDel="007C4101">
          <w:delText xml:space="preserve"> IBs</w:delText>
        </w:r>
      </w:del>
      <w:r>
        <w:t xml:space="preserve">, each prudent tactic can vary in actual waiting time. However, we can optimize </w:t>
      </w:r>
      <w:ins w:id="808" w:author="Liu, Luyu" w:date="2020-06-12T16:15:00Z">
        <w:r w:rsidR="007C4101">
          <w:t xml:space="preserve">buffers </w:t>
        </w:r>
      </w:ins>
      <w:del w:id="809" w:author="Liu, Luyu" w:date="2020-06-12T16:15:00Z">
        <w:r w:rsidDel="007C4101">
          <w:delText xml:space="preserve">IBs </w:delText>
        </w:r>
      </w:del>
      <w:r>
        <w:t>and find the best prudent tactic with minimal wait</w:t>
      </w:r>
      <w:ins w:id="810" w:author="Liu, Luyu" w:date="2020-06-12T16:16:00Z">
        <w:r w:rsidR="008729A9">
          <w:t>ing</w:t>
        </w:r>
      </w:ins>
      <w:r>
        <w:t xml:space="preserve"> time based on system performance.</w:t>
      </w:r>
      <w:ins w:id="811" w:author="Liu, Luyu" w:date="2020-06-12T16:19:00Z">
        <w:r w:rsidR="001B4909">
          <w:t xml:space="preserve"> </w:t>
        </w:r>
      </w:ins>
      <w:r w:rsidR="00537B40">
        <w:t>W</w:t>
      </w:r>
      <w:r>
        <w:t xml:space="preserve">e simulate the users’ real-time waiting time based on the transit systems empirical performance using different </w:t>
      </w:r>
      <w:del w:id="812" w:author="Liu, Luyu" w:date="2020-06-12T17:03:00Z">
        <w:r w:rsidDel="00027007">
          <w:delText>IB</w:delText>
        </w:r>
        <w:r w:rsidR="007B7B34" w:rsidDel="00027007">
          <w:delText xml:space="preserve"> </w:delText>
        </w:r>
      </w:del>
      <w:ins w:id="813" w:author="Liu, Luyu" w:date="2020-06-12T17:03:00Z">
        <w:r w:rsidR="00027007">
          <w:t xml:space="preserve">buffer </w:t>
        </w:r>
      </w:ins>
      <w:r w:rsidR="007B7B34">
        <w:t>in four steps:</w:t>
      </w:r>
    </w:p>
    <w:p w14:paraId="3983541F" w14:textId="0844A46F" w:rsidR="005A464A" w:rsidRDefault="005A464A" w:rsidP="007B7B34">
      <w:pPr>
        <w:pStyle w:val="IndentTimesNewRoman"/>
        <w:numPr>
          <w:ilvl w:val="0"/>
          <w:numId w:val="15"/>
        </w:numPr>
        <w:jc w:val="both"/>
      </w:pPr>
      <w:r>
        <w:t xml:space="preserve">Calculation: Designate a set of </w:t>
      </w:r>
      <w:del w:id="814" w:author="Liu, Luyu" w:date="2020-06-12T17:11:00Z">
        <w:r w:rsidDel="00F06E79">
          <w:delText xml:space="preserve">IBs </w:delText>
        </w:r>
      </w:del>
      <w:ins w:id="815" w:author="Liu, Luyu" w:date="2020-06-12T17:11:00Z">
        <w:r w:rsidR="00F06E79">
          <w:t xml:space="preserve">buffers </w:t>
        </w:r>
      </w:ins>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ins w:id="816" w:author="Liu, Luyu" w:date="2020-06-19T15:53:00Z">
        <w:r w:rsidR="00D44222">
          <w:t>.</w:t>
        </w:r>
      </w:ins>
      <w:del w:id="817" w:author="Liu, Luyu" w:date="2020-06-19T15:53:00Z">
        <w:r w:rsidDel="00D44222">
          <w:delText xml:space="preserve"> </w:delText>
        </w:r>
      </w:del>
    </w:p>
    <w:p w14:paraId="7E3EF277" w14:textId="42D835FE"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lest waiting time, designate the one with smaller buffer</w:t>
      </w:r>
      <w:ins w:id="818" w:author="Liu, Luyu" w:date="2020-06-18T23:12:00Z">
        <w:r w:rsidR="00767C30">
          <w:t xml:space="preserve"> to guarantee least waiting time</w:t>
        </w:r>
      </w:ins>
      <w:r>
        <w:t xml:space="preserve">. </w:t>
      </w:r>
    </w:p>
    <w:p w14:paraId="4FE8AAD4" w14:textId="733CC46A" w:rsidR="005A464A" w:rsidRDefault="005A464A">
      <w:pPr>
        <w:pStyle w:val="IndentTimesNewRoman"/>
        <w:numPr>
          <w:ilvl w:val="0"/>
          <w:numId w:val="15"/>
        </w:numPr>
        <w:jc w:val="both"/>
      </w:pPr>
      <w:r>
        <w:t>Finalization: For each day, reduce all past days’ buffers into one by finding the maximum of the optimal buffers</w:t>
      </w:r>
      <w:ins w:id="819" w:author="Liu, Luyu" w:date="2020-06-18T23:15:00Z">
        <w:r w:rsidR="0077582E">
          <w:t>. We aim</w:t>
        </w:r>
      </w:ins>
      <w:ins w:id="820" w:author="Liu, Luyu" w:date="2020-06-18T23:12:00Z">
        <w:r w:rsidR="00767C30">
          <w:t xml:space="preserve"> to </w:t>
        </w:r>
      </w:ins>
      <w:ins w:id="821" w:author="Liu, Luyu" w:date="2020-06-18T23:15:00Z">
        <w:r w:rsidR="0077582E">
          <w:t xml:space="preserve">find the smallest buffers while </w:t>
        </w:r>
      </w:ins>
      <w:ins w:id="822" w:author="Liu, Luyu" w:date="2020-06-18T23:13:00Z">
        <w:r w:rsidR="00767C30">
          <w:t>most trips are synchronized</w:t>
        </w:r>
      </w:ins>
      <w:r>
        <w:t>. To accommodate changes in the schedule, we will restart the process whenever a change is implemented</w:t>
      </w:r>
      <w:ins w:id="823" w:author="Liu, Luyu" w:date="2020-06-19T15:53:00Z">
        <w:r w:rsidR="00DA7CFF">
          <w:t>.</w:t>
        </w:r>
      </w:ins>
      <w:del w:id="824" w:author="Liu, Luyu" w:date="2020-06-19T15:53:00Z">
        <w:r w:rsidDel="00DA7CFF">
          <w:delText>.</w:delText>
        </w:r>
      </w:del>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5138E4A5" w:rsidR="005A464A" w:rsidDel="00767C30" w:rsidRDefault="005A464A" w:rsidP="005A464A">
      <w:pPr>
        <w:pStyle w:val="IndentTimesNewRoman"/>
        <w:jc w:val="both"/>
        <w:rPr>
          <w:del w:id="825" w:author="Liu, Luyu" w:date="2020-06-18T23:14:00Z"/>
        </w:rPr>
      </w:pPr>
      <w:del w:id="826" w:author="Liu, Luyu" w:date="2020-06-18T23:14:00Z">
        <w:r w:rsidDel="00767C30">
          <w:delText xml:space="preserve">The </w:delText>
        </w:r>
        <w:r w:rsidRPr="006B729C" w:rsidDel="00767C30">
          <w:rPr>
            <w:i/>
          </w:rPr>
          <w:delText>calculation step</w:delText>
        </w:r>
        <w:r w:rsidDel="00767C30">
          <w:delText xml:space="preserve"> and </w:delText>
        </w:r>
        <w:r w:rsidRPr="006B729C" w:rsidDel="00767C30">
          <w:rPr>
            <w:i/>
          </w:rPr>
          <w:delText>optimization step</w:delText>
        </w:r>
        <w:r w:rsidDel="00767C30">
          <w:delText xml:space="preserve"> guarantee that obtained buffers in each day have the least waiting time.</w:delText>
        </w:r>
      </w:del>
      <w:del w:id="827" w:author="Liu, Luyu" w:date="2020-06-15T19:57:00Z">
        <w:r w:rsidDel="00A246E6">
          <w:delText xml:space="preserve">  </w:delText>
        </w:r>
      </w:del>
      <w:del w:id="828" w:author="Liu, Luyu" w:date="2020-06-18T23:14:00Z">
        <w:r w:rsidDel="00767C30">
          <w:delText xml:space="preserve">The </w:delText>
        </w:r>
        <w:r w:rsidRPr="006B729C" w:rsidDel="00767C30">
          <w:rPr>
            <w:i/>
          </w:rPr>
          <w:delText>optimization step</w:delText>
        </w:r>
        <w:r w:rsidDel="00767C30">
          <w:delText xml:space="preserve"> guarantees that obtained buffers are the smallest one among the buffers with the least waiting time.</w:delText>
        </w:r>
      </w:del>
      <w:del w:id="829" w:author="Liu, Luyu" w:date="2020-06-15T19:57:00Z">
        <w:r w:rsidDel="00A246E6">
          <w:delText xml:space="preserve">  </w:delText>
        </w:r>
      </w:del>
      <w:del w:id="830" w:author="Liu, Luyu" w:date="2020-06-18T23:14:00Z">
        <w:r w:rsidDel="00767C30">
          <w:delText xml:space="preserve">The </w:delText>
        </w:r>
        <w:r w:rsidRPr="00AF7DB7" w:rsidDel="00767C30">
          <w:rPr>
            <w:i/>
          </w:rPr>
          <w:delText>finalization step</w:delText>
        </w:r>
        <w:r w:rsidDel="00767C30">
          <w:delText xml:space="preserve"> guarantees that trips with finalized buffers are most synchronized for each day when revalidating the performance. </w:delText>
        </w:r>
      </w:del>
      <w:del w:id="831" w:author="Liu, Luyu" w:date="2020-06-18T23:11:00Z">
        <w:r w:rsidDel="00CE5233">
          <w:delText xml:space="preserve">In the sense of risk attitude, this is a </w:delText>
        </w:r>
        <w:r w:rsidRPr="0012396E" w:rsidDel="00CE5233">
          <w:rPr>
            <w:i/>
          </w:rPr>
          <w:delText>risk-neutral</w:delText>
        </w:r>
        <w:r w:rsidDel="00CE5233">
          <w:delText xml:space="preserve"> strategy: w</w:delText>
        </w:r>
      </w:del>
      <w:del w:id="832" w:author="Liu, Luyu" w:date="2020-06-18T23:14:00Z">
        <w:r w:rsidDel="00767C30">
          <w:delText xml:space="preserve">e </w:delText>
        </w:r>
      </w:del>
      <w:del w:id="833" w:author="Liu, Luyu" w:date="2020-06-18T23:11:00Z">
        <w:r w:rsidDel="00CE5233">
          <w:delText xml:space="preserve">want to </w:delText>
        </w:r>
      </w:del>
      <w:del w:id="834" w:author="Liu, Luyu" w:date="2020-06-18T23:14:00Z">
        <w:r w:rsidDel="00767C30">
          <w:delText>find the smallest buffers while trying to keep synchronized for most trips.</w:delText>
        </w:r>
      </w:del>
    </w:p>
    <w:p w14:paraId="34BEE980" w14:textId="4416ADBF"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835"/>
      <w:commentRangeStart w:id="836"/>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00EE548B">
        <w:rPr>
          <w:rFonts w:ascii="Times New Roman" w:hAnsi="Times New Roman" w:cs="Times New Roman"/>
          <w:sz w:val="24"/>
          <w:szCs w:val="24"/>
        </w:rPr>
        <w:t xml:space="preserve"> </w:t>
      </w:r>
      <w:r w:rsidR="00EE548B" w:rsidRPr="00EE548B">
        <w:rPr>
          <w:rFonts w:ascii="Times New Roman" w:hAnsi="Times New Roman" w:cs="Times New Roman"/>
          <w:i/>
          <w:sz w:val="24"/>
          <w:szCs w:val="24"/>
        </w:rPr>
        <w:t>IB</w:t>
      </w:r>
      <w:r w:rsidR="00EE548B" w:rsidRPr="00EE548B">
        <w:rPr>
          <w:rFonts w:ascii="Times New Roman" w:hAnsi="Times New Roman" w:cs="Times New Roman"/>
          <w:i/>
          <w:sz w:val="24"/>
          <w:szCs w:val="24"/>
          <w:vertAlign w:val="subscript"/>
        </w:rPr>
        <w:t>ijk</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del w:id="837" w:author="Liu, Luyu" w:date="2020-06-12T17:11:00Z">
        <w:r w:rsidRPr="00FD4B46" w:rsidDel="00F06E79">
          <w:rPr>
            <w:rFonts w:ascii="Times New Roman" w:hAnsi="Times New Roman" w:cs="Times New Roman"/>
            <w:sz w:val="24"/>
            <w:szCs w:val="24"/>
          </w:rPr>
          <w:delText xml:space="preserve">IB </w:delText>
        </w:r>
      </w:del>
      <w:ins w:id="838" w:author="Liu, Luyu" w:date="2020-06-12T17:11:00Z">
        <w:r w:rsidR="00F06E79">
          <w:rPr>
            <w:rFonts w:ascii="Times New Roman" w:hAnsi="Times New Roman" w:cs="Times New Roman"/>
            <w:sz w:val="24"/>
            <w:szCs w:val="24"/>
          </w:rPr>
          <w:t>buffer</w:t>
        </w:r>
        <w:r w:rsidR="00F06E79" w:rsidRPr="00FD4B46">
          <w:rPr>
            <w:rFonts w:ascii="Times New Roman" w:hAnsi="Times New Roman" w:cs="Times New Roman"/>
            <w:sz w:val="24"/>
            <w:szCs w:val="24"/>
          </w:rPr>
          <w:t xml:space="preserve"> </w:t>
        </w:r>
      </w:ins>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r w:rsidR="00495CA2">
        <w:rPr>
          <w:rFonts w:ascii="Times New Roman" w:hAnsi="Times New Roman" w:cs="Times New Roman"/>
          <w:sz w:val="24"/>
          <w:szCs w:val="24"/>
        </w:rPr>
        <w:t>i</w:t>
      </w:r>
      <w:r w:rsidRPr="00FD4B46">
        <w:rPr>
          <w:rFonts w:ascii="Times New Roman" w:hAnsi="Times New Roman" w:cs="Times New Roman"/>
          <w:sz w:val="24"/>
          <w:szCs w:val="24"/>
        </w:rPr>
        <w:t>, each stop</w:t>
      </w:r>
      <w:r>
        <w:rPr>
          <w:rFonts w:ascii="Times New Roman" w:hAnsi="Times New Roman" w:cs="Times New Roman"/>
          <w:sz w:val="24"/>
          <w:szCs w:val="24"/>
        </w:rPr>
        <w:t xml:space="preserve"> </w:t>
      </w:r>
      <w:r w:rsidR="00495CA2">
        <w:rPr>
          <w:rFonts w:ascii="Times New Roman" w:hAnsi="Times New Roman" w:cs="Times New Roman"/>
          <w:sz w:val="24"/>
          <w:szCs w:val="24"/>
        </w:rPr>
        <w:t>j</w:t>
      </w:r>
      <w:r w:rsidRPr="00FD4B46">
        <w:rPr>
          <w:rFonts w:ascii="Times New Roman" w:hAnsi="Times New Roman" w:cs="Times New Roman"/>
          <w:sz w:val="24"/>
          <w:szCs w:val="24"/>
        </w:rPr>
        <w:t xml:space="preserve">, and each </w:t>
      </w:r>
      <w:r w:rsidR="00495CA2">
        <w:rPr>
          <w:rFonts w:ascii="Times New Roman" w:hAnsi="Times New Roman" w:cs="Times New Roman"/>
          <w:sz w:val="24"/>
          <w:szCs w:val="24"/>
        </w:rPr>
        <w:t xml:space="preserve">walking time k </w:t>
      </w:r>
      <w:r>
        <w:rPr>
          <w:rFonts w:ascii="Times New Roman" w:hAnsi="Times New Roman" w:cs="Times New Roman"/>
          <w:sz w:val="24"/>
          <w:szCs w:val="24"/>
        </w:rPr>
        <w:t>from the stop (0 – 10 min)</w:t>
      </w:r>
      <w:r w:rsidRPr="005915AE">
        <w:rPr>
          <w:rFonts w:ascii="Times New Roman" w:hAnsi="Times New Roman" w:cs="Times New Roman"/>
          <w:sz w:val="24"/>
          <w:szCs w:val="24"/>
        </w:rPr>
        <w:t xml:space="preserve">. </w:t>
      </w:r>
      <w:del w:id="839" w:author="Liu, Luyu" w:date="2020-06-18T23:16:00Z">
        <w:r w:rsidDel="006D59F6">
          <w:rPr>
            <w:rFonts w:ascii="Times New Roman" w:hAnsi="Times New Roman" w:cs="Times New Roman"/>
            <w:sz w:val="24"/>
            <w:szCs w:val="24"/>
          </w:rPr>
          <w:delText xml:space="preserve">The computational burden is consequently large: the </w:delText>
        </w:r>
        <w:commentRangeStart w:id="840"/>
        <w:commentRangeStart w:id="841"/>
        <w:r w:rsidDel="006D59F6">
          <w:rPr>
            <w:rFonts w:ascii="Times New Roman" w:hAnsi="Times New Roman" w:cs="Times New Roman"/>
            <w:sz w:val="24"/>
            <w:szCs w:val="24"/>
          </w:rPr>
          <w:delText xml:space="preserve">worst case is </w:delText>
        </w:r>
        <w:r w:rsidRPr="00FD4B46" w:rsidDel="006D59F6">
          <w:rPr>
            <w:rFonts w:ascii="Times New Roman" w:hAnsi="Times New Roman" w:cs="Times New Roman"/>
            <w:sz w:val="24"/>
            <w:szCs w:val="24"/>
          </w:rPr>
          <w:delText xml:space="preserve">polynomial </w:delText>
        </w:r>
        <w:r w:rsidDel="006D59F6">
          <w:rPr>
            <w:rFonts w:ascii="Times New Roman" w:hAnsi="Times New Roman" w:cs="Times New Roman"/>
            <w:sz w:val="24"/>
            <w:szCs w:val="24"/>
          </w:rPr>
          <w:delText xml:space="preserve">but </w:delText>
        </w:r>
        <w:r w:rsidRPr="00FD4B46" w:rsidDel="006D59F6">
          <w:rPr>
            <w:rFonts w:ascii="Times New Roman" w:hAnsi="Times New Roman" w:cs="Times New Roman"/>
            <w:sz w:val="24"/>
            <w:szCs w:val="24"/>
          </w:rPr>
          <w:delText>high power</w:delText>
        </w:r>
        <w:commentRangeEnd w:id="840"/>
        <w:r w:rsidDel="006D59F6">
          <w:rPr>
            <w:rStyle w:val="CommentReference"/>
          </w:rPr>
          <w:commentReference w:id="840"/>
        </w:r>
        <w:commentRangeEnd w:id="841"/>
        <w:r w:rsidDel="006D59F6">
          <w:rPr>
            <w:rStyle w:val="CommentReference"/>
          </w:rPr>
          <w:commentReference w:id="841"/>
        </w:r>
        <w:r w:rsidRPr="00FD4B46" w:rsidDel="006D59F6">
          <w:rPr>
            <w:rFonts w:ascii="Times New Roman" w:hAnsi="Times New Roman" w:cs="Times New Roman"/>
            <w:sz w:val="24"/>
            <w:szCs w:val="24"/>
          </w:rPr>
          <w:delText xml:space="preserve">. </w:delText>
        </w:r>
      </w:del>
      <w:del w:id="842" w:author="Liu, Luyu" w:date="2020-06-18T23:18:00Z">
        <w:r w:rsidRPr="00153B3F" w:rsidDel="00B77E50">
          <w:rPr>
            <w:rFonts w:ascii="Times New Roman" w:hAnsi="Times New Roman" w:cs="Times New Roman"/>
            <w:sz w:val="24"/>
            <w:szCs w:val="24"/>
          </w:rPr>
          <w:delText xml:space="preserve">To </w:delText>
        </w:r>
      </w:del>
      <w:del w:id="843" w:author="Liu, Luyu" w:date="2020-06-18T23:16:00Z">
        <w:r w:rsidRPr="00153B3F" w:rsidDel="006D59F6">
          <w:rPr>
            <w:rFonts w:ascii="Times New Roman" w:hAnsi="Times New Roman" w:cs="Times New Roman"/>
            <w:sz w:val="24"/>
            <w:szCs w:val="24"/>
          </w:rPr>
          <w:delText>improve the com</w:delText>
        </w:r>
        <w:r w:rsidDel="006D59F6">
          <w:rPr>
            <w:rFonts w:ascii="Times New Roman" w:hAnsi="Times New Roman" w:cs="Times New Roman"/>
            <w:sz w:val="24"/>
            <w:szCs w:val="24"/>
          </w:rPr>
          <w:delText>putational performance</w:delText>
        </w:r>
      </w:del>
      <w:del w:id="844" w:author="Liu, Luyu" w:date="2020-06-18T23:18:00Z">
        <w:r w:rsidDel="00B77E50">
          <w:rPr>
            <w:rFonts w:ascii="Times New Roman" w:hAnsi="Times New Roman" w:cs="Times New Roman"/>
            <w:sz w:val="24"/>
            <w:szCs w:val="24"/>
          </w:rPr>
          <w:delText xml:space="preserve">, we </w:delText>
        </w:r>
        <w:r w:rsidRPr="00153B3F" w:rsidDel="00B77E50">
          <w:rPr>
            <w:rFonts w:ascii="Times New Roman" w:hAnsi="Times New Roman" w:cs="Times New Roman"/>
            <w:sz w:val="24"/>
            <w:szCs w:val="24"/>
          </w:rPr>
          <w:delText xml:space="preserve">parallelized the outmost loops (buffers × dates) on a workstation with 40 virtual CPU cores. </w:delText>
        </w:r>
        <w:r w:rsidDel="00B77E50">
          <w:rPr>
            <w:rFonts w:ascii="Times New Roman" w:hAnsi="Times New Roman" w:cs="Times New Roman"/>
            <w:sz w:val="24"/>
            <w:szCs w:val="24"/>
          </w:rPr>
          <w:delText>Nevertheless, in our study, t</w:delText>
        </w:r>
      </w:del>
      <w:ins w:id="845" w:author="Liu, Luyu" w:date="2020-06-18T23:18:00Z">
        <w:r w:rsidR="00B77E50">
          <w:rPr>
            <w:rFonts w:ascii="Times New Roman" w:hAnsi="Times New Roman" w:cs="Times New Roman"/>
            <w:sz w:val="24"/>
            <w:szCs w:val="24"/>
          </w:rPr>
          <w:t xml:space="preserve">Meanwhile, </w:t>
        </w:r>
      </w:ins>
      <w:del w:id="846" w:author="Liu, Luyu" w:date="2020-06-18T23:18:00Z">
        <w:r w:rsidDel="00B77E50">
          <w:rPr>
            <w:rFonts w:ascii="Times New Roman" w:hAnsi="Times New Roman" w:cs="Times New Roman"/>
            <w:sz w:val="24"/>
            <w:szCs w:val="24"/>
          </w:rPr>
          <w:delText>h</w:delText>
        </w:r>
      </w:del>
      <w:ins w:id="847" w:author="Liu, Luyu" w:date="2020-06-18T23:18:00Z">
        <w:r w:rsidR="00B77E50">
          <w:rPr>
            <w:rFonts w:ascii="Times New Roman" w:hAnsi="Times New Roman" w:cs="Times New Roman"/>
            <w:sz w:val="24"/>
            <w:szCs w:val="24"/>
          </w:rPr>
          <w:t>th</w:t>
        </w:r>
      </w:ins>
      <w:r>
        <w:rPr>
          <w:rFonts w:ascii="Times New Roman" w:hAnsi="Times New Roman" w:cs="Times New Roman"/>
          <w:sz w:val="24"/>
          <w:szCs w:val="24"/>
        </w:rPr>
        <w:t xml:space="preserve">e collected transit system data volume for the period </w:t>
      </w:r>
      <w:r w:rsidRPr="006D5AFB">
        <w:rPr>
          <w:rFonts w:ascii="Times New Roman" w:hAnsi="Times New Roman" w:cs="Times New Roman"/>
          <w:sz w:val="24"/>
          <w:szCs w:val="24"/>
        </w:rPr>
        <w:t xml:space="preserve">May </w:t>
      </w:r>
      <w:r w:rsidRPr="006D5AFB">
        <w:rPr>
          <w:rFonts w:ascii="Times New Roman" w:hAnsi="Times New Roman" w:cs="Times New Roman"/>
          <w:sz w:val="24"/>
          <w:szCs w:val="24"/>
        </w:rPr>
        <w:lastRenderedPageBreak/>
        <w:t>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w:t>
      </w:r>
      <w:del w:id="848" w:author="Liu, Luyu" w:date="2020-06-18T23:18:00Z">
        <w:r w:rsidRPr="006D5AFB" w:rsidDel="00B77E50">
          <w:rPr>
            <w:rFonts w:ascii="Times New Roman" w:hAnsi="Times New Roman" w:cs="Times New Roman"/>
            <w:sz w:val="24"/>
            <w:szCs w:val="24"/>
          </w:rPr>
          <w:delText xml:space="preserve"> correspondingly, the computational burden </w:delText>
        </w:r>
        <w:r w:rsidDel="00B77E50">
          <w:rPr>
            <w:rFonts w:ascii="Times New Roman" w:hAnsi="Times New Roman" w:cs="Times New Roman"/>
            <w:sz w:val="24"/>
            <w:szCs w:val="24"/>
          </w:rPr>
          <w:delText xml:space="preserve">to calculate all of the bus routes </w:delText>
        </w:r>
        <w:r w:rsidRPr="006D5AFB" w:rsidDel="00B77E50">
          <w:rPr>
            <w:rFonts w:ascii="Times New Roman" w:hAnsi="Times New Roman" w:cs="Times New Roman"/>
            <w:sz w:val="24"/>
            <w:szCs w:val="24"/>
          </w:rPr>
          <w:delText>is considerably large.</w:delText>
        </w:r>
      </w:del>
      <w:r w:rsidRPr="006D5AFB">
        <w:rPr>
          <w:rFonts w:ascii="Times New Roman" w:hAnsi="Times New Roman" w:cs="Times New Roman"/>
          <w:sz w:val="24"/>
          <w:szCs w:val="24"/>
        </w:rPr>
        <w:t xml:space="preserve"> </w:t>
      </w:r>
      <w:ins w:id="849" w:author="Liu, Luyu" w:date="2020-06-18T23:18:00Z">
        <w:r w:rsidR="00B77E50">
          <w:rPr>
            <w:rFonts w:ascii="Times New Roman" w:hAnsi="Times New Roman" w:cs="Times New Roman"/>
            <w:sz w:val="24"/>
            <w:szCs w:val="24"/>
          </w:rPr>
          <w:t>t</w:t>
        </w:r>
        <w:r w:rsidR="00B77E50" w:rsidRPr="00153B3F">
          <w:rPr>
            <w:rFonts w:ascii="Times New Roman" w:hAnsi="Times New Roman" w:cs="Times New Roman"/>
            <w:sz w:val="24"/>
            <w:szCs w:val="24"/>
          </w:rPr>
          <w:t xml:space="preserve">o </w:t>
        </w:r>
        <w:r w:rsidR="00B77E50">
          <w:rPr>
            <w:rFonts w:ascii="Times New Roman" w:hAnsi="Times New Roman" w:cs="Times New Roman"/>
            <w:sz w:val="24"/>
            <w:szCs w:val="24"/>
          </w:rPr>
          <w:t xml:space="preserve">deal with the consequent large computational cost, we </w:t>
        </w:r>
      </w:ins>
      <w:ins w:id="850" w:author="Liu, Luyu" w:date="2020-06-18T23:19:00Z">
        <w:r w:rsidR="00B77E50">
          <w:rPr>
            <w:rFonts w:ascii="Times New Roman" w:hAnsi="Times New Roman" w:cs="Times New Roman"/>
            <w:sz w:val="24"/>
            <w:szCs w:val="24"/>
          </w:rPr>
          <w:t xml:space="preserve">selected the representative </w:t>
        </w:r>
        <w:r w:rsidR="00B77E50" w:rsidRPr="006D5AFB">
          <w:rPr>
            <w:rFonts w:ascii="Times New Roman" w:hAnsi="Times New Roman" w:cs="Times New Roman"/>
            <w:sz w:val="24"/>
            <w:szCs w:val="24"/>
          </w:rPr>
          <w:t>bus route</w:t>
        </w:r>
        <w:r w:rsidR="00B77E50">
          <w:rPr>
            <w:rFonts w:ascii="Times New Roman" w:hAnsi="Times New Roman" w:cs="Times New Roman"/>
            <w:sz w:val="24"/>
            <w:szCs w:val="24"/>
          </w:rPr>
          <w:t xml:space="preserve"> No.2</w:t>
        </w:r>
        <w:r w:rsidR="00B77E50" w:rsidRPr="006D5AFB">
          <w:rPr>
            <w:rFonts w:ascii="Times New Roman" w:hAnsi="Times New Roman" w:cs="Times New Roman"/>
            <w:sz w:val="24"/>
            <w:szCs w:val="24"/>
          </w:rPr>
          <w:t xml:space="preserve"> to study</w:t>
        </w:r>
        <w:r w:rsidR="00B77E50">
          <w:rPr>
            <w:rStyle w:val="CommentReference"/>
          </w:rPr>
          <w:commentReference w:id="851"/>
        </w:r>
        <w:r w:rsidR="00B77E50">
          <w:rPr>
            <w:rStyle w:val="CommentReference"/>
          </w:rPr>
          <w:commentReference w:id="852"/>
        </w:r>
        <w:r w:rsidR="00B77E50">
          <w:rPr>
            <w:rFonts w:ascii="Times New Roman" w:hAnsi="Times New Roman" w:cs="Times New Roman"/>
            <w:sz w:val="24"/>
            <w:szCs w:val="24"/>
          </w:rPr>
          <w:t xml:space="preserve"> and </w:t>
        </w:r>
      </w:ins>
      <w:ins w:id="853" w:author="Liu, Luyu" w:date="2020-06-18T23:18:00Z">
        <w:r w:rsidR="00B77E50" w:rsidRPr="00153B3F">
          <w:rPr>
            <w:rFonts w:ascii="Times New Roman" w:hAnsi="Times New Roman" w:cs="Times New Roman"/>
            <w:sz w:val="24"/>
            <w:szCs w:val="24"/>
          </w:rPr>
          <w:t>parallelized the outmost loops (buffers × dates) on a workstation with 40 virtual CPU cores.</w:t>
        </w:r>
      </w:ins>
      <w:del w:id="854" w:author="Liu, Luyu" w:date="2020-06-18T23:19:00Z">
        <w:r w:rsidRPr="006D5AFB" w:rsidDel="00B77E50">
          <w:rPr>
            <w:rFonts w:ascii="Times New Roman" w:hAnsi="Times New Roman" w:cs="Times New Roman"/>
            <w:sz w:val="24"/>
            <w:szCs w:val="24"/>
          </w:rPr>
          <w:delText xml:space="preserve">Therefore, </w:delText>
        </w:r>
        <w:r w:rsidDel="00B77E50">
          <w:rPr>
            <w:rFonts w:ascii="Times New Roman" w:hAnsi="Times New Roman" w:cs="Times New Roman"/>
            <w:sz w:val="24"/>
            <w:szCs w:val="24"/>
          </w:rPr>
          <w:delText xml:space="preserve">we selected </w:delText>
        </w:r>
      </w:del>
      <w:del w:id="855" w:author="Liu, Luyu" w:date="2020-06-14T15:53:00Z">
        <w:r w:rsidDel="004C189B">
          <w:rPr>
            <w:rFonts w:ascii="Times New Roman" w:hAnsi="Times New Roman" w:cs="Times New Roman"/>
            <w:sz w:val="24"/>
            <w:szCs w:val="24"/>
          </w:rPr>
          <w:delText xml:space="preserve">a </w:delText>
        </w:r>
      </w:del>
      <w:del w:id="856" w:author="Liu, Luyu" w:date="2020-06-18T23:19:00Z">
        <w:r w:rsidDel="00B77E50">
          <w:rPr>
            <w:rFonts w:ascii="Times New Roman" w:hAnsi="Times New Roman" w:cs="Times New Roman"/>
            <w:sz w:val="24"/>
            <w:szCs w:val="24"/>
          </w:rPr>
          <w:delText xml:space="preserve">representative </w:delText>
        </w:r>
        <w:r w:rsidRPr="006D5AFB" w:rsidDel="00B77E50">
          <w:rPr>
            <w:rFonts w:ascii="Times New Roman" w:hAnsi="Times New Roman" w:cs="Times New Roman"/>
            <w:sz w:val="24"/>
            <w:szCs w:val="24"/>
          </w:rPr>
          <w:delText>bus route to study</w:delText>
        </w:r>
        <w:commentRangeEnd w:id="835"/>
        <w:r w:rsidDel="00B77E50">
          <w:rPr>
            <w:rStyle w:val="CommentReference"/>
          </w:rPr>
          <w:commentReference w:id="835"/>
        </w:r>
        <w:commentRangeEnd w:id="836"/>
        <w:r w:rsidDel="00B77E50">
          <w:rPr>
            <w:rStyle w:val="CommentReference"/>
          </w:rPr>
          <w:commentReference w:id="836"/>
        </w:r>
        <w:r w:rsidDel="00B77E50">
          <w:rPr>
            <w:rFonts w:ascii="Times New Roman" w:hAnsi="Times New Roman" w:cs="Times New Roman"/>
            <w:sz w:val="24"/>
            <w:szCs w:val="24"/>
          </w:rPr>
          <w:delText>.</w:delText>
        </w:r>
      </w:del>
      <w:r>
        <w:rPr>
          <w:rFonts w:ascii="Times New Roman" w:hAnsi="Times New Roman" w:cs="Times New Roman"/>
          <w:sz w:val="24"/>
          <w:szCs w:val="24"/>
        </w:rPr>
        <w:t xml:space="preserve"> </w:t>
      </w:r>
      <w:ins w:id="857" w:author="Liu, Luyu" w:date="2020-06-14T15:50:00Z">
        <w:r w:rsidR="00FD1721">
          <w:rPr>
            <w:rFonts w:ascii="Times New Roman" w:hAnsi="Times New Roman" w:cs="Times New Roman"/>
            <w:sz w:val="24"/>
            <w:szCs w:val="24"/>
          </w:rPr>
          <w:t xml:space="preserve">We also select </w:t>
        </w:r>
      </w:ins>
      <w:ins w:id="858" w:author="Liu, Luyu" w:date="2020-06-14T15:51:00Z">
        <w:r w:rsidR="00FD1721">
          <w:rPr>
            <w:rFonts w:ascii="Times New Roman" w:hAnsi="Times New Roman" w:cs="Times New Roman"/>
            <w:sz w:val="24"/>
            <w:szCs w:val="24"/>
          </w:rPr>
          <w:t xml:space="preserve">another five </w:t>
        </w:r>
      </w:ins>
      <w:ins w:id="859" w:author="Liu, Luyu" w:date="2020-06-14T15:50:00Z">
        <w:r w:rsidR="00FD1721">
          <w:rPr>
            <w:rFonts w:ascii="Times New Roman" w:hAnsi="Times New Roman" w:cs="Times New Roman"/>
            <w:sz w:val="24"/>
            <w:szCs w:val="24"/>
          </w:rPr>
          <w:t xml:space="preserve">major routes in the COTA systems </w:t>
        </w:r>
      </w:ins>
      <w:ins w:id="860" w:author="Liu, Luyu" w:date="2020-06-14T15:52:00Z">
        <w:r w:rsidR="00A7287F">
          <w:rPr>
            <w:rFonts w:ascii="Times New Roman" w:hAnsi="Times New Roman" w:cs="Times New Roman"/>
            <w:sz w:val="24"/>
            <w:szCs w:val="24"/>
          </w:rPr>
          <w:t xml:space="preserve">in a </w:t>
        </w:r>
      </w:ins>
      <w:ins w:id="861" w:author="Liu, Luyu" w:date="2020-06-14T15:54:00Z">
        <w:r w:rsidR="004C189B">
          <w:rPr>
            <w:rFonts w:ascii="Times New Roman" w:hAnsi="Times New Roman" w:cs="Times New Roman"/>
            <w:sz w:val="24"/>
            <w:szCs w:val="24"/>
          </w:rPr>
          <w:t xml:space="preserve">typical </w:t>
        </w:r>
      </w:ins>
      <w:ins w:id="862" w:author="Liu, Luyu" w:date="2020-06-14T15:52:00Z">
        <w:r w:rsidR="00A7287F">
          <w:rPr>
            <w:rFonts w:ascii="Times New Roman" w:hAnsi="Times New Roman" w:cs="Times New Roman"/>
            <w:sz w:val="24"/>
            <w:szCs w:val="24"/>
          </w:rPr>
          <w:t>week</w:t>
        </w:r>
      </w:ins>
      <w:ins w:id="863" w:author="Liu, Luyu" w:date="2020-06-14T15:53:00Z">
        <w:r w:rsidR="004765A2">
          <w:rPr>
            <w:rFonts w:ascii="Times New Roman" w:hAnsi="Times New Roman" w:cs="Times New Roman"/>
            <w:sz w:val="24"/>
            <w:szCs w:val="24"/>
          </w:rPr>
          <w:t xml:space="preserve"> and conduct the same PT optimization process </w:t>
        </w:r>
      </w:ins>
      <w:ins w:id="864" w:author="Liu, Luyu" w:date="2020-06-14T15:51:00Z">
        <w:r w:rsidR="00FD1721">
          <w:rPr>
            <w:rFonts w:ascii="Times New Roman" w:hAnsi="Times New Roman" w:cs="Times New Roman"/>
            <w:sz w:val="24"/>
            <w:szCs w:val="24"/>
          </w:rPr>
          <w:t xml:space="preserve">to test the generalizability of the research. </w:t>
        </w:r>
      </w:ins>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865"/>
      <w:r w:rsidRPr="00351FFE">
        <w:rPr>
          <w:rFonts w:ascii="Times New Roman" w:hAnsi="Times New Roman" w:cs="Times New Roman"/>
          <w:b/>
          <w:sz w:val="24"/>
          <w:szCs w:val="24"/>
          <w:u w:val="single"/>
        </w:rPr>
        <w:t>Analysis</w:t>
      </w:r>
      <w:commentRangeEnd w:id="865"/>
      <w:r>
        <w:rPr>
          <w:rStyle w:val="CommentReference"/>
        </w:rPr>
        <w:commentReference w:id="865"/>
      </w:r>
    </w:p>
    <w:p w14:paraId="2BBC520C" w14:textId="65B1CEE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w:t>
      </w:r>
      <w:del w:id="866" w:author="Liu, Luyu" w:date="2020-06-13T12:33:00Z">
        <w:r w:rsidDel="00307818">
          <w:rPr>
            <w:rFonts w:ascii="Times New Roman" w:hAnsi="Times New Roman" w:cs="Times New Roman"/>
            <w:sz w:val="24"/>
            <w:szCs w:val="24"/>
          </w:rPr>
          <w:delText>TPS</w:delText>
        </w:r>
      </w:del>
      <w:ins w:id="867"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based on empirical schedule and actual bus arrivals at stops along one bus route in the Columbus, Ohio, USA Central Ohio Transit Authority (COTA) system:</w:t>
      </w:r>
      <w:del w:id="868" w:author="Liu, Luyu" w:date="2020-06-15T19:57:00Z">
        <w:r w:rsidDel="00A246E6">
          <w:rPr>
            <w:rFonts w:ascii="Times New Roman" w:hAnsi="Times New Roman" w:cs="Times New Roman"/>
            <w:sz w:val="24"/>
            <w:szCs w:val="24"/>
          </w:rPr>
          <w:delText xml:space="preserve">  </w:delText>
        </w:r>
      </w:del>
      <w:ins w:id="869" w:author="Liu, Luyu" w:date="2020-06-15T19:57:00Z">
        <w:r w:rsidR="00A246E6">
          <w:rPr>
            <w:rFonts w:ascii="Times New Roman" w:hAnsi="Times New Roman" w:cs="Times New Roman"/>
            <w:sz w:val="24"/>
            <w:szCs w:val="24"/>
          </w:rPr>
          <w:t xml:space="preserve"> </w:t>
        </w:r>
      </w:ins>
      <w:r w:rsidRPr="006D5AFB">
        <w:rPr>
          <w:rFonts w:ascii="Times New Roman" w:hAnsi="Times New Roman" w:cs="Times New Roman"/>
          <w:sz w:val="24"/>
          <w:szCs w:val="24"/>
        </w:rPr>
        <w:t>route No. 2.</w:t>
      </w:r>
      <w:del w:id="870" w:author="Liu, Luyu" w:date="2020-06-15T19:57:00Z">
        <w:r w:rsidDel="00A246E6">
          <w:rPr>
            <w:rFonts w:ascii="Times New Roman" w:hAnsi="Times New Roman" w:cs="Times New Roman"/>
            <w:sz w:val="24"/>
            <w:szCs w:val="24"/>
          </w:rPr>
          <w:delText xml:space="preserve">  </w:delText>
        </w:r>
      </w:del>
      <w:ins w:id="87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w:t>
      </w:r>
      <w:del w:id="872" w:author="Liu, Luyu" w:date="2020-06-15T19:57:00Z">
        <w:r w:rsidDel="00A246E6">
          <w:rPr>
            <w:rFonts w:ascii="Times New Roman" w:hAnsi="Times New Roman" w:cs="Times New Roman"/>
            <w:sz w:val="24"/>
            <w:szCs w:val="24"/>
          </w:rPr>
          <w:delText xml:space="preserve">  </w:delText>
        </w:r>
      </w:del>
      <w:ins w:id="873" w:author="Liu, Luyu" w:date="2020-06-15T19:57:00Z">
        <w:r w:rsidR="00A246E6">
          <w:rPr>
            <w:rFonts w:ascii="Times New Roman" w:hAnsi="Times New Roman" w:cs="Times New Roman"/>
            <w:sz w:val="24"/>
            <w:szCs w:val="24"/>
          </w:rPr>
          <w:t xml:space="preserve"> </w:t>
        </w:r>
      </w:ins>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ins w:id="874" w:author="Liu, Luyu" w:date="2020-06-18T22:57:00Z">
        <w:r w:rsidR="00B35D3E" w:rsidRPr="00B35D3E">
          <w:rPr>
            <w:rFonts w:ascii="Times New Roman" w:hAnsi="Times New Roman" w:cs="Times New Roman"/>
            <w:sz w:val="24"/>
            <w:szCs w:val="24"/>
            <w:rPrChange w:id="875" w:author="Liu, Luyu" w:date="2020-06-18T22:57:00Z">
              <w:rPr/>
            </w:rPrChange>
          </w:rPr>
          <w:t xml:space="preserve">Figure </w:t>
        </w:r>
        <w:r w:rsidR="00B35D3E" w:rsidRPr="00B35D3E">
          <w:rPr>
            <w:rFonts w:ascii="Times New Roman" w:hAnsi="Times New Roman" w:cs="Times New Roman"/>
            <w:sz w:val="24"/>
            <w:szCs w:val="24"/>
            <w:rPrChange w:id="876" w:author="Liu, Luyu" w:date="2020-06-18T22:57:00Z">
              <w:rPr>
                <w:noProof/>
              </w:rPr>
            </w:rPrChange>
          </w:rPr>
          <w:t>3</w:t>
        </w:r>
      </w:ins>
      <w:del w:id="877" w:author="Liu, Luyu" w:date="2020-06-18T22:57:00Z">
        <w:r w:rsidRPr="00351FFE" w:rsidDel="00B35D3E">
          <w:rPr>
            <w:rFonts w:ascii="Times New Roman" w:hAnsi="Times New Roman" w:cs="Times New Roman"/>
            <w:sz w:val="24"/>
            <w:szCs w:val="24"/>
          </w:rPr>
          <w:delText>Figure 6</w:delText>
        </w:r>
      </w:del>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878" w:author="Liu, Luyu" w:date="2020-06-18T22:57:00Z">
        <w:r w:rsidR="00B35D3E" w:rsidRPr="00B35D3E">
          <w:rPr>
            <w:rFonts w:ascii="Times New Roman" w:hAnsi="Times New Roman" w:cs="Times New Roman"/>
            <w:sz w:val="24"/>
            <w:szCs w:val="24"/>
            <w:rPrChange w:id="879" w:author="Liu, Luyu" w:date="2020-06-18T22:57:00Z">
              <w:rPr/>
            </w:rPrChange>
          </w:rPr>
          <w:t xml:space="preserve">Figure </w:t>
        </w:r>
        <w:r w:rsidR="00B35D3E" w:rsidRPr="00B35D3E">
          <w:rPr>
            <w:rFonts w:ascii="Times New Roman" w:hAnsi="Times New Roman" w:cs="Times New Roman"/>
            <w:sz w:val="24"/>
            <w:szCs w:val="24"/>
            <w:rPrChange w:id="880" w:author="Liu, Luyu" w:date="2020-06-18T22:57:00Z">
              <w:rPr>
                <w:noProof/>
              </w:rPr>
            </w:rPrChange>
          </w:rPr>
          <w:t>3</w:t>
        </w:r>
      </w:ins>
      <w:del w:id="881" w:author="Liu, Luyu" w:date="2020-06-18T22:57:00Z">
        <w:r w:rsidRPr="00351FFE" w:rsidDel="00B35D3E">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lastRenderedPageBreak/>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02C8A9A5" w:rsidR="005A464A" w:rsidRDefault="005A464A" w:rsidP="005A464A">
      <w:pPr>
        <w:pStyle w:val="TimesNewRoman"/>
        <w:jc w:val="center"/>
      </w:pPr>
      <w:bookmarkStart w:id="882" w:name="_Ref18228043"/>
      <w:r>
        <w:t xml:space="preserve">Figure </w:t>
      </w:r>
      <w:fldSimple w:instr=" SEQ Figure \* ARABIC ">
        <w:ins w:id="883" w:author="Liu, Luyu" w:date="2020-06-18T22:57:00Z">
          <w:r w:rsidR="00B35D3E">
            <w:rPr>
              <w:noProof/>
            </w:rPr>
            <w:t>3</w:t>
          </w:r>
        </w:ins>
        <w:del w:id="884" w:author="Liu, Luyu" w:date="2020-06-18T22:57:00Z">
          <w:r w:rsidDel="00B35D3E">
            <w:rPr>
              <w:noProof/>
            </w:rPr>
            <w:delText>6</w:delText>
          </w:r>
        </w:del>
      </w:fldSimple>
      <w:bookmarkEnd w:id="882"/>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0381B9CA"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del w:id="885" w:author="Liu, Luyu" w:date="2020-06-13T12:33:00Z">
        <w:r w:rsidRPr="00351FFE" w:rsidDel="00307818">
          <w:rPr>
            <w:rFonts w:ascii="Times New Roman" w:hAnsi="Times New Roman" w:cs="Times New Roman"/>
            <w:b/>
            <w:sz w:val="24"/>
            <w:szCs w:val="24"/>
          </w:rPr>
          <w:delText>TPS</w:delText>
        </w:r>
      </w:del>
      <w:del w:id="886" w:author="Liu, Luyu" w:date="2020-06-13T12:34:00Z">
        <w:r w:rsidRPr="00351FFE" w:rsidDel="00307818">
          <w:rPr>
            <w:rFonts w:ascii="Times New Roman" w:hAnsi="Times New Roman" w:cs="Times New Roman"/>
            <w:b/>
            <w:sz w:val="24"/>
            <w:szCs w:val="24"/>
          </w:rPr>
          <w:delText xml:space="preserve"> </w:delText>
        </w:r>
      </w:del>
      <w:ins w:id="887" w:author="Liu, Luyu" w:date="2020-06-13T12:34:00Z">
        <w:r w:rsidR="00307818">
          <w:rPr>
            <w:rFonts w:ascii="Times New Roman" w:hAnsi="Times New Roman" w:cs="Times New Roman"/>
            <w:b/>
            <w:sz w:val="24"/>
            <w:szCs w:val="24"/>
          </w:rPr>
          <w:t>O</w:t>
        </w:r>
      </w:ins>
      <w:del w:id="888" w:author="Liu, Luyu" w:date="2020-06-13T12:34:00Z">
        <w:r w:rsidRPr="00351FFE" w:rsidDel="00307818">
          <w:rPr>
            <w:rFonts w:ascii="Times New Roman" w:hAnsi="Times New Roman" w:cs="Times New Roman"/>
            <w:b/>
            <w:sz w:val="24"/>
            <w:szCs w:val="24"/>
          </w:rPr>
          <w:delText>o</w:delText>
        </w:r>
      </w:del>
      <w:r w:rsidRPr="00351FFE">
        <w:rPr>
          <w:rFonts w:ascii="Times New Roman" w:hAnsi="Times New Roman" w:cs="Times New Roman"/>
          <w:b/>
          <w:sz w:val="24"/>
          <w:szCs w:val="24"/>
        </w:rPr>
        <w:t>verall performance</w:t>
      </w:r>
    </w:p>
    <w:p w14:paraId="76B9D1B5" w14:textId="56330B18"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1E0EB5" w:rsidRPr="001E0EB5">
        <w:rPr>
          <w:rFonts w:ascii="Times New Roman" w:hAnsi="Times New Roman" w:cs="Times New Roman"/>
          <w:bCs/>
          <w:sz w:val="24"/>
          <w:szCs w:val="24"/>
        </w:rPr>
        <w:t>Table 1</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w:t>
      </w:r>
      <w:del w:id="889" w:author="Liu, Luyu" w:date="2020-06-13T12:33:00Z">
        <w:r w:rsidDel="00307818">
          <w:rPr>
            <w:rFonts w:ascii="Times New Roman" w:hAnsi="Times New Roman" w:cs="Times New Roman"/>
            <w:sz w:val="24"/>
            <w:szCs w:val="24"/>
          </w:rPr>
          <w:delText>TPS</w:delText>
        </w:r>
      </w:del>
      <w:ins w:id="890"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strictly following the schedule (ST) or using RTI to determine an optimal insurance buffer (PT)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del w:id="891" w:author="Liu, Luyu" w:date="2020-06-15T19:57:00Z">
        <w:r w:rsidRPr="00EA5C6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89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gnoring RTI and learning the minimal waiting time based on experience (ET) is the next best strategy based on overall performance, followed by showing up at the bus stop at an arbitrary time (AT). (</w:t>
      </w:r>
      <w:del w:id="893" w:author="Liu, Luyu" w:date="2020-06-18T20:26:00Z">
        <w:r w:rsidRPr="00961F8B" w:rsidDel="00E029C3">
          <w:rPr>
            <w:rFonts w:ascii="Times New Roman" w:hAnsi="Times New Roman" w:cs="Times New Roman"/>
            <w:sz w:val="24"/>
            <w:szCs w:val="24"/>
          </w:rPr>
          <w:delText>For AT, because</w:delText>
        </w:r>
      </w:del>
      <w:ins w:id="894" w:author="Liu, Luyu" w:date="2020-06-18T20:26:00Z">
        <w:r w:rsidR="00E029C3">
          <w:rPr>
            <w:rFonts w:ascii="Times New Roman" w:hAnsi="Times New Roman" w:cs="Times New Roman"/>
            <w:sz w:val="24"/>
            <w:szCs w:val="24"/>
          </w:rPr>
          <w:t>AT only has average waiting time because</w:t>
        </w:r>
      </w:ins>
      <w:r w:rsidRPr="00961F8B">
        <w:rPr>
          <w:rFonts w:ascii="Times New Roman" w:hAnsi="Times New Roman" w:cs="Times New Roman"/>
          <w:sz w:val="24"/>
          <w:szCs w:val="24"/>
        </w:rPr>
        <w:t xml:space="preserve"> we do not simulate </w:t>
      </w:r>
      <w:del w:id="895" w:author="Liu, Luyu" w:date="2020-06-18T20:26:00Z">
        <w:r w:rsidRPr="00961F8B" w:rsidDel="00E6403F">
          <w:rPr>
            <w:rFonts w:ascii="Times New Roman" w:hAnsi="Times New Roman" w:cs="Times New Roman"/>
            <w:sz w:val="24"/>
            <w:szCs w:val="24"/>
          </w:rPr>
          <w:delText xml:space="preserve">and validate </w:delText>
        </w:r>
      </w:del>
      <w:r w:rsidRPr="00961F8B">
        <w:rPr>
          <w:rFonts w:ascii="Times New Roman" w:hAnsi="Times New Roman" w:cs="Times New Roman"/>
          <w:sz w:val="24"/>
          <w:szCs w:val="24"/>
        </w:rPr>
        <w:t xml:space="preserve">the decision-making process like the other </w:t>
      </w:r>
      <w:del w:id="896" w:author="Liu, Luyu" w:date="2020-06-13T12:35:00Z">
        <w:r w:rsidRPr="00961F8B" w:rsidDel="00FA6C5B">
          <w:rPr>
            <w:rFonts w:ascii="Times New Roman" w:hAnsi="Times New Roman" w:cs="Times New Roman"/>
            <w:sz w:val="24"/>
            <w:szCs w:val="24"/>
          </w:rPr>
          <w:delText>TPSs</w:delText>
        </w:r>
      </w:del>
      <w:ins w:id="897" w:author="Liu, Luyu" w:date="2020-06-13T12:35:00Z">
        <w:r w:rsidR="00FA6C5B">
          <w:rPr>
            <w:rFonts w:ascii="Times New Roman" w:hAnsi="Times New Roman" w:cs="Times New Roman"/>
            <w:sz w:val="24"/>
            <w:szCs w:val="24"/>
          </w:rPr>
          <w:t>trip planning strategies</w:t>
        </w:r>
      </w:ins>
      <w:ins w:id="898" w:author="Liu, Luyu" w:date="2020-06-18T20:26:00Z">
        <w:r w:rsidR="00B16014">
          <w:rPr>
            <w:rFonts w:ascii="Times New Roman" w:hAnsi="Times New Roman" w:cs="Times New Roman"/>
            <w:sz w:val="24"/>
            <w:szCs w:val="24"/>
          </w:rPr>
          <w:t xml:space="preserve"> but use </w:t>
        </w:r>
      </w:ins>
      <w:del w:id="899" w:author="Liu, Luyu" w:date="2020-06-18T20:26:00Z">
        <w:r w:rsidRPr="00961F8B" w:rsidDel="00B16014">
          <w:rPr>
            <w:rFonts w:ascii="Times New Roman" w:hAnsi="Times New Roman" w:cs="Times New Roman"/>
            <w:sz w:val="24"/>
            <w:szCs w:val="24"/>
          </w:rPr>
          <w:delText xml:space="preserve">; instead, we directly calculate the average waiting time using </w:delText>
        </w:r>
      </w:del>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ins w:id="900" w:author="Liu, Luyu" w:date="2020-06-18T20:25:00Z">
        <w:r w:rsidR="00E029C3" w:rsidRPr="00E029C3">
          <w:rPr>
            <w:rFonts w:ascii="Times New Roman" w:hAnsi="Times New Roman" w:cs="Times New Roman"/>
            <w:sz w:val="24"/>
            <w:szCs w:val="24"/>
            <w:rPrChange w:id="901" w:author="Liu, Luyu" w:date="2020-06-18T20:25:00Z">
              <w:rPr>
                <w:rFonts w:eastAsia="Yu Mincho"/>
                <w:lang w:eastAsia="ja-JP"/>
              </w:rPr>
            </w:rPrChange>
          </w:rPr>
          <w:t>(</w:t>
        </w:r>
        <w:r w:rsidR="00E029C3" w:rsidRPr="00E029C3">
          <w:rPr>
            <w:rFonts w:ascii="Times New Roman" w:hAnsi="Times New Roman" w:cs="Times New Roman"/>
            <w:sz w:val="24"/>
            <w:szCs w:val="24"/>
            <w:rPrChange w:id="902" w:author="Liu, Luyu" w:date="2020-06-18T20:25:00Z">
              <w:rPr>
                <w:noProof/>
              </w:rPr>
            </w:rPrChange>
          </w:rPr>
          <w:t>2</w:t>
        </w:r>
      </w:ins>
      <w:del w:id="903" w:author="Liu, Luyu" w:date="2020-06-13T21:31:00Z">
        <w:r w:rsidR="001E0EB5" w:rsidRPr="001E0EB5" w:rsidDel="00373BEE">
          <w:rPr>
            <w:rFonts w:ascii="Times New Roman" w:hAnsi="Times New Roman" w:cs="Times New Roman"/>
            <w:sz w:val="24"/>
            <w:szCs w:val="24"/>
          </w:rPr>
          <w:delText>(3</w:delText>
        </w:r>
      </w:del>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904"/>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905"/>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905"/>
            <w:r>
              <w:rPr>
                <w:rStyle w:val="CommentReference"/>
              </w:rPr>
              <w:commentReference w:id="905"/>
            </w:r>
            <w:r>
              <w:rPr>
                <w:rStyle w:val="CommentReference"/>
              </w:rPr>
              <w:commentReference w:id="904"/>
            </w:r>
          </w:p>
        </w:tc>
      </w:tr>
      <w:commentRangeEnd w:id="904"/>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0C12425D" w14:textId="77777777" w:rsidTr="005A464A">
        <w:tc>
          <w:tcPr>
            <w:tcW w:w="1413" w:type="dxa"/>
            <w:vMerge/>
          </w:tcPr>
          <w:p w14:paraId="3232C862"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613E2E7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298892E6"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7783F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5B3AF2B2"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7F7D7C30"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356B3012" w:rsidR="005A464A" w:rsidRDefault="005A464A" w:rsidP="005A464A">
      <w:pPr>
        <w:pStyle w:val="TimesNewRoman"/>
        <w:jc w:val="center"/>
      </w:pPr>
      <w:bookmarkStart w:id="906" w:name="_Ref15136477"/>
      <w:r>
        <w:t xml:space="preserve">Table </w:t>
      </w:r>
      <w:fldSimple w:instr=" SEQ Table \* ARABIC ">
        <w:r w:rsidR="001E0EB5">
          <w:rPr>
            <w:noProof/>
          </w:rPr>
          <w:t>1</w:t>
        </w:r>
      </w:fldSimple>
      <w:bookmarkEnd w:id="906"/>
      <w:r>
        <w:rPr>
          <w:noProof/>
        </w:rPr>
        <w:t>:</w:t>
      </w:r>
      <w:r>
        <w:t xml:space="preserve"> Overall performance of </w:t>
      </w:r>
      <w:del w:id="907" w:author="Liu, Luyu" w:date="2020-06-13T12:33:00Z">
        <w:r w:rsidDel="00307818">
          <w:delText>TPS</w:delText>
        </w:r>
      </w:del>
      <w:ins w:id="908" w:author="Liu, Luyu" w:date="2020-06-13T12:33:00Z">
        <w:r w:rsidR="00307818">
          <w:t>trip planning strategy</w:t>
        </w:r>
      </w:ins>
      <w:r>
        <w:t>; waiting time and missed risk's mean and deviation.</w:t>
      </w:r>
    </w:p>
    <w:p w14:paraId="74D1DE54" w14:textId="15CD07FE" w:rsidR="0082149C" w:rsidRDefault="005A464A" w:rsidP="005A464A">
      <w:pPr>
        <w:spacing w:line="256" w:lineRule="auto"/>
        <w:ind w:firstLine="720"/>
        <w:jc w:val="both"/>
        <w:rPr>
          <w:ins w:id="909" w:author="Liu, Luyu" w:date="2020-06-19T11:18:00Z"/>
          <w:rFonts w:ascii="Times New Roman" w:hAnsi="Times New Roman" w:cs="Times New Roman"/>
          <w:sz w:val="24"/>
          <w:szCs w:val="24"/>
        </w:rPr>
      </w:pPr>
      <w:r>
        <w:rPr>
          <w:rFonts w:ascii="Times New Roman" w:hAnsi="Times New Roman" w:cs="Times New Roman"/>
          <w:sz w:val="24"/>
          <w:szCs w:val="24"/>
        </w:rPr>
        <w:t xml:space="preserve">The worse strategy is the greedy </w:t>
      </w:r>
      <w:r w:rsidR="001E0EB5">
        <w:rPr>
          <w:rFonts w:ascii="Times New Roman" w:hAnsi="Times New Roman" w:cs="Times New Roman"/>
          <w:sz w:val="24"/>
          <w:szCs w:val="24"/>
        </w:rPr>
        <w:t>tactic</w:t>
      </w:r>
      <w:r>
        <w:rPr>
          <w:rFonts w:ascii="Times New Roman" w:hAnsi="Times New Roman" w:cs="Times New Roman"/>
          <w:sz w:val="24"/>
          <w:szCs w:val="24"/>
        </w:rPr>
        <w:t xml:space="preserve"> that tries to exploit RTI to </w:t>
      </w:r>
      <w:r w:rsidR="006C2F32">
        <w:rPr>
          <w:rFonts w:ascii="Times New Roman" w:hAnsi="Times New Roman" w:cs="Times New Roman"/>
          <w:sz w:val="24"/>
          <w:szCs w:val="24"/>
        </w:rPr>
        <w:t xml:space="preserve">try to </w:t>
      </w:r>
      <w:r>
        <w:rPr>
          <w:rFonts w:ascii="Times New Roman" w:hAnsi="Times New Roman" w:cs="Times New Roman"/>
          <w:sz w:val="24"/>
          <w:szCs w:val="24"/>
        </w:rPr>
        <w:t xml:space="preserve">achieve a waiting time of zero: this is a risky strategy that is harshly penalized by reclaimed delay </w:t>
      </w:r>
      <w:del w:id="910" w:author="Liu, Luyu" w:date="2020-06-18T23:22:00Z">
        <w:r w:rsidDel="00B77E50">
          <w:rPr>
            <w:rFonts w:ascii="Times New Roman" w:hAnsi="Times New Roman" w:cs="Times New Roman"/>
            <w:sz w:val="24"/>
            <w:szCs w:val="24"/>
          </w:rPr>
          <w:delText xml:space="preserve">by bus drivers </w:delText>
        </w:r>
      </w:del>
      <w:r>
        <w:rPr>
          <w:rFonts w:ascii="Times New Roman" w:hAnsi="Times New Roman" w:cs="Times New Roman"/>
          <w:sz w:val="24"/>
          <w:szCs w:val="24"/>
        </w:rPr>
        <w:t>and discon</w:t>
      </w:r>
      <w:r w:rsidR="00553FF5">
        <w:rPr>
          <w:rFonts w:ascii="Times New Roman" w:hAnsi="Times New Roman" w:cs="Times New Roman"/>
          <w:sz w:val="24"/>
          <w:szCs w:val="24"/>
        </w:rPr>
        <w:t>tinuity delay in the RTI system</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end"/>
      </w:r>
      <w:r w:rsidR="00C05664">
        <w:rPr>
          <w:rFonts w:ascii="Times New Roman" w:hAnsi="Times New Roman" w:cs="Times New Roman"/>
          <w:sz w:val="24"/>
          <w:szCs w:val="24"/>
        </w:rPr>
        <w:t>.</w:t>
      </w:r>
      <w:ins w:id="911" w:author="Liu, Luyu" w:date="2020-06-19T11:18:00Z">
        <w:r w:rsidR="0082149C">
          <w:rPr>
            <w:rFonts w:ascii="Times New Roman" w:hAnsi="Times New Roman" w:cs="Times New Roman"/>
            <w:sz w:val="24"/>
            <w:szCs w:val="24"/>
          </w:rPr>
          <w:t xml:space="preserve"> This </w:t>
        </w:r>
      </w:ins>
      <w:ins w:id="912" w:author="Liu, Luyu" w:date="2020-06-19T11:22:00Z">
        <w:r w:rsidR="0082149C">
          <w:rPr>
            <w:rFonts w:ascii="Times New Roman" w:hAnsi="Times New Roman" w:cs="Times New Roman"/>
            <w:sz w:val="24"/>
            <w:szCs w:val="24"/>
          </w:rPr>
          <w:t xml:space="preserve">shows </w:t>
        </w:r>
      </w:ins>
      <w:ins w:id="913" w:author="Liu, Luyu" w:date="2020-06-19T11:18:00Z">
        <w:r w:rsidR="0082149C">
          <w:rPr>
            <w:rFonts w:ascii="Times New Roman" w:hAnsi="Times New Roman" w:cs="Times New Roman"/>
            <w:sz w:val="24"/>
            <w:szCs w:val="24"/>
          </w:rPr>
          <w:t>that many trip planning apps and algorithms are</w:t>
        </w:r>
      </w:ins>
      <w:ins w:id="914" w:author="Liu, Luyu" w:date="2020-06-19T11:19:00Z">
        <w:r w:rsidR="0082149C">
          <w:rPr>
            <w:rFonts w:ascii="Times New Roman" w:hAnsi="Times New Roman" w:cs="Times New Roman"/>
            <w:sz w:val="24"/>
            <w:szCs w:val="24"/>
          </w:rPr>
          <w:t xml:space="preserve"> systematically proposing a very risky strategy </w:t>
        </w:r>
      </w:ins>
      <w:ins w:id="915" w:author="Liu, Luyu" w:date="2020-06-19T11:23:00Z">
        <w:r w:rsidR="0082149C">
          <w:rPr>
            <w:rFonts w:ascii="Times New Roman" w:hAnsi="Times New Roman" w:cs="Times New Roman"/>
            <w:sz w:val="24"/>
            <w:szCs w:val="24"/>
          </w:rPr>
          <w:t xml:space="preserve">with poor performance to </w:t>
        </w:r>
      </w:ins>
      <w:ins w:id="916" w:author="Liu, Luyu" w:date="2020-06-19T11:19:00Z">
        <w:r w:rsidR="0082149C">
          <w:rPr>
            <w:rFonts w:ascii="Times New Roman" w:hAnsi="Times New Roman" w:cs="Times New Roman"/>
            <w:sz w:val="24"/>
            <w:szCs w:val="24"/>
          </w:rPr>
          <w:t xml:space="preserve">users; therefore, </w:t>
        </w:r>
      </w:ins>
      <w:ins w:id="917" w:author="Liu, Luyu" w:date="2020-06-19T11:21:00Z">
        <w:r w:rsidR="0082149C">
          <w:rPr>
            <w:rFonts w:ascii="Times New Roman" w:hAnsi="Times New Roman" w:cs="Times New Roman"/>
            <w:sz w:val="24"/>
            <w:szCs w:val="24"/>
          </w:rPr>
          <w:t xml:space="preserve">it moreover </w:t>
        </w:r>
      </w:ins>
      <w:ins w:id="918" w:author="Liu, Luyu" w:date="2020-06-19T11:25:00Z">
        <w:r w:rsidR="0082149C">
          <w:rPr>
            <w:rFonts w:ascii="Times New Roman" w:hAnsi="Times New Roman" w:cs="Times New Roman"/>
            <w:sz w:val="24"/>
            <w:szCs w:val="24"/>
          </w:rPr>
          <w:t>demonstrates</w:t>
        </w:r>
      </w:ins>
      <w:ins w:id="919" w:author="Liu, Luyu" w:date="2020-06-19T11:21:00Z">
        <w:r w:rsidR="0082149C">
          <w:rPr>
            <w:rFonts w:ascii="Times New Roman" w:hAnsi="Times New Roman" w:cs="Times New Roman"/>
            <w:sz w:val="24"/>
            <w:szCs w:val="24"/>
          </w:rPr>
          <w:t xml:space="preserve"> that </w:t>
        </w:r>
      </w:ins>
      <w:ins w:id="920" w:author="Liu, Luyu" w:date="2020-06-19T11:19:00Z">
        <w:r w:rsidR="0082149C">
          <w:rPr>
            <w:rFonts w:ascii="Times New Roman" w:hAnsi="Times New Roman" w:cs="Times New Roman"/>
            <w:sz w:val="24"/>
            <w:szCs w:val="24"/>
          </w:rPr>
          <w:t>it is imperative to introduce</w:t>
        </w:r>
      </w:ins>
      <w:ins w:id="921" w:author="Liu, Luyu" w:date="2020-06-19T11:20:00Z">
        <w:r w:rsidR="0082149C">
          <w:rPr>
            <w:rFonts w:ascii="Times New Roman" w:hAnsi="Times New Roman" w:cs="Times New Roman"/>
            <w:sz w:val="24"/>
            <w:szCs w:val="24"/>
          </w:rPr>
          <w:t xml:space="preserve"> insurance buffer and optimization</w:t>
        </w:r>
      </w:ins>
      <w:ins w:id="922" w:author="Liu, Luyu" w:date="2020-06-19T11:25:00Z">
        <w:r w:rsidR="0082149C">
          <w:rPr>
            <w:rFonts w:ascii="Times New Roman" w:hAnsi="Times New Roman" w:cs="Times New Roman"/>
            <w:sz w:val="24"/>
            <w:szCs w:val="24"/>
          </w:rPr>
          <w:t xml:space="preserve"> to better utilize RTI.</w:t>
        </w:r>
      </w:ins>
      <w:del w:id="923" w:author="Liu, Luyu" w:date="2020-06-19T11:18:00Z">
        <w:r w:rsidR="00C05664" w:rsidDel="0082149C">
          <w:rPr>
            <w:rFonts w:ascii="Times New Roman" w:hAnsi="Times New Roman" w:cs="Times New Roman"/>
            <w:sz w:val="24"/>
            <w:szCs w:val="24"/>
          </w:rPr>
          <w:delText xml:space="preserve"> </w:delText>
        </w:r>
      </w:del>
    </w:p>
    <w:p w14:paraId="417C479C" w14:textId="75B862C1" w:rsidR="005A464A" w:rsidRPr="00774C49" w:rsidDel="0082149C" w:rsidRDefault="005A464A" w:rsidP="005A464A">
      <w:pPr>
        <w:spacing w:line="256" w:lineRule="auto"/>
        <w:ind w:firstLine="720"/>
        <w:jc w:val="both"/>
        <w:rPr>
          <w:del w:id="924" w:author="Liu, Luyu" w:date="2020-06-19T11:26:00Z"/>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3DB16AE4" w:rsidR="005A464A" w:rsidDel="00EF308E" w:rsidRDefault="0082149C">
      <w:pPr>
        <w:spacing w:line="256" w:lineRule="auto"/>
        <w:ind w:firstLine="720"/>
        <w:jc w:val="both"/>
        <w:rPr>
          <w:del w:id="925" w:author="Liu, Luyu" w:date="2020-06-13T17:13:00Z"/>
        </w:rPr>
        <w:pPrChange w:id="926" w:author="Liu, Luyu" w:date="2020-06-13T17:13:00Z">
          <w:pPr>
            <w:pStyle w:val="TimesNewRoman"/>
            <w:keepNext/>
            <w:jc w:val="center"/>
          </w:pPr>
        </w:pPrChange>
      </w:pPr>
      <w:ins w:id="927" w:author="Liu, Luyu" w:date="2020-06-19T11:26:00Z">
        <w:r>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005A464A" w:rsidRPr="00774C49">
        <w:rPr>
          <w:rFonts w:ascii="Times New Roman" w:hAnsi="Times New Roman" w:cs="Times New Roman"/>
          <w:sz w:val="24"/>
          <w:szCs w:val="24"/>
        </w:rPr>
        <w:fldChar w:fldCharType="begin"/>
      </w:r>
      <w:r w:rsidR="005A464A" w:rsidRPr="00774C49">
        <w:rPr>
          <w:rFonts w:ascii="Times New Roman" w:hAnsi="Times New Roman" w:cs="Times New Roman"/>
          <w:sz w:val="24"/>
          <w:szCs w:val="24"/>
        </w:rPr>
        <w:instrText xml:space="preserve"> REF _Ref18339654 \h  \* MERGEFORMAT </w:instrText>
      </w:r>
      <w:r w:rsidR="005A464A" w:rsidRPr="00774C49">
        <w:rPr>
          <w:rFonts w:ascii="Times New Roman" w:hAnsi="Times New Roman" w:cs="Times New Roman"/>
          <w:sz w:val="24"/>
          <w:szCs w:val="24"/>
        </w:rPr>
      </w:r>
      <w:r w:rsidR="005A464A" w:rsidRPr="00774C49">
        <w:rPr>
          <w:rFonts w:ascii="Times New Roman" w:hAnsi="Times New Roman" w:cs="Times New Roman"/>
          <w:sz w:val="24"/>
          <w:szCs w:val="24"/>
        </w:rPr>
        <w:fldChar w:fldCharType="separate"/>
      </w:r>
      <w:r w:rsidR="005A464A" w:rsidRPr="00065BDE">
        <w:rPr>
          <w:rFonts w:ascii="Times New Roman" w:hAnsi="Times New Roman" w:cs="Times New Roman"/>
          <w:sz w:val="24"/>
          <w:szCs w:val="24"/>
        </w:rPr>
        <w:t xml:space="preserve">Figure </w:t>
      </w:r>
      <w:r w:rsidR="005A464A">
        <w:rPr>
          <w:rFonts w:ascii="Times New Roman" w:hAnsi="Times New Roman" w:cs="Times New Roman"/>
          <w:sz w:val="24"/>
          <w:szCs w:val="24"/>
        </w:rPr>
        <w:t>7</w:t>
      </w:r>
      <w:r w:rsidR="005A464A" w:rsidRPr="00774C49">
        <w:rPr>
          <w:rFonts w:ascii="Times New Roman" w:hAnsi="Times New Roman" w:cs="Times New Roman"/>
          <w:sz w:val="24"/>
          <w:szCs w:val="24"/>
        </w:rPr>
        <w:fldChar w:fldCharType="end"/>
      </w:r>
      <w:r w:rsidR="005A464A"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del w:id="928" w:author="Liu, Luyu" w:date="2020-06-15T19:57:00Z">
        <w:r w:rsidR="005A464A" w:rsidRPr="00774C49" w:rsidDel="00A246E6">
          <w:rPr>
            <w:rFonts w:ascii="Times New Roman" w:hAnsi="Times New Roman" w:cs="Times New Roman"/>
            <w:sz w:val="24"/>
            <w:szCs w:val="24"/>
          </w:rPr>
          <w:delText xml:space="preserve">  </w:delText>
        </w:r>
      </w:del>
      <w:ins w:id="929" w:author="Liu, Luyu" w:date="2020-06-15T19:57:00Z">
        <w:r w:rsidR="00A246E6">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Note the dramatic changes in both indicators at </w:t>
      </w:r>
      <w:del w:id="930" w:author="Liu, Luyu" w:date="2020-06-18T20:28:00Z">
        <w:r w:rsidR="005A464A" w:rsidRPr="00774C49" w:rsidDel="00927B85">
          <w:rPr>
            <w:rFonts w:ascii="Times New Roman" w:hAnsi="Times New Roman" w:cs="Times New Roman"/>
            <w:sz w:val="24"/>
            <w:szCs w:val="24"/>
          </w:rPr>
          <w:delText>60, 120, 180, and 240 seconds; these are</w:delText>
        </w:r>
      </w:del>
      <w:ins w:id="931" w:author="Liu, Luyu" w:date="2020-06-18T20:28:00Z">
        <w:r w:rsidR="00927B85">
          <w:rPr>
            <w:rFonts w:ascii="Times New Roman" w:hAnsi="Times New Roman" w:cs="Times New Roman"/>
            <w:sz w:val="24"/>
            <w:szCs w:val="24"/>
          </w:rPr>
          <w:t>the</w:t>
        </w:r>
      </w:ins>
      <w:r w:rsidR="005A464A" w:rsidRPr="00774C49">
        <w:rPr>
          <w:rFonts w:ascii="Times New Roman" w:hAnsi="Times New Roman" w:cs="Times New Roman"/>
          <w:sz w:val="24"/>
          <w:szCs w:val="24"/>
        </w:rPr>
        <w:t xml:space="preserve"> multiples of the RTI update frequency (60 seconds). These </w:t>
      </w:r>
      <w:r w:rsidR="005A464A">
        <w:rPr>
          <w:rFonts w:ascii="Times New Roman" w:hAnsi="Times New Roman" w:cs="Times New Roman"/>
          <w:sz w:val="24"/>
          <w:szCs w:val="24"/>
        </w:rPr>
        <w:t xml:space="preserve">abrupt </w:t>
      </w:r>
      <w:r w:rsidR="005A464A" w:rsidRPr="00774C49">
        <w:rPr>
          <w:rFonts w:ascii="Times New Roman" w:hAnsi="Times New Roman" w:cs="Times New Roman"/>
          <w:sz w:val="24"/>
          <w:szCs w:val="24"/>
        </w:rPr>
        <w:t>change</w:t>
      </w:r>
      <w:r w:rsidR="005A464A">
        <w:rPr>
          <w:rFonts w:ascii="Times New Roman" w:hAnsi="Times New Roman" w:cs="Times New Roman"/>
          <w:sz w:val="24"/>
          <w:szCs w:val="24"/>
        </w:rPr>
        <w:t>s</w:t>
      </w:r>
      <w:r w:rsidR="005A464A" w:rsidRPr="00774C49">
        <w:rPr>
          <w:rFonts w:ascii="Times New Roman" w:hAnsi="Times New Roman" w:cs="Times New Roman"/>
          <w:sz w:val="24"/>
          <w:szCs w:val="24"/>
        </w:rPr>
        <w:t xml:space="preserve"> demonstrate the existence of the discontinuity dela</w:t>
      </w:r>
      <w:del w:id="932" w:author="Liu, Luyu" w:date="2020-06-18T20:29:00Z">
        <w:r w:rsidR="005A464A" w:rsidRPr="00774C49" w:rsidDel="0096055C">
          <w:rPr>
            <w:rFonts w:ascii="Times New Roman" w:hAnsi="Times New Roman" w:cs="Times New Roman"/>
            <w:sz w:val="24"/>
            <w:szCs w:val="24"/>
          </w:rPr>
          <w:delText>y. T</w:delText>
        </w:r>
      </w:del>
      <w:ins w:id="933" w:author="Liu, Luyu" w:date="2020-06-18T20:29:00Z">
        <w:r w:rsidR="0096055C">
          <w:rPr>
            <w:rFonts w:ascii="Times New Roman" w:hAnsi="Times New Roman" w:cs="Times New Roman"/>
            <w:sz w:val="24"/>
            <w:szCs w:val="24"/>
          </w:rPr>
          <w:t xml:space="preserve">y. </w:t>
        </w:r>
      </w:ins>
      <w:del w:id="934" w:author="Liu, Luyu" w:date="2020-06-18T20:29:00Z">
        <w:r w:rsidR="005A464A" w:rsidRPr="00774C49" w:rsidDel="0096055C">
          <w:rPr>
            <w:rFonts w:ascii="Times New Roman" w:hAnsi="Times New Roman" w:cs="Times New Roman"/>
            <w:sz w:val="24"/>
            <w:szCs w:val="24"/>
          </w:rPr>
          <w:delText xml:space="preserve">he </w:delText>
        </w:r>
      </w:del>
      <w:del w:id="935" w:author="Liu, Luyu" w:date="2020-06-12T17:11:00Z">
        <w:r w:rsidR="005A464A" w:rsidRPr="00774C49" w:rsidDel="00F06E79">
          <w:rPr>
            <w:rFonts w:ascii="Times New Roman" w:hAnsi="Times New Roman" w:cs="Times New Roman"/>
            <w:sz w:val="24"/>
            <w:szCs w:val="24"/>
          </w:rPr>
          <w:delText xml:space="preserve">IB </w:delText>
        </w:r>
      </w:del>
      <w:del w:id="936" w:author="Liu, Luyu" w:date="2020-06-18T20:29:00Z">
        <w:r w:rsidR="005A464A" w:rsidRPr="00774C49" w:rsidDel="0096055C">
          <w:rPr>
            <w:rFonts w:ascii="Times New Roman" w:hAnsi="Times New Roman" w:cs="Times New Roman"/>
            <w:sz w:val="24"/>
            <w:szCs w:val="24"/>
          </w:rPr>
          <w:delText>will ease both reclaimed delay and discontinuity delay simultaneously; however, due to the discrete nature of discontinuity delay, only also observe sudden changes at multiples of 60 seconds.</w:delText>
        </w:r>
        <w:r w:rsidR="00831DD2" w:rsidDel="0096055C">
          <w:rPr>
            <w:rFonts w:ascii="Times New Roman" w:hAnsi="Times New Roman" w:cs="Times New Roman"/>
            <w:sz w:val="24"/>
            <w:szCs w:val="24"/>
          </w:rPr>
          <w:delText xml:space="preserve"> </w:delText>
        </w:r>
      </w:del>
    </w:p>
    <w:p w14:paraId="5F50F558" w14:textId="711DFCD1" w:rsidR="00EF308E" w:rsidRDefault="00EF308E" w:rsidP="005A464A">
      <w:pPr>
        <w:spacing w:line="256" w:lineRule="auto"/>
        <w:ind w:firstLine="720"/>
        <w:jc w:val="both"/>
        <w:rPr>
          <w:ins w:id="937" w:author="Liu, Luyu" w:date="2020-06-13T17:14:00Z"/>
          <w:rFonts w:ascii="Times New Roman" w:hAnsi="Times New Roman" w:cs="Times New Roman"/>
          <w:sz w:val="24"/>
          <w:szCs w:val="24"/>
        </w:rPr>
      </w:pPr>
      <w:ins w:id="938" w:author="Liu, Luyu" w:date="2020-06-13T17:15:00Z">
        <w:r>
          <w:rPr>
            <w:rFonts w:ascii="Times New Roman" w:hAnsi="Times New Roman" w:cs="Times New Roman"/>
            <w:sz w:val="24"/>
            <w:szCs w:val="24"/>
          </w:rPr>
          <w:t>With better real-time data support</w:t>
        </w:r>
      </w:ins>
      <w:ins w:id="939" w:author="Liu, Luyu" w:date="2020-06-13T17:16:00Z">
        <w:r>
          <w:rPr>
            <w:rFonts w:ascii="Times New Roman" w:hAnsi="Times New Roman" w:cs="Times New Roman"/>
            <w:sz w:val="24"/>
            <w:szCs w:val="24"/>
          </w:rPr>
          <w:t>s and policies</w:t>
        </w:r>
      </w:ins>
      <w:ins w:id="940" w:author="Liu, Luyu" w:date="2020-06-13T17:15:00Z">
        <w:r>
          <w:rPr>
            <w:rFonts w:ascii="Times New Roman" w:hAnsi="Times New Roman" w:cs="Times New Roman"/>
            <w:sz w:val="24"/>
            <w:szCs w:val="24"/>
          </w:rPr>
          <w:t>,</w:t>
        </w:r>
      </w:ins>
      <w:ins w:id="941" w:author="Liu, Luyu" w:date="2020-06-13T17:16:00Z">
        <w:r>
          <w:rPr>
            <w:rFonts w:ascii="Times New Roman" w:hAnsi="Times New Roman" w:cs="Times New Roman"/>
            <w:sz w:val="24"/>
            <w:szCs w:val="24"/>
          </w:rPr>
          <w:t xml:space="preserve"> </w:t>
        </w:r>
      </w:ins>
      <w:ins w:id="942" w:author="Liu, Luyu" w:date="2020-06-13T17:17:00Z">
        <w:r>
          <w:rPr>
            <w:rFonts w:ascii="Times New Roman" w:hAnsi="Times New Roman" w:cs="Times New Roman"/>
            <w:sz w:val="24"/>
            <w:szCs w:val="24"/>
          </w:rPr>
          <w:t xml:space="preserve">more </w:t>
        </w:r>
      </w:ins>
      <w:ins w:id="943" w:author="Liu, Luyu" w:date="2020-06-13T17:16:00Z">
        <w:r>
          <w:rPr>
            <w:rFonts w:ascii="Times New Roman" w:hAnsi="Times New Roman" w:cs="Times New Roman"/>
            <w:sz w:val="24"/>
            <w:szCs w:val="24"/>
          </w:rPr>
          <w:t xml:space="preserve">transit </w:t>
        </w:r>
      </w:ins>
      <w:ins w:id="944" w:author="Liu, Luyu" w:date="2020-06-13T17:17:00Z">
        <w:r>
          <w:rPr>
            <w:rFonts w:ascii="Times New Roman" w:hAnsi="Times New Roman" w:cs="Times New Roman"/>
            <w:sz w:val="24"/>
            <w:szCs w:val="24"/>
          </w:rPr>
          <w:t xml:space="preserve">systems are providing RTI with </w:t>
        </w:r>
      </w:ins>
      <w:ins w:id="945" w:author="Liu, Luyu" w:date="2020-06-13T17:16:00Z">
        <w:r>
          <w:rPr>
            <w:rFonts w:ascii="Times New Roman" w:hAnsi="Times New Roman" w:cs="Times New Roman"/>
            <w:sz w:val="24"/>
            <w:szCs w:val="24"/>
          </w:rPr>
          <w:t>higher update frequency</w:t>
        </w:r>
      </w:ins>
      <w:ins w:id="946" w:author="Liu, Luyu" w:date="2020-06-13T17:17:00Z">
        <w:r>
          <w:rPr>
            <w:rFonts w:ascii="Times New Roman" w:hAnsi="Times New Roman" w:cs="Times New Roman"/>
            <w:sz w:val="24"/>
            <w:szCs w:val="24"/>
          </w:rPr>
          <w:t>. Some can be</w:t>
        </w:r>
      </w:ins>
      <w:ins w:id="947" w:author="Liu, Luyu" w:date="2020-06-13T17:16:00Z">
        <w:r>
          <w:rPr>
            <w:rFonts w:ascii="Times New Roman" w:hAnsi="Times New Roman" w:cs="Times New Roman"/>
            <w:sz w:val="24"/>
            <w:szCs w:val="24"/>
          </w:rPr>
          <w:t xml:space="preserve"> as high as 5 second</w:t>
        </w:r>
      </w:ins>
      <w:ins w:id="948" w:author="Liu, Luyu" w:date="2020-06-13T17:17:00Z">
        <w:r>
          <w:rPr>
            <w:rFonts w:ascii="Times New Roman" w:hAnsi="Times New Roman" w:cs="Times New Roman"/>
            <w:sz w:val="24"/>
            <w:szCs w:val="24"/>
          </w:rPr>
          <w:t xml:space="preserve"> such as M</w:t>
        </w:r>
      </w:ins>
      <w:ins w:id="949" w:author="Liu, Luyu" w:date="2020-06-13T17:18:00Z">
        <w:r>
          <w:rPr>
            <w:rFonts w:ascii="Times New Roman" w:hAnsi="Times New Roman" w:cs="Times New Roman"/>
            <w:sz w:val="24"/>
            <w:szCs w:val="24"/>
          </w:rPr>
          <w:t>assachusetts Bay Transportation Authority</w:t>
        </w:r>
      </w:ins>
      <w:ins w:id="950" w:author="Liu, Luyu" w:date="2020-06-14T14:52:00Z">
        <w:r w:rsidR="00426597">
          <w:rPr>
            <w:rFonts w:ascii="Times New Roman" w:hAnsi="Times New Roman" w:cs="Times New Roman"/>
            <w:sz w:val="24"/>
            <w:szCs w:val="24"/>
          </w:rPr>
          <w:t xml:space="preserve"> in Boston</w:t>
        </w:r>
      </w:ins>
      <w:ins w:id="951" w:author="Liu, Luyu" w:date="2020-06-13T17:15:00Z">
        <w:r>
          <w:rPr>
            <w:rFonts w:ascii="Times New Roman" w:hAnsi="Times New Roman" w:cs="Times New Roman"/>
            <w:sz w:val="24"/>
            <w:szCs w:val="24"/>
          </w:rPr>
          <w:t>.</w:t>
        </w:r>
      </w:ins>
      <w:ins w:id="952" w:author="Liu, Luyu" w:date="2020-06-13T17:18:00Z">
        <w:r>
          <w:rPr>
            <w:rFonts w:ascii="Times New Roman" w:hAnsi="Times New Roman" w:cs="Times New Roman"/>
            <w:sz w:val="24"/>
            <w:szCs w:val="24"/>
          </w:rPr>
          <w:t xml:space="preserve"> However, the </w:t>
        </w:r>
      </w:ins>
      <w:ins w:id="953" w:author="Liu, Luyu" w:date="2020-06-13T17:19:00Z">
        <w:r>
          <w:rPr>
            <w:rFonts w:ascii="Times New Roman" w:hAnsi="Times New Roman" w:cs="Times New Roman"/>
            <w:sz w:val="24"/>
            <w:szCs w:val="24"/>
          </w:rPr>
          <w:t>large</w:t>
        </w:r>
      </w:ins>
      <w:ins w:id="954" w:author="Liu, Luyu" w:date="2020-06-13T17:18:00Z">
        <w:r>
          <w:rPr>
            <w:rFonts w:ascii="Times New Roman" w:hAnsi="Times New Roman" w:cs="Times New Roman"/>
            <w:sz w:val="24"/>
            <w:szCs w:val="24"/>
          </w:rPr>
          <w:t xml:space="preserve"> majority of </w:t>
        </w:r>
      </w:ins>
      <w:ins w:id="955" w:author="Liu, Luyu" w:date="2020-06-13T17:19:00Z">
        <w:r>
          <w:rPr>
            <w:rFonts w:ascii="Times New Roman" w:hAnsi="Times New Roman" w:cs="Times New Roman"/>
            <w:sz w:val="24"/>
            <w:szCs w:val="24"/>
          </w:rPr>
          <w:t>most transit systems still face</w:t>
        </w:r>
      </w:ins>
      <w:ins w:id="956" w:author="Liu, Luyu" w:date="2020-06-13T17:14:00Z">
        <w:r>
          <w:rPr>
            <w:rFonts w:ascii="Times New Roman" w:hAnsi="Times New Roman" w:cs="Times New Roman"/>
            <w:sz w:val="24"/>
            <w:szCs w:val="24"/>
          </w:rPr>
          <w:t xml:space="preserve"> </w:t>
        </w:r>
      </w:ins>
      <w:ins w:id="957" w:author="Liu, Luyu" w:date="2020-06-13T17:20:00Z">
        <w:r w:rsidR="00B62185">
          <w:rPr>
            <w:rFonts w:ascii="Times New Roman" w:hAnsi="Times New Roman" w:cs="Times New Roman"/>
            <w:sz w:val="24"/>
            <w:szCs w:val="24"/>
          </w:rPr>
          <w:t xml:space="preserve">considerable </w:t>
        </w:r>
      </w:ins>
      <w:ins w:id="958" w:author="Liu, Luyu" w:date="2020-06-13T17:14:00Z">
        <w:r>
          <w:rPr>
            <w:rFonts w:ascii="Times New Roman" w:hAnsi="Times New Roman" w:cs="Times New Roman"/>
            <w:sz w:val="24"/>
            <w:szCs w:val="24"/>
          </w:rPr>
          <w:t>discontinuity delay</w:t>
        </w:r>
      </w:ins>
      <w:ins w:id="959" w:author="Liu, Luyu" w:date="2020-06-13T17:19:00Z">
        <w:r w:rsidR="00C6427E">
          <w:rPr>
            <w:rFonts w:ascii="Times New Roman" w:hAnsi="Times New Roman" w:cs="Times New Roman"/>
            <w:sz w:val="24"/>
            <w:szCs w:val="24"/>
          </w:rPr>
          <w:t xml:space="preserve"> </w:t>
        </w:r>
      </w:ins>
      <w:ins w:id="960" w:author="Liu, Luyu" w:date="2020-06-13T17:20:00Z">
        <w:r w:rsidR="00B62185">
          <w:rPr>
            <w:rFonts w:ascii="Times New Roman" w:hAnsi="Times New Roman" w:cs="Times New Roman"/>
            <w:sz w:val="24"/>
            <w:szCs w:val="24"/>
          </w:rPr>
          <w:t xml:space="preserve">larger than 30 seconds </w:t>
        </w:r>
      </w:ins>
      <w:ins w:id="961" w:author="Liu, Luyu" w:date="2020-06-13T17:19:00Z">
        <w:r w:rsidR="00C6427E">
          <w:rPr>
            <w:rFonts w:ascii="Times New Roman" w:hAnsi="Times New Roman" w:cs="Times New Roman"/>
            <w:sz w:val="24"/>
            <w:szCs w:val="24"/>
          </w:rPr>
          <w:t xml:space="preserve">as shown in </w:t>
        </w:r>
      </w:ins>
      <w:ins w:id="962" w:author="Liu, Luyu" w:date="2020-06-13T17:20:00Z">
        <w:r w:rsidR="00C6427E">
          <w:rPr>
            <w:rFonts w:ascii="Times New Roman" w:hAnsi="Times New Roman" w:cs="Times New Roman"/>
            <w:sz w:val="24"/>
            <w:szCs w:val="24"/>
          </w:rPr>
          <w:t xml:space="preserve">the RTI update frequency </w:t>
        </w:r>
        <w:r w:rsidR="00B62185">
          <w:rPr>
            <w:rFonts w:ascii="Times New Roman" w:hAnsi="Times New Roman" w:cs="Times New Roman"/>
            <w:sz w:val="24"/>
            <w:szCs w:val="24"/>
          </w:rPr>
          <w:t>summary table in the appendix</w:t>
        </w:r>
      </w:ins>
      <w:ins w:id="963" w:author="Liu, Luyu" w:date="2020-06-14T14:52:00Z">
        <w:r w:rsidR="000D3498">
          <w:rPr>
            <w:rFonts w:ascii="Times New Roman" w:hAnsi="Times New Roman" w:cs="Times New Roman"/>
            <w:sz w:val="24"/>
            <w:szCs w:val="24"/>
          </w:rPr>
          <w:t xml:space="preserve"> 4</w:t>
        </w:r>
      </w:ins>
      <w:ins w:id="964" w:author="Liu, Luyu" w:date="2020-06-13T17:20:00Z">
        <w:r w:rsidR="00B62185">
          <w:rPr>
            <w:rFonts w:ascii="Times New Roman" w:hAnsi="Times New Roman" w:cs="Times New Roman"/>
            <w:sz w:val="24"/>
            <w:szCs w:val="24"/>
          </w:rPr>
          <w:t>.</w:t>
        </w:r>
      </w:ins>
    </w:p>
    <w:p w14:paraId="791B6455" w14:textId="6C97FF76" w:rsidR="005A464A" w:rsidRPr="00774C49" w:rsidDel="00F73E77" w:rsidRDefault="005A464A" w:rsidP="005A464A">
      <w:pPr>
        <w:spacing w:line="256" w:lineRule="auto"/>
        <w:ind w:firstLine="720"/>
        <w:jc w:val="both"/>
        <w:rPr>
          <w:del w:id="965" w:author="Liu, Luyu" w:date="2020-06-13T17:13:00Z"/>
          <w:rFonts w:ascii="Times New Roman" w:hAnsi="Times New Roman" w:cs="Times New Roman"/>
          <w:sz w:val="24"/>
          <w:szCs w:val="24"/>
        </w:rPr>
      </w:pPr>
    </w:p>
    <w:p w14:paraId="2AE502D9" w14:textId="77777777" w:rsidR="005A464A" w:rsidRPr="005128A9" w:rsidRDefault="005A464A">
      <w:pPr>
        <w:spacing w:line="256" w:lineRule="auto"/>
        <w:ind w:firstLine="720"/>
        <w:jc w:val="both"/>
        <w:pPrChange w:id="966" w:author="Liu, Luyu" w:date="2020-06-13T17:13:00Z">
          <w:pPr>
            <w:pStyle w:val="TimesNewRoman"/>
            <w:keepNext/>
            <w:jc w:val="center"/>
          </w:pPr>
        </w:pPrChange>
      </w:pPr>
      <w:r w:rsidRPr="00862C5F">
        <w:rPr>
          <w:noProof/>
        </w:rPr>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497BE1A6" w:rsidR="005A464A" w:rsidRPr="00BF4947" w:rsidDel="00F73E77" w:rsidRDefault="005A464A" w:rsidP="005A464A">
      <w:pPr>
        <w:spacing w:line="256" w:lineRule="auto"/>
        <w:jc w:val="center"/>
        <w:rPr>
          <w:del w:id="967" w:author="Liu, Luyu" w:date="2020-06-13T17:13:00Z"/>
          <w:rFonts w:ascii="Times New Roman" w:hAnsi="Times New Roman" w:cs="Times New Roman"/>
          <w:sz w:val="24"/>
          <w:szCs w:val="24"/>
        </w:rPr>
      </w:pPr>
      <w:bookmarkStart w:id="968" w:name="_Ref18339654"/>
      <w:commentRangeStart w:id="969"/>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ins w:id="970" w:author="Liu, Luyu" w:date="2020-06-13T17:12:00Z">
        <w:r w:rsidR="00F73E77">
          <w:rPr>
            <w:rFonts w:ascii="Times New Roman" w:hAnsi="Times New Roman" w:cs="Times New Roman"/>
            <w:noProof/>
            <w:sz w:val="24"/>
            <w:szCs w:val="24"/>
          </w:rPr>
          <w:t>4</w:t>
        </w:r>
      </w:ins>
      <w:del w:id="971" w:author="Liu, Luyu" w:date="2020-06-13T17:12:00Z">
        <w:r w:rsidDel="00F73E77">
          <w:rPr>
            <w:rFonts w:ascii="Times New Roman" w:hAnsi="Times New Roman" w:cs="Times New Roman"/>
            <w:noProof/>
            <w:sz w:val="24"/>
            <w:szCs w:val="24"/>
          </w:rPr>
          <w:delText>7</w:delText>
        </w:r>
      </w:del>
      <w:r w:rsidRPr="00065BDE">
        <w:rPr>
          <w:rFonts w:ascii="Times New Roman" w:hAnsi="Times New Roman" w:cs="Times New Roman"/>
          <w:sz w:val="24"/>
          <w:szCs w:val="24"/>
        </w:rPr>
        <w:fldChar w:fldCharType="end"/>
      </w:r>
      <w:bookmarkEnd w:id="968"/>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969"/>
      <w:r>
        <w:rPr>
          <w:rStyle w:val="CommentReference"/>
        </w:rPr>
        <w:commentReference w:id="969"/>
      </w:r>
    </w:p>
    <w:p w14:paraId="3D7BDD4A" w14:textId="77777777" w:rsidR="00F73E77" w:rsidRDefault="00F73E77">
      <w:pPr>
        <w:spacing w:line="256" w:lineRule="auto"/>
        <w:jc w:val="center"/>
        <w:rPr>
          <w:ins w:id="972" w:author="Liu, Luyu" w:date="2020-06-13T17:13:00Z"/>
          <w:rFonts w:ascii="Times New Roman" w:hAnsi="Times New Roman" w:cs="Times New Roman"/>
          <w:sz w:val="24"/>
          <w:szCs w:val="24"/>
        </w:rPr>
        <w:pPrChange w:id="973" w:author="Liu, Luyu" w:date="2020-06-13T17:13:00Z">
          <w:pPr>
            <w:spacing w:line="256" w:lineRule="auto"/>
            <w:ind w:firstLine="720"/>
            <w:jc w:val="both"/>
          </w:pPr>
        </w:pPrChange>
      </w:pPr>
    </w:p>
    <w:p w14:paraId="70B6C001" w14:textId="0E6B193D"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w:t>
      </w:r>
      <w:r w:rsidR="0018128D">
        <w:rPr>
          <w:rFonts w:ascii="Times New Roman" w:hAnsi="Times New Roman" w:cs="Times New Roman"/>
          <w:sz w:val="24"/>
          <w:szCs w:val="24"/>
        </w:rPr>
        <w:t xml:space="preserve"> the best RTI strategy prudent tactic optimal</w:t>
      </w:r>
      <w:r>
        <w:rPr>
          <w:rFonts w:ascii="Times New Roman" w:hAnsi="Times New Roman" w:cs="Times New Roman"/>
          <w:sz w:val="24"/>
          <w:szCs w:val="24"/>
        </w:rPr>
        <w:t xml:space="preserve"> is not substantially better than</w:t>
      </w:r>
      <w:r w:rsidR="0018128D">
        <w:rPr>
          <w:rFonts w:ascii="Times New Roman" w:hAnsi="Times New Roman" w:cs="Times New Roman"/>
          <w:sz w:val="24"/>
          <w:szCs w:val="24"/>
        </w:rPr>
        <w:t xml:space="preserve"> simply following the schedule</w:t>
      </w:r>
      <w:r>
        <w:rPr>
          <w:rFonts w:ascii="Times New Roman" w:hAnsi="Times New Roman" w:cs="Times New Roman"/>
          <w:sz w:val="24"/>
          <w:szCs w:val="24"/>
        </w:rPr>
        <w:t xml:space="preserve">, and the RTI-based </w:t>
      </w:r>
      <w:r w:rsidR="0018128D">
        <w:rPr>
          <w:rFonts w:ascii="Times New Roman" w:hAnsi="Times New Roman" w:cs="Times New Roman"/>
          <w:sz w:val="24"/>
          <w:szCs w:val="24"/>
        </w:rPr>
        <w:t xml:space="preserve">greedy tactic </w:t>
      </w:r>
      <w:r>
        <w:rPr>
          <w:rFonts w:ascii="Times New Roman" w:hAnsi="Times New Roman" w:cs="Times New Roman"/>
          <w:sz w:val="24"/>
          <w:szCs w:val="24"/>
        </w:rPr>
        <w:t xml:space="preserve">has the worst performance among all </w:t>
      </w:r>
      <w:del w:id="974" w:author="Liu, Luyu" w:date="2020-06-13T12:35:00Z">
        <w:r w:rsidDel="00FA6C5B">
          <w:rPr>
            <w:rFonts w:ascii="Times New Roman" w:hAnsi="Times New Roman" w:cs="Times New Roman"/>
            <w:sz w:val="24"/>
            <w:szCs w:val="24"/>
          </w:rPr>
          <w:delText>TPSs</w:delText>
        </w:r>
      </w:del>
      <w:ins w:id="975"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w:t>
      </w:r>
      <w:del w:id="976" w:author="Liu, Luyu" w:date="2020-06-15T19:57:00Z">
        <w:r w:rsidDel="00A246E6">
          <w:rPr>
            <w:rFonts w:ascii="Times New Roman" w:hAnsi="Times New Roman" w:cs="Times New Roman"/>
            <w:sz w:val="24"/>
            <w:szCs w:val="24"/>
          </w:rPr>
          <w:delText xml:space="preserve">  </w:delText>
        </w:r>
      </w:del>
      <w:ins w:id="977" w:author="Liu, Luyu" w:date="2020-06-15T19:57:00Z">
        <w:r w:rsidR="00A246E6">
          <w:rPr>
            <w:rFonts w:ascii="Times New Roman" w:hAnsi="Times New Roman" w:cs="Times New Roman"/>
            <w:sz w:val="24"/>
            <w:szCs w:val="24"/>
          </w:rPr>
          <w:t xml:space="preserve"> </w:t>
        </w:r>
      </w:ins>
      <w:r w:rsidR="00F5302C">
        <w:rPr>
          <w:rFonts w:ascii="Times New Roman" w:hAnsi="Times New Roman" w:cs="Times New Roman"/>
          <w:sz w:val="24"/>
          <w:szCs w:val="24"/>
        </w:rPr>
        <w:t xml:space="preserve">This </w:t>
      </w:r>
      <w:ins w:id="978" w:author="Liu, Luyu" w:date="2020-06-12T16:54:00Z">
        <w:r w:rsidR="00E62000">
          <w:rPr>
            <w:rFonts w:ascii="Times New Roman" w:hAnsi="Times New Roman" w:cs="Times New Roman"/>
            <w:sz w:val="24"/>
            <w:szCs w:val="24"/>
          </w:rPr>
          <w:t>moreover proves our claim earlier about the RTI apps:</w:t>
        </w:r>
      </w:ins>
      <w:ins w:id="979" w:author="Liu, Luyu" w:date="2020-06-12T16:55:00Z">
        <w:r w:rsidR="00E62000">
          <w:rPr>
            <w:rFonts w:ascii="Times New Roman" w:hAnsi="Times New Roman" w:cs="Times New Roman"/>
            <w:sz w:val="24"/>
            <w:szCs w:val="24"/>
          </w:rPr>
          <w:t xml:space="preserve"> if following the RTI apps’ suggestion based on greedy tactic, the user</w:t>
        </w:r>
      </w:ins>
      <w:ins w:id="980" w:author="Liu, Luyu" w:date="2020-06-12T16:56:00Z">
        <w:r w:rsidR="00E62000">
          <w:rPr>
            <w:rFonts w:ascii="Times New Roman" w:hAnsi="Times New Roman" w:cs="Times New Roman"/>
            <w:sz w:val="24"/>
            <w:szCs w:val="24"/>
          </w:rPr>
          <w:t xml:space="preserve"> is very likely to miss</w:t>
        </w:r>
        <w:r w:rsidR="00C3448A">
          <w:rPr>
            <w:rFonts w:ascii="Times New Roman" w:hAnsi="Times New Roman" w:cs="Times New Roman"/>
            <w:sz w:val="24"/>
            <w:szCs w:val="24"/>
          </w:rPr>
          <w:t xml:space="preserve"> the bus</w:t>
        </w:r>
        <w:r w:rsidR="00A46C3D">
          <w:rPr>
            <w:rFonts w:ascii="Times New Roman" w:hAnsi="Times New Roman" w:cs="Times New Roman"/>
            <w:sz w:val="24"/>
            <w:szCs w:val="24"/>
          </w:rPr>
          <w:t xml:space="preserve"> and wait a long time</w:t>
        </w:r>
        <w:r w:rsidR="00E62000">
          <w:rPr>
            <w:rFonts w:ascii="Times New Roman" w:hAnsi="Times New Roman" w:cs="Times New Roman"/>
            <w:sz w:val="24"/>
            <w:szCs w:val="24"/>
          </w:rPr>
          <w:t>.</w:t>
        </w:r>
      </w:ins>
      <w:ins w:id="981" w:author="Liu, Luyu" w:date="2020-06-12T16:54:00Z">
        <w:r w:rsidR="00E62000">
          <w:rPr>
            <w:rFonts w:ascii="Times New Roman" w:hAnsi="Times New Roman" w:cs="Times New Roman"/>
            <w:sz w:val="24"/>
            <w:szCs w:val="24"/>
          </w:rPr>
          <w:t xml:space="preserve"> </w:t>
        </w:r>
      </w:ins>
      <w:r>
        <w:rPr>
          <w:rFonts w:ascii="Times New Roman" w:hAnsi="Times New Roman" w:cs="Times New Roman"/>
          <w:sz w:val="24"/>
          <w:szCs w:val="24"/>
        </w:rPr>
        <w:t>However, note these are based on overall performance.</w:t>
      </w:r>
      <w:del w:id="982" w:author="Liu, Luyu" w:date="2020-06-15T19:57:00Z">
        <w:r w:rsidDel="00A246E6">
          <w:rPr>
            <w:rFonts w:ascii="Times New Roman" w:hAnsi="Times New Roman" w:cs="Times New Roman"/>
            <w:sz w:val="24"/>
            <w:szCs w:val="24"/>
          </w:rPr>
          <w:delText xml:space="preserve">  </w:delText>
        </w:r>
      </w:del>
      <w:ins w:id="98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effectiveness of these strategies can vary with respect to time and space; we examine these patterns below</w:t>
      </w:r>
      <w:ins w:id="984" w:author="Liu, Luyu" w:date="2020-06-13T17:13:00Z">
        <w:r w:rsidR="00F73E77">
          <w:rPr>
            <w:rFonts w:ascii="Times New Roman" w:hAnsi="Times New Roman" w:cs="Times New Roman"/>
            <w:sz w:val="24"/>
            <w:szCs w:val="24"/>
          </w:rPr>
          <w:t>.</w:t>
        </w:r>
      </w:ins>
      <w:del w:id="985" w:author="Liu, Luyu" w:date="2020-06-13T17:13:00Z">
        <w:r w:rsidDel="00F73E77">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447A533E" w:rsidR="005A464A" w:rsidRPr="00B2390C" w:rsidRDefault="005A464A" w:rsidP="005A464A">
      <w:pPr>
        <w:pStyle w:val="IndentTimesNewRoman"/>
        <w:numPr>
          <w:ilvl w:val="1"/>
          <w:numId w:val="5"/>
        </w:numPr>
        <w:rPr>
          <w:b/>
        </w:rPr>
      </w:pPr>
      <w:del w:id="986" w:author="Liu, Luyu" w:date="2020-06-13T12:33:00Z">
        <w:r w:rsidDel="00307818">
          <w:rPr>
            <w:b/>
          </w:rPr>
          <w:delText>TPS</w:delText>
        </w:r>
      </w:del>
      <w:del w:id="987" w:author="Liu, Luyu" w:date="2020-06-13T12:34:00Z">
        <w:r w:rsidDel="00307818">
          <w:rPr>
            <w:b/>
          </w:rPr>
          <w:delText xml:space="preserve"> p</w:delText>
        </w:r>
      </w:del>
      <w:ins w:id="988" w:author="Liu, Luyu" w:date="2020-06-13T12:34:00Z">
        <w:r w:rsidR="00307818">
          <w:rPr>
            <w:b/>
          </w:rPr>
          <w:t>P</w:t>
        </w:r>
      </w:ins>
      <w:r>
        <w:rPr>
          <w:b/>
        </w:rPr>
        <w:t>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5D171842"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ins w:id="989" w:author="Liu, Luyu" w:date="2020-06-18T20:31:00Z">
        <w:r w:rsidR="00EC48EB" w:rsidRPr="00B338F3">
          <w:t xml:space="preserve">Figure </w:t>
        </w:r>
        <w:r w:rsidR="00EC48EB">
          <w:rPr>
            <w:noProof/>
          </w:rPr>
          <w:t>5</w:t>
        </w:r>
      </w:ins>
      <w:del w:id="990" w:author="Liu, Luyu" w:date="2020-06-18T20:30:00Z">
        <w:r w:rsidRPr="00B338F3" w:rsidDel="0096055C">
          <w:delText xml:space="preserve">Figure </w:delText>
        </w:r>
        <w:r w:rsidDel="0096055C">
          <w:rPr>
            <w:noProof/>
          </w:rPr>
          <w:delText>8</w:delText>
        </w:r>
      </w:del>
      <w:r>
        <w:fldChar w:fldCharType="end"/>
      </w:r>
      <w:r>
        <w:t xml:space="preserve"> </w:t>
      </w:r>
      <w:ins w:id="991" w:author="Liu, Luyu" w:date="2020-06-18T20:31:00Z">
        <w:r w:rsidR="00EC48EB">
          <w:t>i</w:t>
        </w:r>
      </w:ins>
      <w:del w:id="992" w:author="Liu, Luyu" w:date="2020-06-18T20:31:00Z">
        <w:r w:rsidDel="00EC48EB">
          <w:delText xml:space="preserve">and </w:delText>
        </w:r>
        <w:r w:rsidDel="00EC48EB">
          <w:fldChar w:fldCharType="begin"/>
        </w:r>
        <w:r w:rsidDel="00EC48EB">
          <w:delInstrText xml:space="preserve"> REF _Ref24372002 \h  \* MERGEFORMAT </w:delInstrText>
        </w:r>
        <w:r w:rsidDel="00EC48EB">
          <w:fldChar w:fldCharType="separate"/>
        </w:r>
      </w:del>
      <w:del w:id="993" w:author="Liu, Luyu" w:date="2020-06-18T20:30:00Z">
        <w:r w:rsidRPr="00282A53" w:rsidDel="0096055C">
          <w:delText xml:space="preserve">Figure </w:delText>
        </w:r>
        <w:r w:rsidDel="0096055C">
          <w:rPr>
            <w:noProof/>
          </w:rPr>
          <w:delText>9</w:delText>
        </w:r>
      </w:del>
      <w:del w:id="994" w:author="Liu, Luyu" w:date="2020-06-18T20:31:00Z">
        <w:r w:rsidDel="00EC48EB">
          <w:fldChar w:fldCharType="end"/>
        </w:r>
        <w:r w:rsidDel="00EC48EB">
          <w:delText xml:space="preserve"> i</w:delText>
        </w:r>
      </w:del>
      <w:r>
        <w:t>llustrate</w:t>
      </w:r>
      <w:ins w:id="995" w:author="Liu, Luyu" w:date="2020-06-18T20:31:00Z">
        <w:r w:rsidR="00EC48EB">
          <w:t>s</w:t>
        </w:r>
      </w:ins>
      <w:r>
        <w:t xml:space="preserve"> the average waiting time and risk of missing a bus with respect to hour of the day.</w:t>
      </w:r>
      <w:del w:id="996" w:author="Liu, Luyu" w:date="2020-06-15T19:57:00Z">
        <w:r w:rsidDel="00A246E6">
          <w:delText xml:space="preserve">  </w:delText>
        </w:r>
      </w:del>
      <w:ins w:id="997" w:author="Liu, Luyu" w:date="2020-06-15T19:57:00Z">
        <w:r w:rsidR="00A246E6">
          <w:t xml:space="preserve"> </w:t>
        </w:r>
      </w:ins>
      <w:r>
        <w:t>These hourly results support the overall results discussed above: ST and PT are consistently the best over the course of a day.</w:t>
      </w:r>
      <w:del w:id="998" w:author="Liu, Luyu" w:date="2020-06-15T19:57:00Z">
        <w:r w:rsidDel="00A246E6">
          <w:delText xml:space="preserve">  </w:delText>
        </w:r>
      </w:del>
      <w:ins w:id="999" w:author="Liu, Luyu" w:date="2020-06-15T19:57:00Z">
        <w:r w:rsidR="00A246E6">
          <w:t xml:space="preserve"> </w:t>
        </w:r>
      </w:ins>
      <w:r>
        <w:t xml:space="preserve">AT, ET and GT perform especially poorly during service hours with long headways (6:00 to 8:00 and 21:00 to 24:00) since the time penalties associated with missing a bus during these periods are dramatically higher. These inferior strategies perform better </w:t>
      </w:r>
      <w:r>
        <w:lastRenderedPageBreak/>
        <w:t>during short headway hours, but not better than ST and PT.</w:t>
      </w:r>
      <w:del w:id="1000" w:author="Liu, Luyu" w:date="2020-06-15T19:57:00Z">
        <w:r w:rsidDel="00A246E6">
          <w:delText xml:space="preserve">  </w:delText>
        </w:r>
      </w:del>
      <w:ins w:id="1001" w:author="Liu, Luyu" w:date="2020-06-15T19:57:00Z">
        <w:r w:rsidR="00A246E6">
          <w:t xml:space="preserve"> </w:t>
        </w:r>
      </w:ins>
      <w:r>
        <w:t>GT is a very risky strategy at all times, although is not penalized as harshly during short headway hours.</w:t>
      </w:r>
      <w:del w:id="1002" w:author="Liu, Luyu" w:date="2020-06-15T19:57:00Z">
        <w:r w:rsidDel="00A246E6">
          <w:delText xml:space="preserve">   </w:delText>
        </w:r>
      </w:del>
      <w:ins w:id="1003" w:author="Liu, Luyu" w:date="2020-06-15T19:57:00Z">
        <w:r w:rsidR="00A246E6">
          <w:t xml:space="preserve"> </w:t>
        </w:r>
      </w:ins>
    </w:p>
    <w:p w14:paraId="3F3EC819" w14:textId="7B2FB352" w:rsidR="005A464A" w:rsidRDefault="005A464A" w:rsidP="005A464A">
      <w:pPr>
        <w:pStyle w:val="IndentTimesNewRoman"/>
        <w:jc w:val="both"/>
      </w:pPr>
      <w:r>
        <w:t>Although ST and PT are always competitive, although there are some differences in their performance over the day.</w:t>
      </w:r>
      <w:del w:id="1004" w:author="Liu, Luyu" w:date="2020-06-15T19:57:00Z">
        <w:r w:rsidDel="00A246E6">
          <w:delText xml:space="preserve">   </w:delText>
        </w:r>
      </w:del>
      <w:ins w:id="1005" w:author="Liu, Luyu" w:date="2020-06-15T19:57:00Z">
        <w:r w:rsidR="00A246E6">
          <w:t xml:space="preserve"> </w:t>
        </w:r>
      </w:ins>
      <w:r>
        <w:t>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w:t>
      </w:r>
      <w:del w:id="1006" w:author="Liu, Luyu" w:date="2020-06-15T19:57:00Z">
        <w:r w:rsidDel="00A246E6">
          <w:delText xml:space="preserve">  </w:delText>
        </w:r>
      </w:del>
      <w:ins w:id="1007" w:author="Liu, Luyu" w:date="2020-06-15T19:57:00Z">
        <w:r w:rsidR="00A246E6">
          <w:t xml:space="preserve"> </w:t>
        </w:r>
      </w:ins>
      <w:r>
        <w:t>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76BD21A" w14:textId="5B41DC52" w:rsidR="0096055C" w:rsidRDefault="005A464A" w:rsidP="005A464A">
      <w:pPr>
        <w:pStyle w:val="IndentTimesNewRoman"/>
        <w:keepNext/>
        <w:ind w:firstLine="0"/>
      </w:pPr>
      <w:r>
        <w:rPr>
          <w:noProof/>
        </w:rPr>
        <w:lastRenderedPageBreak/>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moveToRangeStart w:id="1008" w:author="Liu, Luyu" w:date="2020-06-18T20:30:00Z" w:name="move43404665"/>
      <w:moveTo w:id="1009" w:author="Liu, Luyu" w:date="2020-06-18T20:30:00Z">
        <w:r w:rsidR="0096055C">
          <w:rPr>
            <w:noProof/>
          </w:rPr>
          <w:drawing>
            <wp:inline distT="0" distB="0" distL="0" distR="0" wp14:anchorId="7C89E719" wp14:editId="51739C59">
              <wp:extent cx="5931535" cy="3094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To>
      <w:moveToRangeEnd w:id="1008"/>
    </w:p>
    <w:p w14:paraId="1E648A4F" w14:textId="645AF3D0" w:rsidR="005A464A" w:rsidRDefault="005A464A" w:rsidP="005A464A">
      <w:pPr>
        <w:spacing w:line="256" w:lineRule="auto"/>
        <w:jc w:val="center"/>
        <w:rPr>
          <w:rFonts w:ascii="Times New Roman" w:hAnsi="Times New Roman" w:cs="Times New Roman"/>
          <w:sz w:val="24"/>
          <w:szCs w:val="24"/>
        </w:rPr>
      </w:pPr>
      <w:bookmarkStart w:id="1010" w:name="_Ref11510776"/>
      <w:commentRangeStart w:id="1011"/>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ins w:id="1012" w:author="Liu, Luyu" w:date="2020-06-18T22:07:00Z">
        <w:r w:rsidR="004359D5">
          <w:rPr>
            <w:rFonts w:ascii="Times New Roman" w:hAnsi="Times New Roman" w:cs="Times New Roman"/>
            <w:noProof/>
            <w:sz w:val="24"/>
            <w:szCs w:val="24"/>
          </w:rPr>
          <w:t>5</w:t>
        </w:r>
      </w:ins>
      <w:del w:id="1013" w:author="Liu, Luyu" w:date="2020-06-12T16:57:00Z">
        <w:r w:rsidDel="00461E45">
          <w:rPr>
            <w:rFonts w:ascii="Times New Roman" w:hAnsi="Times New Roman" w:cs="Times New Roman"/>
            <w:noProof/>
            <w:sz w:val="24"/>
            <w:szCs w:val="24"/>
          </w:rPr>
          <w:delText>8</w:delText>
        </w:r>
      </w:del>
      <w:r w:rsidRPr="00B338F3">
        <w:rPr>
          <w:rFonts w:ascii="Times New Roman" w:hAnsi="Times New Roman" w:cs="Times New Roman"/>
          <w:sz w:val="24"/>
          <w:szCs w:val="24"/>
        </w:rPr>
        <w:fldChar w:fldCharType="end"/>
      </w:r>
      <w:bookmarkEnd w:id="1010"/>
      <w:r>
        <w:rPr>
          <w:rFonts w:ascii="Times New Roman" w:hAnsi="Times New Roman" w:cs="Times New Roman"/>
          <w:sz w:val="24"/>
          <w:szCs w:val="24"/>
        </w:rPr>
        <w:t xml:space="preserve">: </w:t>
      </w:r>
      <w:del w:id="1014" w:author="Liu, Luyu" w:date="2020-06-13T12:33:00Z">
        <w:r w:rsidDel="00307818">
          <w:rPr>
            <w:rFonts w:ascii="Times New Roman" w:hAnsi="Times New Roman" w:cs="Times New Roman"/>
            <w:sz w:val="24"/>
            <w:szCs w:val="24"/>
          </w:rPr>
          <w:delText xml:space="preserve">TPS </w:delText>
        </w:r>
      </w:del>
      <w:r w:rsidRPr="00B338F3">
        <w:rPr>
          <w:rFonts w:ascii="Times New Roman" w:hAnsi="Times New Roman" w:cs="Times New Roman"/>
          <w:sz w:val="24"/>
          <w:szCs w:val="24"/>
        </w:rPr>
        <w:t>average waiting time</w:t>
      </w:r>
      <w:ins w:id="1015" w:author="Liu, Luyu" w:date="2020-06-18T20:31:00Z">
        <w:r w:rsidR="0096055C">
          <w:rPr>
            <w:rFonts w:ascii="Times New Roman" w:hAnsi="Times New Roman" w:cs="Times New Roman"/>
            <w:sz w:val="24"/>
            <w:szCs w:val="24"/>
          </w:rPr>
          <w:t xml:space="preserve"> and risk of missing bus</w:t>
        </w:r>
      </w:ins>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011"/>
      <w:r>
        <w:rPr>
          <w:rStyle w:val="CommentReference"/>
        </w:rPr>
        <w:commentReference w:id="1011"/>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35805A56" w:rsidR="005A464A" w:rsidDel="0096055C" w:rsidRDefault="005A464A">
      <w:pPr>
        <w:pStyle w:val="ListParagraph"/>
        <w:numPr>
          <w:ilvl w:val="2"/>
          <w:numId w:val="5"/>
        </w:numPr>
        <w:rPr>
          <w:del w:id="1016" w:author="Liu, Luyu" w:date="2020-06-18T20:31:00Z"/>
        </w:rPr>
        <w:pPrChange w:id="1017" w:author="Liu, Luyu" w:date="2020-06-18T20:31:00Z">
          <w:pPr>
            <w:keepNext/>
            <w:spacing w:line="256" w:lineRule="auto"/>
          </w:pPr>
        </w:pPrChange>
      </w:pPr>
      <w:moveFromRangeStart w:id="1018" w:author="Liu, Luyu" w:date="2020-06-18T20:30:00Z" w:name="move43404665"/>
      <w:moveFrom w:id="1019" w:author="Liu, Luyu" w:date="2020-06-18T20:30:00Z">
        <w:r w:rsidDel="0096055C">
          <w:rPr>
            <w:noProof/>
          </w:rPr>
          <w:drawing>
            <wp:inline distT="0" distB="0" distL="0" distR="0" wp14:anchorId="4FD85F20" wp14:editId="543395D1">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From>
      <w:moveFromRangeEnd w:id="1018"/>
    </w:p>
    <w:p w14:paraId="4F38469E" w14:textId="70C97999" w:rsidR="005A464A" w:rsidDel="0096055C" w:rsidRDefault="005A464A">
      <w:pPr>
        <w:pStyle w:val="ListParagraph"/>
        <w:numPr>
          <w:ilvl w:val="2"/>
          <w:numId w:val="5"/>
        </w:numPr>
        <w:rPr>
          <w:del w:id="1020" w:author="Liu, Luyu" w:date="2020-06-18T20:31:00Z"/>
          <w:rFonts w:ascii="Times New Roman" w:hAnsi="Times New Roman" w:cs="Times New Roman"/>
          <w:sz w:val="24"/>
          <w:szCs w:val="24"/>
        </w:rPr>
        <w:pPrChange w:id="1021" w:author="Liu, Luyu" w:date="2020-06-18T20:31:00Z">
          <w:pPr>
            <w:spacing w:line="256" w:lineRule="auto"/>
            <w:jc w:val="center"/>
          </w:pPr>
        </w:pPrChange>
      </w:pPr>
      <w:bookmarkStart w:id="1022" w:name="_Ref24372002"/>
      <w:commentRangeStart w:id="1023"/>
      <w:del w:id="1024" w:author="Liu, Luyu" w:date="2020-06-18T20:31:00Z">
        <w:r w:rsidRPr="00282A53" w:rsidDel="0096055C">
          <w:rPr>
            <w:rFonts w:ascii="Times New Roman" w:hAnsi="Times New Roman" w:cs="Times New Roman"/>
            <w:sz w:val="24"/>
            <w:szCs w:val="24"/>
          </w:rPr>
          <w:delText xml:space="preserve">Figure </w:delText>
        </w:r>
        <w:r w:rsidRPr="00282A53" w:rsidDel="0096055C">
          <w:rPr>
            <w:rFonts w:ascii="Times New Roman" w:hAnsi="Times New Roman" w:cs="Times New Roman"/>
            <w:sz w:val="24"/>
            <w:szCs w:val="24"/>
          </w:rPr>
          <w:fldChar w:fldCharType="begin"/>
        </w:r>
        <w:r w:rsidRPr="0096055C" w:rsidDel="0096055C">
          <w:rPr>
            <w:rFonts w:ascii="Times New Roman" w:hAnsi="Times New Roman" w:cs="Times New Roman"/>
            <w:sz w:val="24"/>
            <w:szCs w:val="24"/>
          </w:rPr>
          <w:delInstrText xml:space="preserve"> SEQ Figure \* ARABIC </w:delInstrText>
        </w:r>
        <w:r w:rsidRPr="00282A53" w:rsidDel="0096055C">
          <w:rPr>
            <w:rFonts w:ascii="Times New Roman" w:hAnsi="Times New Roman" w:cs="Times New Roman"/>
            <w:sz w:val="24"/>
            <w:szCs w:val="24"/>
          </w:rPr>
          <w:fldChar w:fldCharType="separate"/>
        </w:r>
      </w:del>
      <w:del w:id="1025" w:author="Liu, Luyu" w:date="2020-06-12T16:57:00Z">
        <w:r w:rsidRPr="0096055C" w:rsidDel="00461E45">
          <w:rPr>
            <w:rFonts w:ascii="Times New Roman" w:hAnsi="Times New Roman" w:cs="Times New Roman"/>
            <w:noProof/>
            <w:sz w:val="24"/>
            <w:szCs w:val="24"/>
          </w:rPr>
          <w:delText>9</w:delText>
        </w:r>
      </w:del>
      <w:del w:id="1026" w:author="Liu, Luyu" w:date="2020-06-18T20:31:00Z">
        <w:r w:rsidRPr="00282A53" w:rsidDel="0096055C">
          <w:rPr>
            <w:rFonts w:ascii="Times New Roman" w:hAnsi="Times New Roman" w:cs="Times New Roman"/>
            <w:sz w:val="24"/>
            <w:szCs w:val="24"/>
          </w:rPr>
          <w:fldChar w:fldCharType="end"/>
        </w:r>
        <w:bookmarkEnd w:id="1022"/>
        <w:r w:rsidDel="0096055C">
          <w:rPr>
            <w:rFonts w:ascii="Times New Roman" w:hAnsi="Times New Roman" w:cs="Times New Roman"/>
            <w:sz w:val="24"/>
            <w:szCs w:val="24"/>
          </w:rPr>
          <w:delText xml:space="preserve">: </w:delText>
        </w:r>
      </w:del>
      <w:del w:id="1027" w:author="Liu, Luyu" w:date="2020-06-13T12:33:00Z">
        <w:r w:rsidDel="00307818">
          <w:rPr>
            <w:rFonts w:ascii="Times New Roman" w:hAnsi="Times New Roman" w:cs="Times New Roman"/>
            <w:sz w:val="24"/>
            <w:szCs w:val="24"/>
          </w:rPr>
          <w:delText xml:space="preserve">TPS </w:delText>
        </w:r>
      </w:del>
      <w:del w:id="1028" w:author="Liu, Luyu" w:date="2020-06-18T20:31:00Z">
        <w:r w:rsidRPr="00282A53" w:rsidDel="0096055C">
          <w:rPr>
            <w:rFonts w:ascii="Times New Roman" w:hAnsi="Times New Roman" w:cs="Times New Roman"/>
            <w:sz w:val="24"/>
            <w:szCs w:val="24"/>
          </w:rPr>
          <w:delText>risk</w:delText>
        </w:r>
        <w:r w:rsidDel="0096055C">
          <w:rPr>
            <w:rFonts w:ascii="Times New Roman" w:hAnsi="Times New Roman" w:cs="Times New Roman"/>
            <w:sz w:val="24"/>
            <w:szCs w:val="24"/>
          </w:rPr>
          <w:delText xml:space="preserve"> of missed bus by hour of day</w:delText>
        </w:r>
        <w:r w:rsidRPr="00282A53" w:rsidDel="0096055C">
          <w:rPr>
            <w:rFonts w:ascii="Times New Roman" w:hAnsi="Times New Roman" w:cs="Times New Roman"/>
            <w:sz w:val="24"/>
            <w:szCs w:val="24"/>
          </w:rPr>
          <w:delText>.</w:delText>
        </w:r>
        <w:commentRangeEnd w:id="1023"/>
        <w:r w:rsidDel="0096055C">
          <w:rPr>
            <w:rStyle w:val="CommentReference"/>
          </w:rPr>
          <w:commentReference w:id="1023"/>
        </w:r>
      </w:del>
    </w:p>
    <w:p w14:paraId="3CFA02F3" w14:textId="77777777" w:rsidR="005A464A" w:rsidRPr="00351FFE" w:rsidRDefault="005A464A">
      <w:pPr>
        <w:pStyle w:val="ListParagraph"/>
        <w:numPr>
          <w:ilvl w:val="2"/>
          <w:numId w:val="5"/>
        </w:numPr>
        <w:rPr>
          <w:rFonts w:ascii="Times New Roman" w:hAnsi="Times New Roman" w:cs="Times New Roman"/>
          <w:bCs/>
          <w:sz w:val="24"/>
          <w:szCs w:val="24"/>
        </w:rPr>
        <w:pPrChange w:id="1029" w:author="Liu, Luyu" w:date="2020-06-18T20:31:00Z">
          <w:pPr>
            <w:pStyle w:val="ListParagraph"/>
            <w:numPr>
              <w:ilvl w:val="2"/>
              <w:numId w:val="5"/>
            </w:numPr>
            <w:spacing w:line="256" w:lineRule="auto"/>
            <w:ind w:left="504" w:hanging="504"/>
            <w:jc w:val="both"/>
          </w:pPr>
        </w:pPrChange>
      </w:pPr>
      <w:r w:rsidRPr="00351FFE">
        <w:rPr>
          <w:rFonts w:ascii="Times New Roman" w:hAnsi="Times New Roman" w:cs="Times New Roman"/>
          <w:bCs/>
          <w:sz w:val="24"/>
          <w:szCs w:val="24"/>
        </w:rPr>
        <w:t>Service headway</w:t>
      </w:r>
    </w:p>
    <w:p w14:paraId="5E4FFF2A" w14:textId="12EC1B04"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w:t>
      </w:r>
      <w:del w:id="1030" w:author="Liu, Luyu" w:date="2020-06-13T12:35:00Z">
        <w:r w:rsidDel="00FA6C5B">
          <w:rPr>
            <w:rFonts w:ascii="Times New Roman" w:hAnsi="Times New Roman" w:cs="Times New Roman"/>
            <w:sz w:val="24"/>
            <w:szCs w:val="24"/>
          </w:rPr>
          <w:delText>TPSs</w:delText>
        </w:r>
      </w:del>
      <w:ins w:id="1031"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3A3D1E0F"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lastRenderedPageBreak/>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w:t>
      </w:r>
      <w:ins w:id="1032" w:author="Liu, Luyu" w:date="2020-06-18T20:32:00Z">
        <w:r w:rsidR="00B90D7A">
          <w:rPr>
            <w:rFonts w:ascii="Times New Roman" w:hAnsi="Times New Roman" w:cs="Times New Roman"/>
            <w:sz w:val="24"/>
            <w:szCs w:val="24"/>
          </w:rPr>
          <w:t xml:space="preserve">indicates a strong </w:t>
        </w:r>
      </w:ins>
      <w:ins w:id="1033" w:author="Liu, Luyu" w:date="2020-06-18T20:34:00Z">
        <w:r w:rsidR="004441BF">
          <w:rPr>
            <w:rFonts w:ascii="Times New Roman" w:hAnsi="Times New Roman" w:cs="Times New Roman"/>
            <w:sz w:val="24"/>
            <w:szCs w:val="24"/>
          </w:rPr>
          <w:t xml:space="preserve">positive </w:t>
        </w:r>
      </w:ins>
      <w:ins w:id="1034" w:author="Liu, Luyu" w:date="2020-06-18T20:32:00Z">
        <w:r w:rsidR="00B90D7A">
          <w:rPr>
            <w:rFonts w:ascii="Times New Roman" w:hAnsi="Times New Roman" w:cs="Times New Roman"/>
            <w:sz w:val="24"/>
            <w:szCs w:val="24"/>
          </w:rPr>
          <w:t xml:space="preserve">correlation </w:t>
        </w:r>
      </w:ins>
      <w:ins w:id="1035" w:author="Liu, Luyu" w:date="2020-06-18T20:33:00Z">
        <w:r w:rsidR="00B90D7A">
          <w:rPr>
            <w:rFonts w:ascii="Times New Roman" w:hAnsi="Times New Roman" w:cs="Times New Roman"/>
            <w:sz w:val="24"/>
            <w:szCs w:val="24"/>
          </w:rPr>
          <w:t>(</w:t>
        </w:r>
      </w:ins>
      <w:r w:rsidRPr="00AF16B3">
        <w:rPr>
          <w:rFonts w:ascii="Times New Roman" w:hAnsi="Times New Roman" w:cs="Times New Roman"/>
          <w:sz w:val="24"/>
          <w:szCs w:val="24"/>
        </w:rPr>
        <w:t>coefficient</w:t>
      </w:r>
      <w:del w:id="1036" w:author="Liu, Luyu" w:date="2020-06-18T20:33:00Z">
        <w:r w:rsidRPr="00AF16B3" w:rsidDel="00B90D7A">
          <w:rPr>
            <w:rFonts w:ascii="Times New Roman" w:hAnsi="Times New Roman" w:cs="Times New Roman"/>
            <w:sz w:val="24"/>
            <w:szCs w:val="24"/>
          </w:rPr>
          <w:delText xml:space="preserve"> </w:delText>
        </w:r>
      </w:del>
      <w:ins w:id="1037" w:author="Liu, Luyu" w:date="2020-06-18T20:33:00Z">
        <w:r w:rsidR="00B90D7A">
          <w:rPr>
            <w:rFonts w:ascii="Times New Roman" w:hAnsi="Times New Roman" w:cs="Times New Roman"/>
            <w:sz w:val="24"/>
            <w:szCs w:val="24"/>
          </w:rPr>
          <w:t>=</w:t>
        </w:r>
      </w:ins>
      <w:del w:id="1038" w:author="Liu, Luyu" w:date="2020-06-18T20:33:00Z">
        <w:r w:rsidRPr="00AF16B3" w:rsidDel="00B90D7A">
          <w:rPr>
            <w:rFonts w:ascii="Times New Roman" w:hAnsi="Times New Roman" w:cs="Times New Roman"/>
            <w:sz w:val="24"/>
            <w:szCs w:val="24"/>
          </w:rPr>
          <w:delText xml:space="preserve">is </w:delText>
        </w:r>
      </w:del>
      <w:r w:rsidRPr="00AF16B3">
        <w:rPr>
          <w:rFonts w:ascii="Times New Roman" w:hAnsi="Times New Roman" w:cs="Times New Roman"/>
          <w:sz w:val="24"/>
          <w:szCs w:val="24"/>
        </w:rPr>
        <w:t xml:space="preserve">0.9798 and </w:t>
      </w:r>
      <w:del w:id="1039" w:author="Liu, Luyu" w:date="2020-06-18T20:33:00Z">
        <w:r w:rsidRPr="00AF16B3" w:rsidDel="00B90D7A">
          <w:rPr>
            <w:rFonts w:ascii="Times New Roman" w:hAnsi="Times New Roman" w:cs="Times New Roman"/>
            <w:sz w:val="24"/>
            <w:szCs w:val="24"/>
          </w:rPr>
          <w:delText xml:space="preserve">the </w:delText>
        </w:r>
      </w:del>
      <w:r w:rsidRPr="00AF16B3">
        <w:rPr>
          <w:rFonts w:ascii="Times New Roman" w:hAnsi="Times New Roman" w:cs="Times New Roman"/>
          <w:sz w:val="24"/>
          <w:szCs w:val="24"/>
        </w:rPr>
        <w:t>p-value</w:t>
      </w:r>
      <w:del w:id="1040" w:author="Liu, Luyu" w:date="2020-06-18T20:33:00Z">
        <w:r w:rsidRPr="00AF16B3" w:rsidDel="00B90D7A">
          <w:rPr>
            <w:rFonts w:ascii="Times New Roman" w:hAnsi="Times New Roman" w:cs="Times New Roman"/>
            <w:sz w:val="24"/>
            <w:szCs w:val="24"/>
          </w:rPr>
          <w:delText xml:space="preserve"> </w:delText>
        </w:r>
      </w:del>
      <w:ins w:id="1041" w:author="Liu, Luyu" w:date="2020-06-18T20:33:00Z">
        <w:r w:rsidR="00B90D7A">
          <w:rPr>
            <w:rFonts w:ascii="Times New Roman" w:hAnsi="Times New Roman" w:cs="Times New Roman"/>
            <w:sz w:val="24"/>
            <w:szCs w:val="24"/>
          </w:rPr>
          <w:t>&lt;</w:t>
        </w:r>
      </w:ins>
      <w:del w:id="1042" w:author="Liu, Luyu" w:date="2020-06-18T20:33:00Z">
        <w:r w:rsidRPr="00AF16B3" w:rsidDel="00B90D7A">
          <w:rPr>
            <w:rFonts w:ascii="Times New Roman" w:hAnsi="Times New Roman" w:cs="Times New Roman"/>
            <w:sz w:val="24"/>
            <w:szCs w:val="24"/>
          </w:rPr>
          <w:delText xml:space="preserve">is smaller than </w:delText>
        </w:r>
      </w:del>
      <w:r w:rsidRPr="00AF16B3">
        <w:rPr>
          <w:rFonts w:ascii="Times New Roman" w:hAnsi="Times New Roman" w:cs="Times New Roman"/>
          <w:sz w:val="24"/>
          <w:szCs w:val="24"/>
        </w:rPr>
        <w:t>0.0001</w:t>
      </w:r>
      <w:ins w:id="1043" w:author="Liu, Luyu" w:date="2020-06-18T20:33:00Z">
        <w:r w:rsidR="00B90D7A">
          <w:rPr>
            <w:rFonts w:ascii="Times New Roman" w:hAnsi="Times New Roman" w:cs="Times New Roman"/>
            <w:sz w:val="24"/>
            <w:szCs w:val="24"/>
          </w:rPr>
          <w:t>)</w:t>
        </w:r>
      </w:ins>
      <w:ins w:id="1044" w:author="Liu, Luyu" w:date="2020-06-18T20:11:00Z">
        <w:r w:rsidR="00522476">
          <w:rPr>
            <w:rFonts w:ascii="Times New Roman" w:hAnsi="Times New Roman" w:cs="Times New Roman"/>
            <w:sz w:val="24"/>
            <w:szCs w:val="24"/>
          </w:rPr>
          <w:t xml:space="preserve"> as shown in </w:t>
        </w:r>
        <w:r w:rsidR="00522476" w:rsidRPr="00AF16B3">
          <w:rPr>
            <w:rFonts w:ascii="Times New Roman" w:hAnsi="Times New Roman" w:cs="Times New Roman"/>
            <w:sz w:val="24"/>
            <w:szCs w:val="24"/>
          </w:rPr>
          <w:fldChar w:fldCharType="begin"/>
        </w:r>
        <w:r w:rsidR="00522476" w:rsidRPr="00AF16B3">
          <w:rPr>
            <w:rFonts w:ascii="Times New Roman" w:hAnsi="Times New Roman" w:cs="Times New Roman"/>
            <w:sz w:val="24"/>
            <w:szCs w:val="24"/>
          </w:rPr>
          <w:instrText xml:space="preserve"> REF _Ref21939313 \h  \* MERGEFORMAT </w:instrText>
        </w:r>
      </w:ins>
      <w:r w:rsidR="00522476" w:rsidRPr="00AF16B3">
        <w:rPr>
          <w:rFonts w:ascii="Times New Roman" w:hAnsi="Times New Roman" w:cs="Times New Roman"/>
          <w:sz w:val="24"/>
          <w:szCs w:val="24"/>
        </w:rPr>
      </w:r>
      <w:ins w:id="1045" w:author="Liu, Luyu" w:date="2020-06-18T20:11:00Z">
        <w:r w:rsidR="00522476" w:rsidRPr="00AF16B3">
          <w:rPr>
            <w:rFonts w:ascii="Times New Roman" w:hAnsi="Times New Roman" w:cs="Times New Roman"/>
            <w:sz w:val="24"/>
            <w:szCs w:val="24"/>
          </w:rPr>
          <w:fldChar w:fldCharType="separate"/>
        </w:r>
        <w:r w:rsidR="00522476" w:rsidRPr="00351FFE">
          <w:rPr>
            <w:rFonts w:ascii="Times New Roman" w:hAnsi="Times New Roman" w:cs="Times New Roman"/>
            <w:sz w:val="24"/>
            <w:szCs w:val="24"/>
          </w:rPr>
          <w:t>Figure 10</w:t>
        </w:r>
        <w:r w:rsidR="00522476" w:rsidRPr="00AF16B3">
          <w:rPr>
            <w:rFonts w:ascii="Times New Roman" w:hAnsi="Times New Roman" w:cs="Times New Roman"/>
            <w:sz w:val="24"/>
            <w:szCs w:val="24"/>
          </w:rPr>
          <w:fldChar w:fldCharType="end"/>
        </w:r>
        <w:r w:rsidR="00522476" w:rsidRPr="00AF16B3">
          <w:rPr>
            <w:rFonts w:ascii="Times New Roman" w:hAnsi="Times New Roman" w:cs="Times New Roman"/>
            <w:sz w:val="24"/>
            <w:szCs w:val="24"/>
          </w:rPr>
          <w:t xml:space="preserve"> (left)</w:t>
        </w:r>
      </w:ins>
      <w:r w:rsidRPr="00AF16B3">
        <w:rPr>
          <w:rFonts w:ascii="Times New Roman" w:hAnsi="Times New Roman" w:cs="Times New Roman"/>
          <w:sz w:val="24"/>
          <w:szCs w:val="24"/>
        </w:rPr>
        <w:t xml:space="preserve">. </w:t>
      </w:r>
      <w:del w:id="1046" w:author="Liu, Luyu" w:date="2020-06-18T20:11:00Z">
        <w:r w:rsidRPr="00AF16B3" w:rsidDel="00522476">
          <w:rPr>
            <w:rFonts w:ascii="Times New Roman" w:hAnsi="Times New Roman" w:cs="Times New Roman"/>
            <w:sz w:val="24"/>
            <w:szCs w:val="24"/>
          </w:rPr>
          <w:fldChar w:fldCharType="begin"/>
        </w:r>
        <w:r w:rsidRPr="00B90D7A" w:rsidDel="00522476">
          <w:rPr>
            <w:rFonts w:ascii="Times New Roman" w:hAnsi="Times New Roman" w:cs="Times New Roman"/>
            <w:sz w:val="24"/>
            <w:szCs w:val="24"/>
          </w:rPr>
          <w:delInstrText xml:space="preserve"> REF _Ref21939313 \h  \* MERGEFORMAT </w:delInstrText>
        </w:r>
        <w:r w:rsidRPr="00AF16B3" w:rsidDel="00522476">
          <w:rPr>
            <w:rFonts w:ascii="Times New Roman" w:hAnsi="Times New Roman" w:cs="Times New Roman"/>
            <w:sz w:val="24"/>
            <w:szCs w:val="24"/>
          </w:rPr>
        </w:r>
        <w:r w:rsidRPr="00AF16B3" w:rsidDel="00522476">
          <w:rPr>
            <w:rFonts w:ascii="Times New Roman" w:hAnsi="Times New Roman" w:cs="Times New Roman"/>
            <w:sz w:val="24"/>
            <w:szCs w:val="24"/>
          </w:rPr>
          <w:fldChar w:fldCharType="separate"/>
        </w:r>
        <w:r w:rsidRPr="00351FFE" w:rsidDel="00522476">
          <w:rPr>
            <w:rFonts w:ascii="Times New Roman" w:hAnsi="Times New Roman" w:cs="Times New Roman"/>
            <w:sz w:val="24"/>
            <w:szCs w:val="24"/>
          </w:rPr>
          <w:delText>Figure 10</w:delText>
        </w:r>
        <w:r w:rsidRPr="00AF16B3" w:rsidDel="00522476">
          <w:rPr>
            <w:rFonts w:ascii="Times New Roman" w:hAnsi="Times New Roman" w:cs="Times New Roman"/>
            <w:sz w:val="24"/>
            <w:szCs w:val="24"/>
          </w:rPr>
          <w:fldChar w:fldCharType="end"/>
        </w:r>
        <w:r w:rsidRPr="00AF16B3" w:rsidDel="00522476">
          <w:rPr>
            <w:rFonts w:ascii="Times New Roman" w:hAnsi="Times New Roman" w:cs="Times New Roman"/>
            <w:sz w:val="24"/>
            <w:szCs w:val="24"/>
          </w:rPr>
          <w:delText xml:space="preserve"> (left) </w:delText>
        </w:r>
      </w:del>
      <w:del w:id="1047" w:author="Liu, Luyu" w:date="2020-06-18T20:32:00Z">
        <w:r w:rsidRPr="00AF16B3" w:rsidDel="00B90D7A">
          <w:rPr>
            <w:rFonts w:ascii="Times New Roman" w:hAnsi="Times New Roman" w:cs="Times New Roman"/>
            <w:sz w:val="24"/>
            <w:szCs w:val="24"/>
          </w:rPr>
          <w:delText xml:space="preserve">shows the strong positive correlation between headway of each hour and the waiting time difference. </w:delText>
        </w:r>
      </w:del>
      <w:r w:rsidRPr="00AF16B3">
        <w:rPr>
          <w:rFonts w:ascii="Times New Roman" w:hAnsi="Times New Roman" w:cs="Times New Roman"/>
          <w:sz w:val="24"/>
          <w:szCs w:val="24"/>
        </w:rPr>
        <w:t xml:space="preserve">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45D1CD51"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ins w:id="1048" w:author="Liu, Luyu" w:date="2020-06-18T20:42:00Z">
        <w:r w:rsidR="009A3EC5">
          <w:rPr>
            <w:rFonts w:ascii="Times New Roman" w:hAnsi="Times New Roman" w:cs="Times New Roman"/>
            <w:sz w:val="24"/>
            <w:szCs w:val="24"/>
          </w:rPr>
          <w:fldChar w:fldCharType="begin"/>
        </w:r>
        <w:r w:rsidR="009A3EC5">
          <w:rPr>
            <w:rFonts w:ascii="Times New Roman" w:hAnsi="Times New Roman" w:cs="Times New Roman"/>
            <w:sz w:val="24"/>
            <w:szCs w:val="24"/>
          </w:rPr>
          <w:instrText xml:space="preserve"> REF _Ref21939313 \h  \* MERGEFORMAT </w:instrText>
        </w:r>
      </w:ins>
      <w:r w:rsidR="009A3EC5">
        <w:rPr>
          <w:rFonts w:ascii="Times New Roman" w:hAnsi="Times New Roman" w:cs="Times New Roman"/>
          <w:sz w:val="24"/>
          <w:szCs w:val="24"/>
        </w:rPr>
      </w:r>
      <w:ins w:id="1049" w:author="Liu, Luyu" w:date="2020-06-18T20:42:00Z">
        <w:r w:rsidR="009A3EC5">
          <w:rPr>
            <w:rFonts w:ascii="Times New Roman" w:hAnsi="Times New Roman" w:cs="Times New Roman"/>
            <w:sz w:val="24"/>
            <w:szCs w:val="24"/>
          </w:rPr>
          <w:fldChar w:fldCharType="separate"/>
        </w:r>
      </w:ins>
      <w:ins w:id="1050" w:author="Liu, Luyu" w:date="2020-06-18T22:07:00Z">
        <w:r w:rsidR="004359D5" w:rsidRPr="004359D5">
          <w:rPr>
            <w:rFonts w:ascii="Times New Roman" w:hAnsi="Times New Roman" w:cs="Times New Roman"/>
            <w:sz w:val="24"/>
            <w:szCs w:val="24"/>
            <w:rPrChange w:id="1051" w:author="Liu, Luyu" w:date="2020-06-18T22:07:00Z">
              <w:rPr/>
            </w:rPrChange>
          </w:rPr>
          <w:t xml:space="preserve">Figure </w:t>
        </w:r>
        <w:r w:rsidR="004359D5" w:rsidRPr="004359D5">
          <w:rPr>
            <w:rFonts w:ascii="Times New Roman" w:hAnsi="Times New Roman" w:cs="Times New Roman"/>
            <w:sz w:val="24"/>
            <w:szCs w:val="24"/>
            <w:rPrChange w:id="1052" w:author="Liu, Luyu" w:date="2020-06-18T22:07:00Z">
              <w:rPr>
                <w:noProof/>
              </w:rPr>
            </w:rPrChange>
          </w:rPr>
          <w:t>6</w:t>
        </w:r>
      </w:ins>
      <w:ins w:id="1053" w:author="Liu, Luyu" w:date="2020-06-18T20:42:00Z">
        <w:r w:rsidR="009A3EC5">
          <w:rPr>
            <w:rFonts w:ascii="Times New Roman" w:hAnsi="Times New Roman" w:cs="Times New Roman"/>
            <w:sz w:val="24"/>
            <w:szCs w:val="24"/>
          </w:rPr>
          <w:fldChar w:fldCharType="end"/>
        </w:r>
        <w:r w:rsidR="009A3EC5">
          <w:rPr>
            <w:rFonts w:ascii="Times New Roman" w:hAnsi="Times New Roman" w:cs="Times New Roman"/>
            <w:sz w:val="24"/>
            <w:szCs w:val="24"/>
          </w:rPr>
          <w:t xml:space="preserve"> (right) shows a </w:t>
        </w:r>
      </w:ins>
      <w:ins w:id="1054" w:author="Liu, Luyu" w:date="2020-06-18T20:43:00Z">
        <w:r w:rsidR="002D4819">
          <w:rPr>
            <w:rFonts w:ascii="Times New Roman" w:hAnsi="Times New Roman" w:cs="Times New Roman"/>
            <w:sz w:val="24"/>
            <w:szCs w:val="24"/>
          </w:rPr>
          <w:t xml:space="preserve">strong </w:t>
        </w:r>
      </w:ins>
      <w:ins w:id="1055" w:author="Liu, Luyu" w:date="2020-06-18T20:42:00Z">
        <w:r w:rsidR="009A3EC5">
          <w:rPr>
            <w:rFonts w:ascii="Times New Roman" w:hAnsi="Times New Roman" w:cs="Times New Roman"/>
            <w:sz w:val="24"/>
            <w:szCs w:val="24"/>
          </w:rPr>
          <w:t>negative correlation (</w:t>
        </w:r>
      </w:ins>
      <w:del w:id="1056"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earson correlation coefficient </w:t>
      </w:r>
      <w:ins w:id="1057" w:author="Liu, Luyu" w:date="2020-06-18T20:42:00Z">
        <w:r w:rsidR="009A3EC5">
          <w:rPr>
            <w:rFonts w:ascii="Times New Roman" w:hAnsi="Times New Roman" w:cs="Times New Roman"/>
            <w:sz w:val="24"/>
            <w:szCs w:val="24"/>
          </w:rPr>
          <w:t xml:space="preserve">= </w:t>
        </w:r>
      </w:ins>
      <w:del w:id="1058" w:author="Liu, Luyu" w:date="2020-06-18T20:42: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 xml:space="preserve">-0.6201 and </w:t>
      </w:r>
      <w:del w:id="1059"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value </w:t>
      </w:r>
      <w:ins w:id="1060" w:author="Liu, Luyu" w:date="2020-06-18T20:43:00Z">
        <w:r w:rsidR="009A3EC5">
          <w:rPr>
            <w:rFonts w:ascii="Times New Roman" w:hAnsi="Times New Roman" w:cs="Times New Roman"/>
            <w:sz w:val="24"/>
            <w:szCs w:val="24"/>
          </w:rPr>
          <w:t xml:space="preserve">= </w:t>
        </w:r>
      </w:ins>
      <w:del w:id="1061" w:author="Liu, Luyu" w:date="2020-06-18T20:43: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0.0012</w:t>
      </w:r>
      <w:ins w:id="1062" w:author="Liu, Luyu" w:date="2020-06-18T20:43:00Z">
        <w:r w:rsidR="009A3EC5">
          <w:rPr>
            <w:rFonts w:ascii="Times New Roman" w:hAnsi="Times New Roman" w:cs="Times New Roman"/>
            <w:sz w:val="24"/>
            <w:szCs w:val="24"/>
          </w:rPr>
          <w:t>)</w:t>
        </w:r>
      </w:ins>
      <w:del w:id="1063" w:author="Liu, Luyu" w:date="2020-06-18T20:43:00Z">
        <w:r w:rsidDel="002D4819">
          <w:rPr>
            <w:rFonts w:ascii="Times New Roman" w:hAnsi="Times New Roman" w:cs="Times New Roman"/>
            <w:sz w:val="24"/>
            <w:szCs w:val="24"/>
          </w:rPr>
          <w:delText xml:space="preserve">. </w:delText>
        </w:r>
      </w:del>
      <w:del w:id="1064" w:author="Liu, Luyu" w:date="2020-06-18T20:42:00Z">
        <w:r w:rsidDel="009A3EC5">
          <w:rPr>
            <w:rFonts w:ascii="Times New Roman" w:hAnsi="Times New Roman" w:cs="Times New Roman"/>
            <w:sz w:val="24"/>
            <w:szCs w:val="24"/>
          </w:rPr>
          <w:fldChar w:fldCharType="begin"/>
        </w:r>
        <w:r w:rsidDel="009A3EC5">
          <w:rPr>
            <w:rFonts w:ascii="Times New Roman" w:hAnsi="Times New Roman" w:cs="Times New Roman"/>
            <w:sz w:val="24"/>
            <w:szCs w:val="24"/>
          </w:rPr>
          <w:delInstrText xml:space="preserve"> REF _Ref21939313 \h  \* MERGEFORMAT </w:delInstrText>
        </w:r>
        <w:r w:rsidDel="009A3EC5">
          <w:rPr>
            <w:rFonts w:ascii="Times New Roman" w:hAnsi="Times New Roman" w:cs="Times New Roman"/>
            <w:sz w:val="24"/>
            <w:szCs w:val="24"/>
          </w:rPr>
        </w:r>
        <w:r w:rsidDel="009A3EC5">
          <w:rPr>
            <w:rFonts w:ascii="Times New Roman" w:hAnsi="Times New Roman" w:cs="Times New Roman"/>
            <w:sz w:val="24"/>
            <w:szCs w:val="24"/>
          </w:rPr>
          <w:fldChar w:fldCharType="separate"/>
        </w:r>
        <w:r w:rsidRPr="00351FFE" w:rsidDel="009A3EC5">
          <w:rPr>
            <w:rFonts w:ascii="Times New Roman" w:hAnsi="Times New Roman" w:cs="Times New Roman"/>
            <w:sz w:val="24"/>
            <w:szCs w:val="24"/>
          </w:rPr>
          <w:delText>Figure 10</w:delText>
        </w:r>
        <w:r w:rsidDel="009A3EC5">
          <w:rPr>
            <w:rFonts w:ascii="Times New Roman" w:hAnsi="Times New Roman" w:cs="Times New Roman"/>
            <w:sz w:val="24"/>
            <w:szCs w:val="24"/>
          </w:rPr>
          <w:fldChar w:fldCharType="end"/>
        </w:r>
        <w:r w:rsidDel="009A3EC5">
          <w:rPr>
            <w:rFonts w:ascii="Times New Roman" w:hAnsi="Times New Roman" w:cs="Times New Roman"/>
            <w:sz w:val="24"/>
            <w:szCs w:val="24"/>
          </w:rPr>
          <w:delText xml:space="preserve"> (right) </w:delText>
        </w:r>
      </w:del>
      <w:del w:id="1065" w:author="Liu, Luyu" w:date="2020-06-18T20:43:00Z">
        <w:r w:rsidDel="002D4819">
          <w:rPr>
            <w:rFonts w:ascii="Times New Roman" w:hAnsi="Times New Roman" w:cs="Times New Roman"/>
            <w:sz w:val="24"/>
            <w:szCs w:val="24"/>
          </w:rPr>
          <w:delText>is the scatter plot of the two variables</w:delText>
        </w:r>
      </w:del>
      <w:r>
        <w:rPr>
          <w:rFonts w:ascii="Times New Roman" w:hAnsi="Times New Roman" w:cs="Times New Roman"/>
          <w:sz w:val="24"/>
          <w:szCs w:val="24"/>
        </w:rPr>
        <w:t>.</w:t>
      </w:r>
      <w:del w:id="1066" w:author="Liu, Luyu" w:date="2020-06-18T20:43:00Z">
        <w:r w:rsidDel="002D4819">
          <w:rPr>
            <w:rFonts w:ascii="Times New Roman" w:hAnsi="Times New Roman" w:cs="Times New Roman"/>
            <w:sz w:val="24"/>
            <w:szCs w:val="24"/>
          </w:rPr>
          <w:delText xml:space="preserve"> </w:delText>
        </w:r>
        <w:r w:rsidRPr="001C79B2" w:rsidDel="002D4819">
          <w:rPr>
            <w:rFonts w:ascii="Times New Roman" w:hAnsi="Times New Roman" w:cs="Times New Roman"/>
            <w:sz w:val="24"/>
            <w:szCs w:val="24"/>
          </w:rPr>
          <w:delText xml:space="preserve">The results show strong </w:delText>
        </w:r>
        <w:r w:rsidDel="002D4819">
          <w:rPr>
            <w:rFonts w:ascii="Times New Roman" w:hAnsi="Times New Roman" w:cs="Times New Roman"/>
            <w:sz w:val="24"/>
            <w:szCs w:val="24"/>
          </w:rPr>
          <w:delText>negative</w:delText>
        </w:r>
        <w:r w:rsidRPr="001C79B2" w:rsidDel="002D4819">
          <w:rPr>
            <w:rFonts w:ascii="Times New Roman" w:hAnsi="Times New Roman" w:cs="Times New Roman"/>
            <w:sz w:val="24"/>
            <w:szCs w:val="24"/>
          </w:rPr>
          <w:delText xml:space="preserve"> correlation between headway and the ST</w:delText>
        </w:r>
        <w:r w:rsidDel="002D4819">
          <w:rPr>
            <w:rFonts w:ascii="Times New Roman" w:hAnsi="Times New Roman" w:cs="Times New Roman"/>
            <w:sz w:val="24"/>
            <w:szCs w:val="24"/>
          </w:rPr>
          <w:delText xml:space="preserve"> - PT</w:delText>
        </w:r>
        <w:r w:rsidRPr="001C79B2" w:rsidDel="002D4819">
          <w:rPr>
            <w:rFonts w:ascii="Times New Roman" w:hAnsi="Times New Roman" w:cs="Times New Roman"/>
            <w:sz w:val="24"/>
            <w:szCs w:val="24"/>
          </w:rPr>
          <w:delText xml:space="preserve"> waiting time </w:delText>
        </w:r>
        <w:r w:rsidDel="002D4819">
          <w:rPr>
            <w:rFonts w:ascii="Times New Roman" w:hAnsi="Times New Roman" w:cs="Times New Roman"/>
            <w:sz w:val="24"/>
            <w:szCs w:val="24"/>
          </w:rPr>
          <w:delText>difference.</w:delText>
        </w:r>
      </w:del>
    </w:p>
    <w:p w14:paraId="352B0507" w14:textId="77777777" w:rsidR="005A464A" w:rsidRDefault="005A464A" w:rsidP="005A464A">
      <w:pPr>
        <w:keepNext/>
        <w:spacing w:line="256" w:lineRule="auto"/>
        <w:jc w:val="center"/>
      </w:pPr>
      <w:r>
        <w:rPr>
          <w:noProof/>
        </w:rPr>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139A5917" w:rsidR="005A464A" w:rsidRDefault="005A464A" w:rsidP="005A464A">
      <w:pPr>
        <w:pStyle w:val="IndentTimesNewRoman"/>
        <w:ind w:firstLine="0"/>
        <w:jc w:val="center"/>
        <w:rPr>
          <w:b/>
        </w:rPr>
      </w:pPr>
      <w:bookmarkStart w:id="1067" w:name="_Ref21939313"/>
      <w:commentRangeStart w:id="1068"/>
      <w:commentRangeStart w:id="1069"/>
      <w:r w:rsidRPr="00214628">
        <w:t xml:space="preserve">Figure </w:t>
      </w:r>
      <w:fldSimple w:instr=" SEQ Figure \* ARABIC ">
        <w:ins w:id="1070" w:author="Liu, Luyu" w:date="2020-06-18T22:07:00Z">
          <w:r w:rsidR="004359D5">
            <w:rPr>
              <w:noProof/>
            </w:rPr>
            <w:t>6</w:t>
          </w:r>
        </w:ins>
        <w:del w:id="1071" w:author="Liu, Luyu" w:date="2020-06-18T19:53:00Z">
          <w:r w:rsidDel="00351DCD">
            <w:rPr>
              <w:noProof/>
            </w:rPr>
            <w:delText>10</w:delText>
          </w:r>
        </w:del>
      </w:fldSimple>
      <w:bookmarkEnd w:id="1067"/>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1068"/>
      <w:r>
        <w:rPr>
          <w:rStyle w:val="CommentReference"/>
          <w:rFonts w:asciiTheme="minorHAnsi" w:hAnsiTheme="minorHAnsi" w:cstheme="minorBidi"/>
        </w:rPr>
        <w:commentReference w:id="1068"/>
      </w:r>
      <w:commentRangeEnd w:id="1069"/>
      <w:r>
        <w:rPr>
          <w:rStyle w:val="CommentReference"/>
          <w:rFonts w:asciiTheme="minorHAnsi" w:hAnsiTheme="minorHAnsi" w:cstheme="minorBidi"/>
        </w:rPr>
        <w:commentReference w:id="1069"/>
      </w:r>
    </w:p>
    <w:p w14:paraId="3803E778" w14:textId="77777777" w:rsidR="005A464A" w:rsidRDefault="005A464A" w:rsidP="005A464A">
      <w:pPr>
        <w:pStyle w:val="IndentTimesNewRoman"/>
        <w:ind w:firstLine="0"/>
        <w:rPr>
          <w:b/>
        </w:rPr>
      </w:pPr>
    </w:p>
    <w:p w14:paraId="08D3BB57" w14:textId="535FF424" w:rsidR="005A464A" w:rsidRDefault="005A464A" w:rsidP="005A464A">
      <w:pPr>
        <w:pStyle w:val="IndentTimesNewRoman"/>
        <w:numPr>
          <w:ilvl w:val="1"/>
          <w:numId w:val="5"/>
        </w:numPr>
        <w:rPr>
          <w:b/>
        </w:rPr>
      </w:pPr>
      <w:del w:id="1072" w:author="Liu, Luyu" w:date="2020-06-13T12:33:00Z">
        <w:r w:rsidDel="00307818">
          <w:rPr>
            <w:b/>
          </w:rPr>
          <w:delText>TPS p</w:delText>
        </w:r>
      </w:del>
      <w:ins w:id="1073" w:author="Liu, Luyu" w:date="2020-06-13T12:33:00Z">
        <w:r w:rsidR="00307818">
          <w:rPr>
            <w:b/>
          </w:rPr>
          <w:t>P</w:t>
        </w:r>
      </w:ins>
      <w:r>
        <w:rPr>
          <w:b/>
        </w:rPr>
        <w:t>erformance over space</w:t>
      </w:r>
    </w:p>
    <w:p w14:paraId="3DC6BCCA" w14:textId="4F07A87E" w:rsidR="005A464A" w:rsidRPr="00351FFE" w:rsidRDefault="005A464A" w:rsidP="005A464A">
      <w:pPr>
        <w:pStyle w:val="IndentTimesNewRoman"/>
        <w:numPr>
          <w:ilvl w:val="2"/>
          <w:numId w:val="5"/>
        </w:numPr>
        <w:rPr>
          <w:bCs/>
        </w:rPr>
      </w:pPr>
      <w:r w:rsidRPr="00351FFE">
        <w:rPr>
          <w:bCs/>
        </w:rPr>
        <w:t>Walking time to bus stops</w:t>
      </w:r>
    </w:p>
    <w:p w14:paraId="0C457677" w14:textId="6803031D" w:rsidR="005A464A" w:rsidRDefault="005A464A" w:rsidP="005A464A">
      <w:pPr>
        <w:spacing w:line="256" w:lineRule="auto"/>
        <w:jc w:val="both"/>
        <w:rPr>
          <w:rFonts w:ascii="Times New Roman" w:hAnsi="Times New Roman" w:cs="Times New Roman"/>
          <w:sz w:val="24"/>
          <w:szCs w:val="24"/>
        </w:rPr>
      </w:pPr>
      <w:del w:id="1074" w:author="Liu, Luyu" w:date="2020-06-18T19:58:00Z">
        <w:r w:rsidDel="00351DCD">
          <w:rPr>
            <w:rFonts w:ascii="Times New Roman" w:hAnsi="Times New Roman" w:cs="Times New Roman"/>
            <w:sz w:val="24"/>
            <w:szCs w:val="24"/>
          </w:rPr>
          <w:fldChar w:fldCharType="begin"/>
        </w:r>
        <w:r w:rsidRPr="00161D36" w:rsidDel="00351DCD">
          <w:rPr>
            <w:rFonts w:ascii="Times New Roman" w:hAnsi="Times New Roman" w:cs="Times New Roman"/>
            <w:sz w:val="24"/>
            <w:szCs w:val="24"/>
            <w:rPrChange w:id="1075" w:author="Liu, Luyu" w:date="2020-06-22T10:42:00Z">
              <w:rPr>
                <w:rFonts w:ascii="Times New Roman" w:hAnsi="Times New Roman" w:cs="Times New Roman"/>
                <w:sz w:val="24"/>
                <w:szCs w:val="24"/>
              </w:rPr>
            </w:rPrChange>
          </w:rPr>
          <w:delInstrText xml:space="preserve"> REF _Ref11073838 \h  \* MERGEFORMAT </w:delInstrText>
        </w:r>
        <w:r w:rsidRPr="00161D36" w:rsidDel="00351DCD">
          <w:rPr>
            <w:rFonts w:ascii="Times New Roman" w:hAnsi="Times New Roman" w:cs="Times New Roman"/>
            <w:sz w:val="24"/>
            <w:szCs w:val="24"/>
            <w:rPrChange w:id="1076" w:author="Liu, Luyu" w:date="2020-06-22T10:42:00Z">
              <w:rPr>
                <w:rFonts w:ascii="Times New Roman" w:hAnsi="Times New Roman" w:cs="Times New Roman"/>
                <w:sz w:val="24"/>
                <w:szCs w:val="24"/>
              </w:rPr>
            </w:rPrChange>
          </w:rPr>
        </w:r>
        <w:r w:rsidDel="00351DCD">
          <w:rPr>
            <w:rFonts w:ascii="Times New Roman" w:hAnsi="Times New Roman" w:cs="Times New Roman"/>
            <w:sz w:val="24"/>
            <w:szCs w:val="24"/>
          </w:rPr>
          <w:fldChar w:fldCharType="separate"/>
        </w:r>
      </w:del>
      <w:del w:id="1077"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1</w:delText>
        </w:r>
      </w:del>
      <w:del w:id="1078"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 xml:space="preserve"> and </w:delText>
        </w:r>
      </w:del>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079" w:author="Liu, Luyu" w:date="2020-06-20T21:22:00Z">
        <w:r w:rsidR="009B46CD" w:rsidRPr="00663896">
          <w:rPr>
            <w:rFonts w:ascii="Times New Roman" w:hAnsi="Times New Roman" w:cs="Times New Roman"/>
            <w:sz w:val="24"/>
            <w:szCs w:val="24"/>
          </w:rPr>
          <w:t xml:space="preserve">Figure </w:t>
        </w:r>
        <w:r w:rsidR="009B46CD">
          <w:rPr>
            <w:rFonts w:ascii="Times New Roman" w:hAnsi="Times New Roman" w:cs="Times New Roman"/>
            <w:noProof/>
            <w:sz w:val="24"/>
            <w:szCs w:val="24"/>
          </w:rPr>
          <w:t>7</w:t>
        </w:r>
      </w:ins>
      <w:del w:id="1080" w:author="Liu, Luyu" w:date="2020-06-18T19:55:00Z">
        <w:r w:rsidRPr="00663896"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w:t>
      </w:r>
      <w:ins w:id="1081" w:author="Liu, Luyu" w:date="2020-06-18T20:45:00Z">
        <w:r w:rsidR="00D21694">
          <w:rPr>
            <w:rFonts w:ascii="Times New Roman" w:hAnsi="Times New Roman" w:cs="Times New Roman"/>
            <w:sz w:val="24"/>
            <w:szCs w:val="24"/>
          </w:rPr>
          <w:t>s</w:t>
        </w:r>
      </w:ins>
      <w:r>
        <w:rPr>
          <w:rFonts w:ascii="Times New Roman" w:hAnsi="Times New Roman" w:cs="Times New Roman"/>
          <w:sz w:val="24"/>
          <w:szCs w:val="24"/>
        </w:rPr>
        <w:t xml:space="preserve"> the relationship between average waiting time and risk of missing </w:t>
      </w:r>
      <w:del w:id="1082" w:author="Liu, Luyu" w:date="2020-06-18T22:14:00Z">
        <w:r w:rsidDel="00AE5DA1">
          <w:rPr>
            <w:rFonts w:ascii="Times New Roman" w:hAnsi="Times New Roman" w:cs="Times New Roman"/>
            <w:sz w:val="24"/>
            <w:szCs w:val="24"/>
          </w:rPr>
          <w:delText xml:space="preserve">a </w:delText>
        </w:r>
      </w:del>
      <w:r>
        <w:rPr>
          <w:rFonts w:ascii="Times New Roman" w:hAnsi="Times New Roman" w:cs="Times New Roman"/>
          <w:sz w:val="24"/>
          <w:szCs w:val="24"/>
        </w:rPr>
        <w:t>bus based on walking time from home to the closest stop.</w:t>
      </w:r>
      <w:del w:id="1083" w:author="Liu, Luyu" w:date="2020-06-15T19:57:00Z">
        <w:r w:rsidDel="00A246E6">
          <w:rPr>
            <w:rFonts w:ascii="Times New Roman" w:hAnsi="Times New Roman" w:cs="Times New Roman"/>
            <w:sz w:val="24"/>
            <w:szCs w:val="24"/>
          </w:rPr>
          <w:delText xml:space="preserve">  </w:delText>
        </w:r>
      </w:del>
      <w:ins w:id="108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gain, we can see that the non-RTI strategy of following the schedule (ST) and the prudent RTI strategy (PT) are generally competitive with each other with respect to average waiting time.</w:t>
      </w:r>
      <w:del w:id="1085" w:author="Liu, Luyu" w:date="2020-06-15T19:57:00Z">
        <w:r w:rsidDel="00A246E6">
          <w:rPr>
            <w:rFonts w:ascii="Times New Roman" w:hAnsi="Times New Roman" w:cs="Times New Roman"/>
            <w:sz w:val="24"/>
            <w:szCs w:val="24"/>
          </w:rPr>
          <w:delText xml:space="preserve">   </w:delText>
        </w:r>
      </w:del>
      <w:ins w:id="108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as walking time to the nearest bus stop increases, the PT waiting time increases</w:t>
      </w:r>
      <w:ins w:id="1087" w:author="Liu, Luyu" w:date="2020-06-18T20:46:00Z">
        <w:r w:rsidR="008F4570">
          <w:rPr>
            <w:rFonts w:ascii="Times New Roman" w:hAnsi="Times New Roman" w:cs="Times New Roman"/>
            <w:sz w:val="24"/>
            <w:szCs w:val="24"/>
          </w:rPr>
          <w:t xml:space="preserve"> with respect to ST</w:t>
        </w:r>
      </w:ins>
      <w:ins w:id="1088" w:author="Liu, Luyu" w:date="2020-06-18T22:06:00Z">
        <w:r w:rsidR="004359D5">
          <w:rPr>
            <w:rFonts w:ascii="Times New Roman" w:hAnsi="Times New Roman" w:cs="Times New Roman"/>
            <w:sz w:val="24"/>
            <w:szCs w:val="24"/>
          </w:rPr>
          <w:t xml:space="preserve">, which can also be observed in </w:t>
        </w:r>
      </w:ins>
      <w:ins w:id="1089" w:author="Liu, Luyu" w:date="2020-06-18T22:07:00Z">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43410446 \h </w:instrText>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090" w:author="Liu, Luyu" w:date="2020-06-20T21:22:00Z">
        <w:r w:rsidR="009B46CD" w:rsidRPr="009B46CD">
          <w:rPr>
            <w:rFonts w:ascii="Times New Roman" w:hAnsi="Times New Roman" w:cs="Times New Roman"/>
            <w:sz w:val="24"/>
            <w:szCs w:val="24"/>
            <w:rPrChange w:id="1091" w:author="Liu, Luyu" w:date="2020-06-20T21:22:00Z">
              <w:rPr/>
            </w:rPrChange>
          </w:rPr>
          <w:t xml:space="preserve">Figure </w:t>
        </w:r>
        <w:r w:rsidR="009B46CD" w:rsidRPr="009B46CD">
          <w:rPr>
            <w:rFonts w:ascii="Times New Roman" w:hAnsi="Times New Roman" w:cs="Times New Roman"/>
            <w:sz w:val="24"/>
            <w:szCs w:val="24"/>
            <w:rPrChange w:id="1092" w:author="Liu, Luyu" w:date="2020-06-20T21:22:00Z">
              <w:rPr>
                <w:noProof/>
              </w:rPr>
            </w:rPrChange>
          </w:rPr>
          <w:t>8</w:t>
        </w:r>
      </w:ins>
      <w:ins w:id="1093" w:author="Liu, Luyu" w:date="2020-06-18T22:07:00Z">
        <w:r w:rsidR="004359D5">
          <w:rPr>
            <w:rFonts w:ascii="Times New Roman" w:hAnsi="Times New Roman" w:cs="Times New Roman"/>
            <w:sz w:val="24"/>
            <w:szCs w:val="24"/>
          </w:rPr>
          <w:fldChar w:fldCharType="end"/>
        </w:r>
      </w:ins>
      <w:del w:id="1094" w:author="Liu, Luyu" w:date="2020-06-18T19:58:00Z">
        <w:r w:rsidDel="00351DCD">
          <w:rPr>
            <w:rFonts w:ascii="Times New Roman" w:hAnsi="Times New Roman" w:cs="Times New Roman"/>
            <w:sz w:val="24"/>
            <w:szCs w:val="24"/>
          </w:rPr>
          <w:delText xml:space="preserve"> relative to ST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1073838 \h </w:delInstrText>
        </w:r>
      </w:del>
      <w:r w:rsidR="004359D5">
        <w:rPr>
          <w:rFonts w:ascii="Times New Roman" w:hAnsi="Times New Roman" w:cs="Times New Roman"/>
          <w:sz w:val="24"/>
          <w:szCs w:val="24"/>
        </w:rPr>
        <w:instrText xml:space="preserve"> \* MERGEFORMAT </w:instrText>
      </w:r>
      <w:del w:id="1095" w:author="Liu, Luyu" w:date="2020-06-18T19:58:00Z">
        <w:r w:rsidDel="00351DCD">
          <w:rPr>
            <w:rFonts w:ascii="Times New Roman" w:hAnsi="Times New Roman" w:cs="Times New Roman"/>
            <w:sz w:val="24"/>
            <w:szCs w:val="24"/>
          </w:rPr>
        </w:r>
        <w:r w:rsidDel="00351DCD">
          <w:rPr>
            <w:rFonts w:ascii="Times New Roman" w:hAnsi="Times New Roman" w:cs="Times New Roman"/>
            <w:sz w:val="24"/>
            <w:szCs w:val="24"/>
          </w:rPr>
          <w:fldChar w:fldCharType="separate"/>
        </w:r>
      </w:del>
      <w:del w:id="1096"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sz w:val="24"/>
            <w:szCs w:val="24"/>
          </w:rPr>
          <w:delText>12</w:delText>
        </w:r>
      </w:del>
      <w:del w:id="1097"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w:t>
      </w:r>
      <w:del w:id="1098" w:author="Liu, Luyu" w:date="2020-06-15T19:57:00Z">
        <w:r w:rsidDel="00A246E6">
          <w:rPr>
            <w:rFonts w:ascii="Times New Roman" w:hAnsi="Times New Roman" w:cs="Times New Roman"/>
            <w:sz w:val="24"/>
            <w:szCs w:val="24"/>
          </w:rPr>
          <w:delText xml:space="preserve">  </w:delText>
        </w:r>
      </w:del>
      <w:ins w:id="109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degradation of PT waiting time performance with increasing walk time is due to the increasing risk of missing a bus</w:t>
      </w:r>
      <w:ins w:id="1100" w:author="Liu, Luyu" w:date="2020-06-18T19:58:00Z">
        <w:r w:rsidR="00351DCD">
          <w:rPr>
            <w:rFonts w:ascii="Times New Roman" w:hAnsi="Times New Roman" w:cs="Times New Roman"/>
            <w:sz w:val="24"/>
            <w:szCs w:val="24"/>
          </w:rPr>
          <w:t>.</w:t>
        </w:r>
      </w:ins>
      <w:del w:id="1101" w:author="Liu, Luyu" w:date="2020-06-18T19:58:00Z">
        <w:r w:rsidDel="00351DCD">
          <w:rPr>
            <w:rFonts w:ascii="Times New Roman" w:hAnsi="Times New Roman" w:cs="Times New Roman"/>
            <w:sz w:val="24"/>
            <w:szCs w:val="24"/>
          </w:rPr>
          <w:delText xml:space="preserve">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6256385 \h </w:delInstrText>
        </w:r>
        <w:r w:rsidDel="00351DCD">
          <w:rPr>
            <w:rFonts w:ascii="Times New Roman" w:hAnsi="Times New Roman" w:cs="Times New Roman"/>
            <w:sz w:val="24"/>
            <w:szCs w:val="24"/>
          </w:rPr>
        </w:r>
      </w:del>
      <w:del w:id="1102" w:author="Liu, Luyu" w:date="2020-06-18T19:55:00Z">
        <w:r w:rsidDel="00351DCD">
          <w:rPr>
            <w:rFonts w:ascii="Times New Roman" w:hAnsi="Times New Roman" w:cs="Times New Roman"/>
            <w:sz w:val="24"/>
            <w:szCs w:val="24"/>
          </w:rPr>
          <w:fldChar w:fldCharType="separate"/>
        </w:r>
        <w:r w:rsidRPr="004743C5"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3</w:delText>
        </w:r>
      </w:del>
      <w:del w:id="1103"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 xml:space="preserve"> This supports the claim that the longer distance a user lives from </w:t>
      </w:r>
      <w:r>
        <w:rPr>
          <w:rFonts w:ascii="Times New Roman" w:hAnsi="Times New Roman" w:cs="Times New Roman"/>
          <w:sz w:val="24"/>
          <w:szCs w:val="24"/>
        </w:rPr>
        <w:lastRenderedPageBreak/>
        <w:t xml:space="preserve">the stop, the more unstable their trip: the longer walking time to the stop, the bus has a greater chance to reclaim delay; because PT trips are synchronized to RTI, they are more sensitive to reclaimed/discontinuity delays. Therefore, PT users have a greater chance to desynchronize with longer walking time. </w:t>
      </w:r>
      <w:ins w:id="1104" w:author="Liu, Luyu" w:date="2020-06-21T13:26:00Z">
        <w:r w:rsidR="00A55901">
          <w:rPr>
            <w:rFonts w:ascii="Times New Roman" w:hAnsi="Times New Roman" w:cs="Times New Roman"/>
            <w:sz w:val="24"/>
            <w:szCs w:val="24"/>
          </w:rPr>
          <w:t xml:space="preserve">This is also consistent with </w:t>
        </w:r>
      </w:ins>
      <w:ins w:id="1105" w:author="Liu, Luyu" w:date="2020-06-21T13:35:00Z">
        <w:r w:rsidR="00737814">
          <w:rPr>
            <w:rFonts w:ascii="Times New Roman" w:hAnsi="Times New Roman" w:cs="Times New Roman"/>
            <w:sz w:val="24"/>
            <w:szCs w:val="24"/>
          </w:rPr>
          <w:t>prior</w:t>
        </w:r>
      </w:ins>
      <w:ins w:id="1106" w:author="Liu, Luyu" w:date="2020-06-21T13:26:00Z">
        <w:r w:rsidR="00A55901">
          <w:rPr>
            <w:rFonts w:ascii="Times New Roman" w:hAnsi="Times New Roman" w:cs="Times New Roman"/>
            <w:sz w:val="24"/>
            <w:szCs w:val="24"/>
          </w:rPr>
          <w:t xml:space="preserve"> </w:t>
        </w:r>
      </w:ins>
      <w:ins w:id="1107" w:author="Liu, Luyu" w:date="2020-06-21T13:35:00Z">
        <w:r w:rsidR="001B51E8">
          <w:rPr>
            <w:rFonts w:ascii="Times New Roman" w:hAnsi="Times New Roman" w:cs="Times New Roman"/>
            <w:sz w:val="24"/>
            <w:szCs w:val="24"/>
          </w:rPr>
          <w:t xml:space="preserve">studies </w:t>
        </w:r>
      </w:ins>
      <w:ins w:id="1108" w:author="Liu, Luyu" w:date="2020-06-21T13:32:00Z">
        <w:r w:rsidR="00A55901">
          <w:rPr>
            <w:rFonts w:ascii="Times New Roman" w:hAnsi="Times New Roman" w:cs="Times New Roman"/>
            <w:sz w:val="24"/>
            <w:szCs w:val="24"/>
          </w:rPr>
          <w:t xml:space="preserve">about </w:t>
        </w:r>
      </w:ins>
      <w:ins w:id="1109" w:author="Liu, Luyu" w:date="2020-06-21T13:26:00Z">
        <w:r w:rsidR="00A55901">
          <w:rPr>
            <w:rFonts w:ascii="Times New Roman" w:hAnsi="Times New Roman" w:cs="Times New Roman"/>
            <w:sz w:val="24"/>
            <w:szCs w:val="24"/>
          </w:rPr>
          <w:t>prediction horizon</w:t>
        </w:r>
      </w:ins>
      <w:ins w:id="1110" w:author="Liu, Luyu" w:date="2020-06-21T13:32:00Z">
        <w:r w:rsidR="00A55901">
          <w:rPr>
            <w:rFonts w:ascii="Times New Roman" w:hAnsi="Times New Roman" w:cs="Times New Roman"/>
            <w:sz w:val="24"/>
            <w:szCs w:val="24"/>
          </w:rPr>
          <w:t>’s</w:t>
        </w:r>
      </w:ins>
      <w:ins w:id="1111" w:author="Liu, Luyu" w:date="2020-06-21T13:26:00Z">
        <w:r w:rsidR="00A55901">
          <w:rPr>
            <w:rFonts w:ascii="Times New Roman" w:hAnsi="Times New Roman" w:cs="Times New Roman"/>
            <w:sz w:val="24"/>
            <w:szCs w:val="24"/>
          </w:rPr>
          <w:t xml:space="preserve"> </w:t>
        </w:r>
      </w:ins>
      <w:ins w:id="1112" w:author="Liu, Luyu" w:date="2020-06-21T13:31:00Z">
        <w:r w:rsidR="00A55901">
          <w:rPr>
            <w:rFonts w:ascii="Times New Roman" w:hAnsi="Times New Roman" w:cs="Times New Roman"/>
            <w:sz w:val="24"/>
            <w:szCs w:val="24"/>
          </w:rPr>
          <w:t xml:space="preserve">impact </w:t>
        </w:r>
      </w:ins>
      <w:ins w:id="1113" w:author="Liu, Luyu" w:date="2020-06-21T13:32:00Z">
        <w:r w:rsidR="00A55901">
          <w:rPr>
            <w:rFonts w:ascii="Times New Roman" w:hAnsi="Times New Roman" w:cs="Times New Roman"/>
            <w:sz w:val="24"/>
            <w:szCs w:val="24"/>
          </w:rPr>
          <w:t>on the waiting time</w:t>
        </w:r>
      </w:ins>
      <w:ins w:id="1114" w:author="Liu, Luyu" w:date="2020-06-21T13:35:00Z">
        <w:r w:rsidR="001B51E8">
          <w:rPr>
            <w:rFonts w:ascii="Times New Roman" w:hAnsi="Times New Roman" w:cs="Times New Roman"/>
            <w:sz w:val="24"/>
            <w:szCs w:val="24"/>
          </w:rPr>
          <w:t xml:space="preserve"> </w:t>
        </w:r>
      </w:ins>
      <w:ins w:id="1115" w:author="Liu, Luyu" w:date="2020-06-21T13:36:00Z">
        <w:r w:rsidR="001B51E8">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1B51E8">
        <w:rPr>
          <w:rFonts w:ascii="Times New Roman" w:hAnsi="Times New Roman" w:cs="Times New Roman"/>
          <w:sz w:val="24"/>
          <w:szCs w:val="24"/>
        </w:rPr>
        <w:fldChar w:fldCharType="separate"/>
      </w:r>
      <w:r w:rsidR="00CA3E89" w:rsidRPr="00CA3E89">
        <w:rPr>
          <w:rFonts w:ascii="Times New Roman" w:hAnsi="Times New Roman" w:cs="Times New Roman"/>
          <w:noProof/>
          <w:sz w:val="24"/>
          <w:szCs w:val="24"/>
        </w:rPr>
        <w:t>(Cats and Loutos 2016a)</w:t>
      </w:r>
      <w:ins w:id="1116" w:author="Liu, Luyu" w:date="2020-06-21T13:36:00Z">
        <w:r w:rsidR="001B51E8">
          <w:rPr>
            <w:rFonts w:ascii="Times New Roman" w:hAnsi="Times New Roman" w:cs="Times New Roman"/>
            <w:sz w:val="24"/>
            <w:szCs w:val="24"/>
          </w:rPr>
          <w:fldChar w:fldCharType="end"/>
        </w:r>
      </w:ins>
      <w:ins w:id="1117" w:author="Liu, Luyu" w:date="2020-06-21T13:34:00Z">
        <w:r w:rsidR="00AB671D">
          <w:rPr>
            <w:rFonts w:ascii="Times New Roman" w:hAnsi="Times New Roman" w:cs="Times New Roman"/>
            <w:sz w:val="24"/>
            <w:szCs w:val="24"/>
          </w:rPr>
          <w:t>.</w:t>
        </w:r>
      </w:ins>
    </w:p>
    <w:p w14:paraId="5FDE67FA" w14:textId="4EC77093" w:rsidR="005A464A" w:rsidRDefault="005A464A" w:rsidP="005A464A">
      <w:pPr>
        <w:spacing w:line="256" w:lineRule="auto"/>
        <w:ind w:firstLine="720"/>
        <w:jc w:val="both"/>
        <w:rPr>
          <w:rFonts w:ascii="Times New Roman" w:hAnsi="Times New Roman" w:cs="Times New Roman"/>
          <w:sz w:val="24"/>
          <w:szCs w:val="24"/>
        </w:rPr>
      </w:pPr>
      <w:commentRangeStart w:id="1118"/>
      <w:commentRangeStart w:id="1119"/>
      <w:r>
        <w:rPr>
          <w:rFonts w:ascii="Times New Roman" w:hAnsi="Times New Roman" w:cs="Times New Roman"/>
          <w:sz w:val="24"/>
          <w:szCs w:val="24"/>
        </w:rPr>
        <w:t>Interestingly, for the greedy strategy (GT), longer walking time lowers average waiting time since the missed risk decreases with distance from a stop</w:t>
      </w:r>
      <w:ins w:id="1120" w:author="Liu, Luyu" w:date="2020-06-18T22:06:00Z">
        <w:r w:rsidR="004359D5">
          <w:rPr>
            <w:rFonts w:ascii="Times New Roman" w:hAnsi="Times New Roman" w:cs="Times New Roman"/>
            <w:sz w:val="24"/>
            <w:szCs w:val="24"/>
          </w:rPr>
          <w:t xml:space="preserve">, which can also be observed in </w:t>
        </w:r>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16256046 \h </w:instrText>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121" w:author="Liu, Luyu" w:date="2020-06-18T22:06:00Z">
        <w:r w:rsidR="004359D5" w:rsidRPr="004359D5">
          <w:rPr>
            <w:rFonts w:ascii="Times New Roman" w:hAnsi="Times New Roman" w:cs="Times New Roman"/>
            <w:sz w:val="24"/>
            <w:szCs w:val="24"/>
            <w:rPrChange w:id="1122" w:author="Liu, Luyu" w:date="2020-06-18T22:06:00Z">
              <w:rPr/>
            </w:rPrChange>
          </w:rPr>
          <w:t xml:space="preserve">Figure </w:t>
        </w:r>
        <w:r w:rsidR="004359D5" w:rsidRPr="004359D5">
          <w:rPr>
            <w:rFonts w:ascii="Times New Roman" w:hAnsi="Times New Roman" w:cs="Times New Roman"/>
            <w:sz w:val="24"/>
            <w:szCs w:val="24"/>
            <w:rPrChange w:id="1123" w:author="Liu, Luyu" w:date="2020-06-18T22:06:00Z">
              <w:rPr>
                <w:noProof/>
              </w:rPr>
            </w:rPrChange>
          </w:rPr>
          <w:t>9</w:t>
        </w:r>
        <w:r w:rsidR="004359D5">
          <w:rPr>
            <w:rFonts w:ascii="Times New Roman" w:hAnsi="Times New Roman" w:cs="Times New Roman"/>
            <w:sz w:val="24"/>
            <w:szCs w:val="24"/>
          </w:rPr>
          <w:fldChar w:fldCharType="end"/>
        </w:r>
      </w:ins>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1118"/>
      <w:r>
        <w:rPr>
          <w:rStyle w:val="CommentReference"/>
        </w:rPr>
        <w:commentReference w:id="1118"/>
      </w:r>
      <w:commentRangeEnd w:id="1119"/>
      <w:r>
        <w:rPr>
          <w:rStyle w:val="CommentReference"/>
        </w:rPr>
        <w:commentReference w:id="1119"/>
      </w:r>
    </w:p>
    <w:p w14:paraId="7247DD39" w14:textId="3C96DD5A"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decrease. PT and GT are the two polar of RTI-based </w:t>
      </w:r>
      <w:del w:id="1124" w:author="Liu, Luyu" w:date="2020-06-13T12:35:00Z">
        <w:r w:rsidDel="00FA6C5B">
          <w:rPr>
            <w:rFonts w:ascii="Times New Roman" w:hAnsi="Times New Roman" w:cs="Times New Roman"/>
            <w:sz w:val="24"/>
            <w:szCs w:val="24"/>
          </w:rPr>
          <w:delText>TPSs</w:delText>
        </w:r>
      </w:del>
      <w:ins w:id="1125"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6465183" w:rsidR="005A464A" w:rsidRDefault="005A464A" w:rsidP="00F57A98">
      <w:pPr>
        <w:spacing w:line="256" w:lineRule="auto"/>
      </w:pPr>
      <w:r>
        <w:rPr>
          <w:rFonts w:ascii="Times New Roman" w:hAnsi="Times New Roman" w:cs="Times New Roman"/>
          <w:noProof/>
          <w:sz w:val="24"/>
          <w:szCs w:val="24"/>
        </w:rPr>
        <w:lastRenderedPageBreak/>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bookmarkStart w:id="1126" w:name="_GoBack"/>
      <w:bookmarkEnd w:id="1126"/>
    </w:p>
    <w:p w14:paraId="07008308" w14:textId="1D6D19AE" w:rsidR="005A464A" w:rsidRPr="00663896" w:rsidRDefault="005A464A" w:rsidP="005A464A">
      <w:pPr>
        <w:spacing w:line="256" w:lineRule="auto"/>
        <w:jc w:val="center"/>
        <w:rPr>
          <w:rFonts w:ascii="Times New Roman" w:hAnsi="Times New Roman" w:cs="Times New Roman"/>
          <w:sz w:val="24"/>
          <w:szCs w:val="24"/>
        </w:rPr>
      </w:pPr>
      <w:bookmarkStart w:id="1127" w:name="_Ref16256335"/>
      <w:bookmarkStart w:id="1128" w:name="_Ref25663231"/>
      <w:commentRangeStart w:id="1129"/>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ins w:id="1130" w:author="Liu, Luyu" w:date="2020-06-18T22:07:00Z">
        <w:r w:rsidR="004359D5">
          <w:rPr>
            <w:rFonts w:ascii="Times New Roman" w:hAnsi="Times New Roman" w:cs="Times New Roman"/>
            <w:noProof/>
            <w:sz w:val="24"/>
            <w:szCs w:val="24"/>
          </w:rPr>
          <w:t>7</w:t>
        </w:r>
      </w:ins>
      <w:del w:id="1131" w:author="Liu, Luyu" w:date="2020-06-12T16:20:00Z">
        <w:r w:rsidDel="001B4909">
          <w:rPr>
            <w:rFonts w:ascii="Times New Roman" w:hAnsi="Times New Roman" w:cs="Times New Roman"/>
            <w:noProof/>
            <w:sz w:val="24"/>
            <w:szCs w:val="24"/>
          </w:rPr>
          <w:delText>12</w:delText>
        </w:r>
      </w:del>
      <w:r w:rsidRPr="00663896">
        <w:rPr>
          <w:rFonts w:ascii="Times New Roman" w:hAnsi="Times New Roman" w:cs="Times New Roman"/>
          <w:sz w:val="24"/>
          <w:szCs w:val="24"/>
        </w:rPr>
        <w:fldChar w:fldCharType="end"/>
      </w:r>
      <w:bookmarkEnd w:id="1127"/>
      <w:r>
        <w:rPr>
          <w:rFonts w:ascii="Times New Roman" w:hAnsi="Times New Roman" w:cs="Times New Roman"/>
          <w:sz w:val="24"/>
          <w:szCs w:val="24"/>
        </w:rPr>
        <w:t>: PT, GT, ET, 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del w:id="1132" w:author="Liu, Luyu" w:date="2020-06-18T22:13:00Z">
        <w:r w:rsidDel="004359D5">
          <w:rPr>
            <w:rFonts w:ascii="Times New Roman" w:hAnsi="Times New Roman" w:cs="Times New Roman"/>
            <w:sz w:val="24"/>
            <w:szCs w:val="24"/>
          </w:rPr>
          <w:delText>missed bus risk</w:delText>
        </w:r>
      </w:del>
      <w:ins w:id="1133" w:author="Liu, Luyu" w:date="2020-06-18T22:13:00Z">
        <w:r w:rsidR="004359D5">
          <w:rPr>
            <w:rFonts w:ascii="Times New Roman" w:hAnsi="Times New Roman" w:cs="Times New Roman"/>
            <w:sz w:val="24"/>
            <w:szCs w:val="24"/>
          </w:rPr>
          <w:t>risk of missing bus</w:t>
        </w:r>
      </w:ins>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128"/>
      <w:commentRangeEnd w:id="1129"/>
      <w:r>
        <w:rPr>
          <w:rStyle w:val="CommentReference"/>
        </w:rPr>
        <w:commentReference w:id="1129"/>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3807870D" w:rsidR="005A464A" w:rsidDel="00956300" w:rsidRDefault="005A464A" w:rsidP="0070034D">
      <w:pPr>
        <w:pStyle w:val="TimesNewRoman"/>
        <w:jc w:val="both"/>
        <w:rPr>
          <w:del w:id="1134" w:author="Liu, Luyu" w:date="2020-06-18T22:17:00Z"/>
        </w:rPr>
      </w:pPr>
      <w:r>
        <w:t xml:space="preserve">As noted above, due to the heterogeneity of on-time performance over a bus route, the location of the bus stop within the route also influences the performance of a </w:t>
      </w:r>
      <w:del w:id="1135" w:author="Liu, Luyu" w:date="2020-06-13T12:34:00Z">
        <w:r w:rsidDel="00A1720D">
          <w:delText>TPS</w:delText>
        </w:r>
      </w:del>
      <w:ins w:id="1136" w:author="Liu, Luyu" w:date="2020-06-13T12:34:00Z">
        <w:r w:rsidR="00A1720D">
          <w:t>trip planning strategy</w:t>
        </w:r>
      </w:ins>
      <w:r>
        <w:t>.</w:t>
      </w:r>
      <w:del w:id="1137" w:author="Liu, Luyu" w:date="2020-06-15T19:57:00Z">
        <w:r w:rsidDel="00A246E6">
          <w:delText xml:space="preserve">  </w:delText>
        </w:r>
      </w:del>
      <w:ins w:id="1138" w:author="Liu, Luyu" w:date="2020-06-15T19:57:00Z">
        <w:r w:rsidR="00A246E6">
          <w:t xml:space="preserve"> </w:t>
        </w:r>
      </w:ins>
      <w:r>
        <w:t>To illustrate this, we map the average wait time and risk of missing a bus for home locations within</w:t>
      </w:r>
      <w:commentRangeStart w:id="1139"/>
      <w:r>
        <w:t xml:space="preserve"> </w:t>
      </w:r>
      <w:commentRangeEnd w:id="1139"/>
      <w:r>
        <w:rPr>
          <w:rStyle w:val="CommentReference"/>
          <w:rFonts w:asciiTheme="minorHAnsi" w:hAnsiTheme="minorHAnsi" w:cstheme="minorBidi"/>
        </w:rPr>
        <w:commentReference w:id="1139"/>
      </w:r>
      <w:r>
        <w:t>0 – 9 minutes (0 – 756 meters) distance buffer of COTA bus route #2 heading from southwest to northeast, assuming users travel to their closest bus stop.</w:t>
      </w:r>
      <w:del w:id="1140" w:author="Liu, Luyu" w:date="2020-06-18T19:42:00Z">
        <w:r w:rsidDel="000E1C52">
          <w:delText xml:space="preserve"> </w:delText>
        </w:r>
        <w:r w:rsidDel="000E1C52">
          <w:fldChar w:fldCharType="begin"/>
        </w:r>
        <w:r w:rsidRPr="00351DCD" w:rsidDel="000E1C52">
          <w:delInstrText xml:space="preserve"> REF _Ref16256385 \h  \* MERGEFORMAT </w:delInstrText>
        </w:r>
        <w:r w:rsidDel="000E1C52">
          <w:fldChar w:fldCharType="separate"/>
        </w:r>
        <w:r w:rsidRPr="000E1C52" w:rsidDel="000E1C52">
          <w:delText xml:space="preserve">Figure </w:delText>
        </w:r>
        <w:r w:rsidRPr="000E1C52" w:rsidDel="000E1C52">
          <w:rPr>
            <w:noProof/>
          </w:rPr>
          <w:delText>13</w:delText>
        </w:r>
        <w:r w:rsidDel="000E1C52">
          <w:fldChar w:fldCharType="end"/>
        </w:r>
        <w:r w:rsidDel="000E1C52">
          <w:delText xml:space="preserve"> and </w:delText>
        </w:r>
        <w:r w:rsidDel="000E1C52">
          <w:fldChar w:fldCharType="begin"/>
        </w:r>
        <w:r w:rsidDel="000E1C52">
          <w:delInstrText xml:space="preserve"> REF _Ref16256137 \h  \* MERGEFORMAT </w:delInstrText>
        </w:r>
        <w:r w:rsidDel="000E1C52">
          <w:fldChar w:fldCharType="separate"/>
        </w:r>
        <w:r w:rsidRPr="00530F4C" w:rsidDel="000E1C52">
          <w:delText xml:space="preserve">Figure </w:delText>
        </w:r>
        <w:r w:rsidDel="000E1C52">
          <w:rPr>
            <w:noProof/>
          </w:rPr>
          <w:delText>14</w:delText>
        </w:r>
        <w:r w:rsidDel="000E1C52">
          <w:fldChar w:fldCharType="end"/>
        </w:r>
        <w:r w:rsidDel="000E1C52">
          <w:delText xml:space="preserve"> shows spatial pattern of waiting time and risk (respectively) for the AT, ST, ET, and GT strategies.</w:delText>
        </w:r>
      </w:del>
      <w:del w:id="1141" w:author="Liu, Luyu" w:date="2020-06-15T19:57:00Z">
        <w:r w:rsidDel="00A246E6">
          <w:delText xml:space="preserve">  </w:delText>
        </w:r>
      </w:del>
      <w:ins w:id="1142" w:author="Liu, Luyu" w:date="2020-06-15T19:57:00Z">
        <w:r w:rsidR="00A246E6">
          <w:t xml:space="preserve"> </w:t>
        </w:r>
      </w:ins>
      <w:ins w:id="1143" w:author="Liu, Luyu" w:date="2020-06-18T22:34:00Z">
        <w:r w:rsidR="00DE2C99">
          <w:fldChar w:fldCharType="begin"/>
        </w:r>
        <w:r w:rsidR="00DE2C99">
          <w:instrText xml:space="preserve"> REF _Ref43410446 \h </w:instrText>
        </w:r>
      </w:ins>
      <w:r w:rsidR="00DE2C99">
        <w:fldChar w:fldCharType="separate"/>
      </w:r>
      <w:ins w:id="1144" w:author="Liu, Luyu" w:date="2020-06-18T22:34:00Z">
        <w:r w:rsidR="00DE2C99">
          <w:t xml:space="preserve">Figure </w:t>
        </w:r>
        <w:r w:rsidR="00DE2C99">
          <w:rPr>
            <w:noProof/>
          </w:rPr>
          <w:t>8</w:t>
        </w:r>
        <w:r w:rsidR="00DE2C99">
          <w:fldChar w:fldCharType="end"/>
        </w:r>
        <w:r w:rsidR="00DE2C99">
          <w:t xml:space="preserve"> shows the average waiting time and </w:t>
        </w:r>
        <w:r w:rsidR="005B7E90">
          <w:t>risk</w:t>
        </w:r>
      </w:ins>
      <w:ins w:id="1145" w:author="Liu, Luyu" w:date="2020-06-18T22:35:00Z">
        <w:r w:rsidR="005B7E90">
          <w:t xml:space="preserve">’s spatial pattern </w:t>
        </w:r>
      </w:ins>
      <w:ins w:id="1146" w:author="Liu, Luyu" w:date="2020-06-18T22:34:00Z">
        <w:r w:rsidR="00DE2C99">
          <w:t xml:space="preserve">for </w:t>
        </w:r>
      </w:ins>
      <w:ins w:id="1147" w:author="Liu, Luyu" w:date="2020-06-18T22:35:00Z">
        <w:r w:rsidR="002106A5">
          <w:t xml:space="preserve">the </w:t>
        </w:r>
      </w:ins>
      <w:ins w:id="1148" w:author="Liu, Luyu" w:date="2020-06-18T22:34:00Z">
        <w:r w:rsidR="00DE2C99">
          <w:t>greedy tactic.</w:t>
        </w:r>
      </w:ins>
      <w:ins w:id="1149" w:author="Liu, Luyu" w:date="2020-06-18T22:35:00Z">
        <w:r w:rsidR="005B7E90">
          <w:t xml:space="preserve"> </w:t>
        </w:r>
      </w:ins>
      <w:ins w:id="1150" w:author="Liu, Luyu" w:date="2020-06-18T22:40:00Z">
        <w:r w:rsidR="00E800CF">
          <w:t>It confirms t</w:t>
        </w:r>
      </w:ins>
      <w:ins w:id="1151" w:author="Liu, Luyu" w:date="2020-06-18T22:39:00Z">
        <w:r w:rsidR="00E800CF">
          <w:t xml:space="preserve">he waiting times are sensitive to the </w:t>
        </w:r>
        <w:r w:rsidR="00E800CF">
          <w:lastRenderedPageBreak/>
          <w:t>change in the headways</w:t>
        </w:r>
      </w:ins>
      <w:ins w:id="1152" w:author="Liu, Luyu" w:date="2020-06-18T22:40:00Z">
        <w:r w:rsidR="00E800CF">
          <w:t xml:space="preserve"> indicated by red ovals: longer headways are correlated with longer waiting times but not</w:t>
        </w:r>
      </w:ins>
      <w:ins w:id="1153" w:author="Liu, Luyu" w:date="2020-06-18T22:41:00Z">
        <w:r w:rsidR="00E800CF">
          <w:t xml:space="preserve"> risk of missing bus</w:t>
        </w:r>
      </w:ins>
      <w:ins w:id="1154" w:author="Liu, Luyu" w:date="2020-06-18T22:40:00Z">
        <w:r w:rsidR="00E800CF">
          <w:t>.</w:t>
        </w:r>
      </w:ins>
      <w:ins w:id="1155" w:author="Liu, Luyu" w:date="2020-06-18T22:41:00Z">
        <w:r w:rsidR="00C855F9">
          <w:t xml:space="preserve"> </w:t>
        </w:r>
      </w:ins>
      <w:del w:id="1156" w:author="Liu, Luyu" w:date="2020-06-18T22:17:00Z">
        <w:r w:rsidDel="00956300">
          <w:delText>These results confirm the waiting times are sensitive to the change in the headways (indicated by red ovals in the figures): with longer headways comes longer waiting times</w:delText>
        </w:r>
      </w:del>
      <w:del w:id="1157" w:author="Liu, Luyu" w:date="2020-06-18T19:52:00Z">
        <w:r w:rsidDel="000E1C52">
          <w:delText xml:space="preserve"> (</w:delText>
        </w:r>
        <w:r w:rsidDel="000E1C52">
          <w:fldChar w:fldCharType="begin"/>
        </w:r>
        <w:r w:rsidRPr="00910368" w:rsidDel="000E1C52">
          <w:delInstrText xml:space="preserve"> REF _Ref16256385 \h </w:delInstrText>
        </w:r>
        <w:r w:rsidDel="000E1C52">
          <w:fldChar w:fldCharType="separate"/>
        </w:r>
        <w:r w:rsidRPr="004743C5" w:rsidDel="000E1C52">
          <w:delText xml:space="preserve">Figure </w:delText>
        </w:r>
        <w:r w:rsidDel="000E1C52">
          <w:rPr>
            <w:noProof/>
          </w:rPr>
          <w:delText>13</w:delText>
        </w:r>
        <w:r w:rsidDel="000E1C52">
          <w:fldChar w:fldCharType="end"/>
        </w:r>
        <w:r w:rsidDel="000E1C52">
          <w:delText>)</w:delText>
        </w:r>
      </w:del>
      <w:del w:id="1158" w:author="Liu, Luyu" w:date="2020-06-18T22:17:00Z">
        <w:r w:rsidDel="00956300">
          <w:delText>.</w:delText>
        </w:r>
      </w:del>
      <w:del w:id="1159" w:author="Liu, Luyu" w:date="2020-06-15T19:57:00Z">
        <w:r w:rsidDel="00A246E6">
          <w:delText xml:space="preserve">   </w:delText>
        </w:r>
      </w:del>
      <w:del w:id="1160" w:author="Liu, Luyu" w:date="2020-06-18T22:17:00Z">
        <w:r w:rsidDel="00956300">
          <w:delText>In contrast, the risk of missing a bus does not increase dramatically with differences in headway frequency</w:delText>
        </w:r>
      </w:del>
      <w:del w:id="1161" w:author="Liu, Luyu" w:date="2020-06-18T19:53:00Z">
        <w:r w:rsidDel="00D03EAF">
          <w:delText xml:space="preserve"> (</w:delText>
        </w:r>
        <w:r w:rsidDel="00D03EAF">
          <w:fldChar w:fldCharType="begin"/>
        </w:r>
        <w:r w:rsidRPr="00D03EAF" w:rsidDel="00D03EAF">
          <w:delInstrText xml:space="preserve"> REF _Ref16256137 \h </w:delInstrText>
        </w:r>
        <w:r w:rsidDel="00D03EAF">
          <w:fldChar w:fldCharType="separate"/>
        </w:r>
        <w:r w:rsidRPr="00D03EAF" w:rsidDel="00D03EAF">
          <w:delText xml:space="preserve">Figure </w:delText>
        </w:r>
        <w:r w:rsidRPr="00D03EAF" w:rsidDel="00D03EAF">
          <w:rPr>
            <w:noProof/>
          </w:rPr>
          <w:delText>14</w:delText>
        </w:r>
        <w:r w:rsidDel="00D03EAF">
          <w:fldChar w:fldCharType="end"/>
        </w:r>
        <w:r w:rsidDel="00D03EAF">
          <w:delText>)</w:delText>
        </w:r>
      </w:del>
      <w:del w:id="1162" w:author="Liu, Luyu" w:date="2020-06-18T22:17:00Z">
        <w:r w:rsidDel="00956300">
          <w:delText>.</w:delText>
        </w:r>
      </w:del>
    </w:p>
    <w:p w14:paraId="21847F69" w14:textId="13D4BDCA" w:rsidR="005A464A" w:rsidDel="00C855F9" w:rsidRDefault="005A464A">
      <w:pPr>
        <w:pStyle w:val="TimesNewRoman"/>
        <w:rPr>
          <w:del w:id="1163" w:author="Liu, Luyu" w:date="2020-06-18T22:42:00Z"/>
        </w:rPr>
        <w:pPrChange w:id="1164" w:author="Liu, Luyu" w:date="2020-06-21T13:36:00Z">
          <w:pPr>
            <w:pStyle w:val="IndentTimesNewRoman"/>
            <w:ind w:firstLine="0"/>
            <w:jc w:val="both"/>
          </w:pPr>
        </w:pPrChange>
      </w:pPr>
    </w:p>
    <w:p w14:paraId="73189504" w14:textId="66975B87" w:rsidR="005A464A" w:rsidRPr="005F6743" w:rsidDel="000E1C52" w:rsidRDefault="005A464A" w:rsidP="0070034D">
      <w:pPr>
        <w:pStyle w:val="IndentTimesNewRoman"/>
        <w:ind w:firstLine="0"/>
        <w:jc w:val="both"/>
        <w:rPr>
          <w:del w:id="1165" w:author="Liu, Luyu" w:date="2020-06-18T19:44:00Z"/>
        </w:rPr>
      </w:pPr>
    </w:p>
    <w:p w14:paraId="1119AB4C" w14:textId="579F2BC0" w:rsidR="005A464A" w:rsidDel="000E1C52" w:rsidRDefault="005A464A" w:rsidP="00CA3E89">
      <w:pPr>
        <w:pStyle w:val="IndentTimesNewRoman"/>
        <w:keepNext/>
        <w:ind w:firstLine="0"/>
        <w:jc w:val="center"/>
        <w:rPr>
          <w:del w:id="1166" w:author="Liu, Luyu" w:date="2020-06-18T19:44:00Z"/>
        </w:rPr>
      </w:pPr>
      <w:del w:id="1167" w:author="Liu, Luyu" w:date="2020-06-18T19:44:00Z">
        <w:r w:rsidDel="000E1C52">
          <w:rPr>
            <w:noProof/>
          </w:rPr>
          <w:drawing>
            <wp:inline distT="0" distB="0" distL="0" distR="0" wp14:anchorId="68EFE967" wp14:editId="4E25A7E8">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del>
    </w:p>
    <w:p w14:paraId="20CD4B5E" w14:textId="33FA70A3" w:rsidR="005A464A" w:rsidRPr="006E112A" w:rsidDel="000E1C52" w:rsidRDefault="005A464A" w:rsidP="00497A00">
      <w:pPr>
        <w:spacing w:line="256" w:lineRule="auto"/>
        <w:jc w:val="center"/>
        <w:rPr>
          <w:del w:id="1168" w:author="Liu, Luyu" w:date="2020-06-18T19:44:00Z"/>
          <w:rFonts w:ascii="Times New Roman" w:hAnsi="Times New Roman" w:cs="Times New Roman"/>
          <w:sz w:val="24"/>
          <w:szCs w:val="24"/>
        </w:rPr>
      </w:pPr>
      <w:bookmarkStart w:id="1169" w:name="_Ref16256385"/>
      <w:bookmarkStart w:id="1170" w:name="_Ref16256378"/>
      <w:commentRangeStart w:id="1171"/>
      <w:del w:id="1172" w:author="Liu, Luyu" w:date="2020-06-18T19:44:00Z">
        <w:r w:rsidRPr="004743C5" w:rsidDel="000E1C52">
          <w:rPr>
            <w:rFonts w:ascii="Times New Roman" w:hAnsi="Times New Roman" w:cs="Times New Roman"/>
            <w:sz w:val="24"/>
            <w:szCs w:val="24"/>
          </w:rPr>
          <w:delText xml:space="preserve">Figure </w:delText>
        </w:r>
        <w:r w:rsidRPr="004743C5" w:rsidDel="000E1C52">
          <w:rPr>
            <w:rFonts w:ascii="Times New Roman" w:hAnsi="Times New Roman" w:cs="Times New Roman"/>
            <w:sz w:val="24"/>
            <w:szCs w:val="24"/>
          </w:rPr>
          <w:fldChar w:fldCharType="begin"/>
        </w:r>
        <w:r w:rsidRPr="004743C5" w:rsidDel="000E1C52">
          <w:rPr>
            <w:rFonts w:ascii="Times New Roman" w:hAnsi="Times New Roman" w:cs="Times New Roman"/>
            <w:sz w:val="24"/>
            <w:szCs w:val="24"/>
          </w:rPr>
          <w:delInstrText xml:space="preserve"> SEQ Figure \* ARABIC </w:delInstrText>
        </w:r>
        <w:r w:rsidRPr="004743C5" w:rsidDel="000E1C52">
          <w:rPr>
            <w:rFonts w:ascii="Times New Roman" w:hAnsi="Times New Roman" w:cs="Times New Roman"/>
            <w:sz w:val="24"/>
            <w:szCs w:val="24"/>
          </w:rPr>
          <w:fldChar w:fldCharType="separate"/>
        </w:r>
      </w:del>
      <w:del w:id="1173" w:author="Liu, Luyu" w:date="2020-06-12T16:21:00Z">
        <w:r w:rsidDel="001B4909">
          <w:rPr>
            <w:rFonts w:ascii="Times New Roman" w:hAnsi="Times New Roman" w:cs="Times New Roman"/>
            <w:noProof/>
            <w:sz w:val="24"/>
            <w:szCs w:val="24"/>
          </w:rPr>
          <w:delText>13</w:delText>
        </w:r>
      </w:del>
      <w:del w:id="1174" w:author="Liu, Luyu" w:date="2020-06-18T19:44:00Z">
        <w:r w:rsidRPr="004743C5" w:rsidDel="000E1C52">
          <w:rPr>
            <w:rFonts w:ascii="Times New Roman" w:hAnsi="Times New Roman" w:cs="Times New Roman"/>
            <w:sz w:val="24"/>
            <w:szCs w:val="24"/>
          </w:rPr>
          <w:fldChar w:fldCharType="end"/>
        </w:r>
        <w:bookmarkEnd w:id="1169"/>
        <w:r w:rsidDel="000E1C52">
          <w:rPr>
            <w:rFonts w:ascii="Times New Roman" w:hAnsi="Times New Roman" w:cs="Times New Roman"/>
            <w:sz w:val="24"/>
            <w:szCs w:val="24"/>
          </w:rPr>
          <w:delText>:</w:delText>
        </w:r>
        <w:r w:rsidRPr="004743C5"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Spatial pattern of average waiting time within a walking distance buffer along the bus route: GT</w:delText>
        </w:r>
        <w:r w:rsidRPr="006E112A" w:rsidDel="000E1C52">
          <w:rPr>
            <w:rFonts w:ascii="Times New Roman" w:hAnsi="Times New Roman" w:cs="Times New Roman"/>
            <w:sz w:val="24"/>
            <w:szCs w:val="24"/>
          </w:rPr>
          <w:delText xml:space="preserve"> (top left), </w:delText>
        </w:r>
        <w:r w:rsidDel="000E1C52">
          <w:rPr>
            <w:rFonts w:ascii="Times New Roman" w:hAnsi="Times New Roman" w:cs="Times New Roman"/>
            <w:sz w:val="24"/>
            <w:szCs w:val="24"/>
          </w:rPr>
          <w:delText>ST</w:delText>
        </w:r>
        <w:r w:rsidRPr="003705D3"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right),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 left), </w:delText>
        </w:r>
        <w:r w:rsidDel="000E1C52">
          <w:rPr>
            <w:rFonts w:ascii="Times New Roman" w:hAnsi="Times New Roman" w:cs="Times New Roman"/>
            <w:sz w:val="24"/>
            <w:szCs w:val="24"/>
          </w:rPr>
          <w:delText>AT (bottom right)</w:delText>
        </w:r>
        <w:bookmarkEnd w:id="1170"/>
        <w:r w:rsidRPr="006E112A" w:rsidDel="000E1C52">
          <w:rPr>
            <w:rFonts w:ascii="Times New Roman" w:hAnsi="Times New Roman" w:cs="Times New Roman"/>
            <w:sz w:val="24"/>
            <w:szCs w:val="24"/>
          </w:rPr>
          <w:delText xml:space="preserve"> </w:delText>
        </w:r>
        <w:commentRangeEnd w:id="1171"/>
        <w:r w:rsidDel="000E1C52">
          <w:rPr>
            <w:rStyle w:val="CommentReference"/>
          </w:rPr>
          <w:commentReference w:id="1171"/>
        </w:r>
      </w:del>
    </w:p>
    <w:p w14:paraId="7ED116EF" w14:textId="29BFEF90" w:rsidR="005A464A" w:rsidDel="000E1C52" w:rsidRDefault="005A464A" w:rsidP="008D6C9E">
      <w:pPr>
        <w:pStyle w:val="Italic"/>
        <w:ind w:firstLine="0"/>
        <w:rPr>
          <w:del w:id="1175" w:author="Liu, Luyu" w:date="2020-06-18T19:44:00Z"/>
          <w:b/>
          <w:i w:val="0"/>
          <w:iCs/>
        </w:rPr>
      </w:pPr>
    </w:p>
    <w:p w14:paraId="3669BB19" w14:textId="435632B1" w:rsidR="005A464A" w:rsidDel="000E1C52" w:rsidRDefault="005A464A" w:rsidP="008D6C9E">
      <w:pPr>
        <w:keepNext/>
        <w:spacing w:line="256" w:lineRule="auto"/>
        <w:jc w:val="center"/>
        <w:rPr>
          <w:del w:id="1176" w:author="Liu, Luyu" w:date="2020-06-18T19:44:00Z"/>
        </w:rPr>
      </w:pPr>
      <w:del w:id="1177" w:author="Liu, Luyu" w:date="2020-06-18T19:44:00Z">
        <w:r w:rsidDel="000E1C52">
          <w:rPr>
            <w:noProof/>
          </w:rPr>
          <w:drawing>
            <wp:inline distT="0" distB="0" distL="0" distR="0" wp14:anchorId="031D1A10" wp14:editId="4E427535">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del>
    </w:p>
    <w:p w14:paraId="113B73B2" w14:textId="3DDBFDA2" w:rsidR="005A464A" w:rsidRPr="006E112A" w:rsidDel="000E1C52" w:rsidRDefault="005A464A" w:rsidP="00B118C8">
      <w:pPr>
        <w:spacing w:line="256" w:lineRule="auto"/>
        <w:jc w:val="center"/>
        <w:rPr>
          <w:del w:id="1178" w:author="Liu, Luyu" w:date="2020-06-18T19:44:00Z"/>
          <w:rFonts w:ascii="Times New Roman" w:hAnsi="Times New Roman" w:cs="Times New Roman"/>
          <w:sz w:val="24"/>
          <w:szCs w:val="24"/>
        </w:rPr>
      </w:pPr>
      <w:bookmarkStart w:id="1179" w:name="_Ref16256137"/>
      <w:commentRangeStart w:id="1180"/>
      <w:del w:id="1181" w:author="Liu, Luyu" w:date="2020-06-18T19:44:00Z">
        <w:r w:rsidRPr="00530F4C" w:rsidDel="000E1C52">
          <w:rPr>
            <w:rFonts w:ascii="Times New Roman" w:hAnsi="Times New Roman" w:cs="Times New Roman"/>
            <w:sz w:val="24"/>
            <w:szCs w:val="24"/>
          </w:rPr>
          <w:delText xml:space="preserve">Figure </w:delText>
        </w:r>
        <w:r w:rsidRPr="00530F4C" w:rsidDel="000E1C52">
          <w:rPr>
            <w:rFonts w:ascii="Times New Roman" w:hAnsi="Times New Roman" w:cs="Times New Roman"/>
            <w:sz w:val="24"/>
            <w:szCs w:val="24"/>
          </w:rPr>
          <w:fldChar w:fldCharType="begin"/>
        </w:r>
        <w:r w:rsidRPr="00530F4C" w:rsidDel="000E1C52">
          <w:rPr>
            <w:rFonts w:ascii="Times New Roman" w:hAnsi="Times New Roman" w:cs="Times New Roman"/>
            <w:sz w:val="24"/>
            <w:szCs w:val="24"/>
          </w:rPr>
          <w:delInstrText xml:space="preserve"> SEQ Figure \* ARABIC </w:delInstrText>
        </w:r>
        <w:r w:rsidRPr="00530F4C" w:rsidDel="000E1C52">
          <w:rPr>
            <w:rFonts w:ascii="Times New Roman" w:hAnsi="Times New Roman" w:cs="Times New Roman"/>
            <w:sz w:val="24"/>
            <w:szCs w:val="24"/>
          </w:rPr>
          <w:fldChar w:fldCharType="separate"/>
        </w:r>
        <w:r w:rsidR="00FF1FB0" w:rsidDel="000E1C52">
          <w:rPr>
            <w:rFonts w:ascii="Times New Roman" w:hAnsi="Times New Roman" w:cs="Times New Roman"/>
            <w:noProof/>
            <w:sz w:val="24"/>
            <w:szCs w:val="24"/>
          </w:rPr>
          <w:delText>12</w:delText>
        </w:r>
        <w:r w:rsidRPr="00530F4C" w:rsidDel="000E1C52">
          <w:rPr>
            <w:rFonts w:ascii="Times New Roman" w:hAnsi="Times New Roman" w:cs="Times New Roman"/>
            <w:sz w:val="24"/>
            <w:szCs w:val="24"/>
          </w:rPr>
          <w:fldChar w:fldCharType="end"/>
        </w:r>
        <w:bookmarkEnd w:id="1179"/>
        <w:r w:rsidDel="000E1C52">
          <w:rPr>
            <w:rFonts w:ascii="Times New Roman" w:hAnsi="Times New Roman" w:cs="Times New Roman"/>
            <w:sz w:val="24"/>
            <w:szCs w:val="24"/>
          </w:rPr>
          <w:delText>:</w:delText>
        </w:r>
        <w:r w:rsidRPr="00D4298B" w:rsidDel="000E1C52">
          <w:rPr>
            <w:rFonts w:ascii="Times New Roman" w:hAnsi="Times New Roman" w:cs="Times New Roman"/>
            <w:sz w:val="24"/>
            <w:szCs w:val="24"/>
          </w:rPr>
          <w:delText xml:space="preserve"> </w:delText>
        </w:r>
        <w:r w:rsidRPr="00F625BD" w:rsidDel="000E1C52">
          <w:rPr>
            <w:rFonts w:ascii="Times New Roman" w:hAnsi="Times New Roman" w:cs="Times New Roman"/>
            <w:sz w:val="24"/>
            <w:szCs w:val="24"/>
          </w:rPr>
          <w:delText xml:space="preserve">Spatial pattern of </w:delText>
        </w:r>
        <w:r w:rsidDel="000E1C52">
          <w:rPr>
            <w:rFonts w:ascii="Times New Roman" w:hAnsi="Times New Roman" w:cs="Times New Roman"/>
            <w:sz w:val="24"/>
            <w:szCs w:val="24"/>
          </w:rPr>
          <w:delText xml:space="preserve">missed bus risk </w:delText>
        </w:r>
        <w:r w:rsidRPr="00F625BD" w:rsidDel="000E1C52">
          <w:rPr>
            <w:rFonts w:ascii="Times New Roman" w:hAnsi="Times New Roman" w:cs="Times New Roman"/>
            <w:sz w:val="24"/>
            <w:szCs w:val="24"/>
          </w:rPr>
          <w:delText xml:space="preserve">within a walking distance buffer along the </w:delText>
        </w:r>
        <w:r w:rsidDel="000E1C52">
          <w:rPr>
            <w:rFonts w:ascii="Times New Roman" w:hAnsi="Times New Roman" w:cs="Times New Roman"/>
            <w:sz w:val="24"/>
            <w:szCs w:val="24"/>
          </w:rPr>
          <w:delText xml:space="preserve">bus </w:delText>
        </w:r>
        <w:r w:rsidRPr="00F625BD" w:rsidDel="000E1C52">
          <w:rPr>
            <w:rFonts w:ascii="Times New Roman" w:hAnsi="Times New Roman" w:cs="Times New Roman"/>
            <w:sz w:val="24"/>
            <w:szCs w:val="24"/>
          </w:rPr>
          <w:delText>route</w:delText>
        </w:r>
        <w:r w:rsidDel="000E1C52">
          <w:rPr>
            <w:rFonts w:ascii="Times New Roman" w:hAnsi="Times New Roman" w:cs="Times New Roman"/>
            <w:sz w:val="24"/>
            <w:szCs w:val="24"/>
          </w:rPr>
          <w:delText>:</w:delText>
        </w:r>
      </w:del>
      <w:del w:id="1182" w:author="Liu, Luyu" w:date="2020-06-15T19:57:00Z">
        <w:r w:rsidDel="00A246E6">
          <w:rPr>
            <w:rFonts w:ascii="Times New Roman" w:hAnsi="Times New Roman" w:cs="Times New Roman"/>
            <w:sz w:val="24"/>
            <w:szCs w:val="24"/>
          </w:rPr>
          <w:delText xml:space="preserve"> </w:delText>
        </w:r>
        <w:r w:rsidRPr="00F625BD" w:rsidDel="00A246E6">
          <w:rPr>
            <w:rFonts w:ascii="Times New Roman" w:hAnsi="Times New Roman" w:cs="Times New Roman"/>
            <w:sz w:val="24"/>
            <w:szCs w:val="24"/>
          </w:rPr>
          <w:delText xml:space="preserve"> </w:delText>
        </w:r>
      </w:del>
      <w:del w:id="1183" w:author="Liu, Luyu" w:date="2020-06-18T19:44:00Z">
        <w:r w:rsidDel="000E1C52">
          <w:rPr>
            <w:rFonts w:ascii="Times New Roman" w:hAnsi="Times New Roman" w:cs="Times New Roman"/>
            <w:sz w:val="24"/>
            <w:szCs w:val="24"/>
          </w:rPr>
          <w:delText>GT</w:delText>
        </w:r>
        <w:r w:rsidRPr="00530F4C"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w:delText>
        </w:r>
        <w:r w:rsidDel="000E1C52">
          <w:rPr>
            <w:rFonts w:ascii="Times New Roman" w:hAnsi="Times New Roman" w:cs="Times New Roman"/>
            <w:sz w:val="24"/>
            <w:szCs w:val="24"/>
          </w:rPr>
          <w:delText>lef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 xml:space="preserve">ST </w:delText>
        </w:r>
        <w:r w:rsidRPr="006E112A" w:rsidDel="000E1C52">
          <w:rPr>
            <w:rFonts w:ascii="Times New Roman" w:hAnsi="Times New Roman" w:cs="Times New Roman"/>
            <w:sz w:val="24"/>
            <w:szCs w:val="24"/>
          </w:rPr>
          <w:delText>(</w:delText>
        </w:r>
        <w:r w:rsidDel="000E1C52">
          <w:rPr>
            <w:rFonts w:ascii="Times New Roman" w:hAnsi="Times New Roman" w:cs="Times New Roman"/>
            <w:sz w:val="24"/>
            <w:szCs w:val="24"/>
          </w:rPr>
          <w:delText>top</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righ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s </w:delText>
        </w:r>
        <w:r w:rsidDel="000E1C52">
          <w:rPr>
            <w:rFonts w:ascii="Times New Roman" w:hAnsi="Times New Roman" w:cs="Times New Roman"/>
            <w:sz w:val="24"/>
            <w:szCs w:val="24"/>
          </w:rPr>
          <w:delText>missed risk</w:delText>
        </w:r>
        <w:r w:rsidRPr="006E112A" w:rsidDel="000E1C52">
          <w:rPr>
            <w:rFonts w:ascii="Times New Roman" w:hAnsi="Times New Roman" w:cs="Times New Roman"/>
            <w:sz w:val="24"/>
            <w:szCs w:val="24"/>
          </w:rPr>
          <w:delText xml:space="preserve"> pattern</w:delText>
        </w:r>
        <w:r w:rsidDel="000E1C52">
          <w:rPr>
            <w:rFonts w:ascii="Times New Roman" w:hAnsi="Times New Roman" w:cs="Times New Roman"/>
            <w:sz w:val="24"/>
            <w:szCs w:val="24"/>
          </w:rPr>
          <w:delText>.</w:delText>
        </w:r>
        <w:commentRangeEnd w:id="1180"/>
        <w:r w:rsidDel="000E1C52">
          <w:rPr>
            <w:rStyle w:val="CommentReference"/>
          </w:rPr>
          <w:commentReference w:id="1180"/>
        </w:r>
      </w:del>
    </w:p>
    <w:p w14:paraId="30D21D53" w14:textId="6381AD78" w:rsidR="005A464A" w:rsidDel="00C855F9" w:rsidRDefault="005A464A" w:rsidP="00B118C8">
      <w:pPr>
        <w:spacing w:line="256" w:lineRule="auto"/>
        <w:rPr>
          <w:del w:id="1184" w:author="Liu, Luyu" w:date="2020-06-18T22:42:00Z"/>
          <w:rFonts w:ascii="Times New Roman" w:hAnsi="Times New Roman" w:cs="Times New Roman"/>
          <w:sz w:val="24"/>
          <w:szCs w:val="24"/>
        </w:rPr>
      </w:pPr>
    </w:p>
    <w:p w14:paraId="6015FA69" w14:textId="7B679E0B" w:rsidR="008977AC" w:rsidRDefault="005A464A">
      <w:pPr>
        <w:pStyle w:val="IndentTimesNewRoman"/>
        <w:ind w:firstLine="0"/>
        <w:jc w:val="both"/>
        <w:rPr>
          <w:ins w:id="1185" w:author="Liu, Luyu" w:date="2020-06-18T22:17:00Z"/>
        </w:rPr>
        <w:pPrChange w:id="1186" w:author="Liu, Luyu" w:date="2020-06-21T13:36:00Z">
          <w:pPr>
            <w:pStyle w:val="IndentTimesNewRoman"/>
            <w:jc w:val="both"/>
          </w:pPr>
        </w:pPrChange>
      </w:pPr>
      <w:r>
        <w:fldChar w:fldCharType="begin"/>
      </w:r>
      <w:r>
        <w:instrText xml:space="preserve"> REF _Ref16256046 \h  \* MERGEFORMAT </w:instrText>
      </w:r>
      <w:r>
        <w:fldChar w:fldCharType="separate"/>
      </w:r>
      <w:ins w:id="1187" w:author="Liu, Luyu" w:date="2020-06-18T22:58:00Z">
        <w:r w:rsidR="00910368">
          <w:t xml:space="preserve">Figure </w:t>
        </w:r>
        <w:r w:rsidR="00910368">
          <w:rPr>
            <w:noProof/>
          </w:rPr>
          <w:t>9</w:t>
        </w:r>
      </w:ins>
      <w:del w:id="1188" w:author="Liu, Luyu" w:date="2020-06-18T19:55:00Z">
        <w:r w:rsidDel="00351DCD">
          <w:delText xml:space="preserve">Figure </w:delText>
        </w:r>
        <w:r w:rsidDel="00351DCD">
          <w:rPr>
            <w:noProof/>
          </w:rPr>
          <w:delText>15</w:delText>
        </w:r>
      </w:del>
      <w:r>
        <w:fldChar w:fldCharType="end"/>
      </w:r>
      <w:r>
        <w:t xml:space="preserve"> shows the average waiting time and risk across space for </w:t>
      </w:r>
      <w:ins w:id="1189" w:author="Liu, Luyu" w:date="2020-06-18T22:34:00Z">
        <w:r w:rsidR="002106A5">
          <w:t xml:space="preserve">the </w:t>
        </w:r>
      </w:ins>
      <w:del w:id="1190" w:author="Liu, Luyu" w:date="2020-06-18T22:34:00Z">
        <w:r w:rsidDel="00DE2C99">
          <w:delText>the PT strategy</w:delText>
        </w:r>
      </w:del>
      <w:ins w:id="1191" w:author="Liu, Luyu" w:date="2020-06-18T22:34:00Z">
        <w:r w:rsidR="00DE2C99">
          <w:t>prudent tactic optimal</w:t>
        </w:r>
      </w:ins>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w:t>
      </w:r>
      <w:del w:id="1192" w:author="Liu, Luyu" w:date="2020-06-15T19:57:00Z">
        <w:r w:rsidDel="00A246E6">
          <w:rPr>
            <w:rStyle w:val="TimesNewRomanChar"/>
          </w:rPr>
          <w:delText xml:space="preserve">  </w:delText>
        </w:r>
      </w:del>
      <w:ins w:id="1193" w:author="Liu, Luyu" w:date="2020-06-15T19:57:00Z">
        <w:r w:rsidR="00A246E6">
          <w:rPr>
            <w:rStyle w:val="TimesNewRomanChar"/>
          </w:rPr>
          <w:t xml:space="preserve"> </w:t>
        </w:r>
      </w:ins>
      <w:r>
        <w:rPr>
          <w:rStyle w:val="TimesNewRomanChar"/>
        </w:rPr>
        <w:t>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ins w:id="1194" w:author="Liu, Luyu" w:date="2020-06-18T21:14:00Z">
        <w:r w:rsidR="008977AC">
          <w:t>.</w:t>
        </w:r>
      </w:ins>
      <w:del w:id="1195" w:author="Liu, Luyu" w:date="2020-06-18T21:13:00Z">
        <w:r w:rsidDel="008977AC">
          <w:delText>.</w:delText>
        </w:r>
        <w:r w:rsidRPr="00142817" w:rsidDel="008977AC">
          <w:delText xml:space="preserve"> </w:delText>
        </w:r>
        <w:r w:rsidDel="008977AC">
          <w:delText>Based on these results</w:delText>
        </w:r>
        <w:r w:rsidRPr="00C335AA" w:rsidDel="008977AC">
          <w:delText xml:space="preserve">, we can call these stops </w:delText>
        </w:r>
        <w:r w:rsidRPr="00C335AA" w:rsidDel="008977AC">
          <w:rPr>
            <w:i/>
          </w:rPr>
          <w:delText>marginalized stops</w:delText>
        </w:r>
        <w:r w:rsidRPr="00C335AA" w:rsidDel="008977AC">
          <w:delText xml:space="preserve">. </w:delText>
        </w:r>
      </w:del>
      <w:del w:id="1196" w:author="Liu, Luyu" w:date="2020-06-18T21:14:00Z">
        <w:r w:rsidDel="008977AC">
          <w:delText xml:space="preserve">It suggests that RTI strategies may be less effective at these stops. </w:delText>
        </w:r>
      </w:del>
      <w:ins w:id="1197" w:author="Liu, Luyu" w:date="2020-06-18T21:14:00Z">
        <w:r w:rsidR="008977AC">
          <w:t xml:space="preserve"> </w:t>
        </w:r>
      </w:ins>
      <w:moveToRangeStart w:id="1198" w:author="Liu, Luyu" w:date="2020-06-18T21:14:00Z" w:name="move43407284"/>
      <w:moveTo w:id="1199" w:author="Liu, Luyu" w:date="2020-06-18T21:14:00Z">
        <w:r w:rsidR="008977AC">
          <w:t>In these areas, transit users are</w:t>
        </w:r>
        <w:r w:rsidR="008977AC" w:rsidRPr="00EF5E45">
          <w:t xml:space="preserve"> </w:t>
        </w:r>
        <w:r w:rsidR="008977AC">
          <w:t>vulnerable and may be structurally unable to utilize real-time information.</w:t>
        </w:r>
      </w:moveTo>
      <w:moveToRangeEnd w:id="1198"/>
    </w:p>
    <w:p w14:paraId="1CB8323C" w14:textId="3D4D3123" w:rsidR="00DA6901" w:rsidRDefault="00DA6901">
      <w:pPr>
        <w:pStyle w:val="IndentTimesNewRoman"/>
        <w:ind w:firstLine="0"/>
        <w:jc w:val="both"/>
        <w:rPr>
          <w:ins w:id="1200" w:author="Liu, Luyu" w:date="2020-06-18T22:03:00Z"/>
        </w:rPr>
        <w:pPrChange w:id="1201" w:author="Liu, Luyu" w:date="2020-06-18T22:03:00Z">
          <w:pPr>
            <w:pStyle w:val="IndentTimesNewRoman"/>
            <w:jc w:val="both"/>
          </w:pPr>
        </w:pPrChange>
      </w:pPr>
      <w:ins w:id="1202" w:author="Liu, Luyu" w:date="2020-06-18T22:03:00Z">
        <w:r>
          <w:rPr>
            <w:noProof/>
          </w:rPr>
          <w:drawing>
            <wp:inline distT="0" distB="0" distL="0" distR="0" wp14:anchorId="7F317331" wp14:editId="0F283433">
              <wp:extent cx="5943600" cy="2044700"/>
              <wp:effectExtent l="0" t="0" r="0" b="0"/>
              <wp:docPr id="5" name="Picture 5" descr="C:\Users\liu.6544\AppData\Local\Microsoft\Windows\INetCache\Content.Word\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g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044700"/>
                      </a:xfrm>
                      <a:prstGeom prst="rect">
                        <a:avLst/>
                      </a:prstGeom>
                      <a:noFill/>
                      <a:ln>
                        <a:noFill/>
                      </a:ln>
                    </pic:spPr>
                  </pic:pic>
                </a:graphicData>
              </a:graphic>
            </wp:inline>
          </w:drawing>
        </w:r>
      </w:ins>
    </w:p>
    <w:p w14:paraId="22549C90" w14:textId="1511CA9F" w:rsidR="00DA6901" w:rsidRDefault="00DA6901" w:rsidP="00DA6901">
      <w:pPr>
        <w:pStyle w:val="TimesNewRoman"/>
        <w:jc w:val="center"/>
        <w:rPr>
          <w:ins w:id="1203" w:author="Liu, Luyu" w:date="2020-06-18T22:03:00Z"/>
        </w:rPr>
      </w:pPr>
      <w:bookmarkStart w:id="1204" w:name="_Ref43410446"/>
      <w:ins w:id="1205" w:author="Liu, Luyu" w:date="2020-06-18T22:03:00Z">
        <w:r>
          <w:t xml:space="preserve">Figure </w:t>
        </w:r>
        <w:r>
          <w:fldChar w:fldCharType="begin"/>
        </w:r>
        <w:r>
          <w:instrText xml:space="preserve"> SEQ Figure \* ARABIC </w:instrText>
        </w:r>
        <w:r>
          <w:fldChar w:fldCharType="separate"/>
        </w:r>
        <w:r>
          <w:rPr>
            <w:noProof/>
          </w:rPr>
          <w:t>8</w:t>
        </w:r>
        <w:r>
          <w:rPr>
            <w:noProof/>
          </w:rPr>
          <w:fldChar w:fldCharType="end"/>
        </w:r>
        <w:bookmarkEnd w:id="1204"/>
        <w:r>
          <w:rPr>
            <w:noProof/>
          </w:rPr>
          <w:t>:</w:t>
        </w:r>
        <w:r>
          <w:t xml:space="preserve"> Spatial pattern of average wait time (left side) and missed bus risk (right side) within a walking distance buffer for the </w:t>
        </w:r>
      </w:ins>
      <w:ins w:id="1206" w:author="Liu, Luyu" w:date="2020-06-18T22:05:00Z">
        <w:r>
          <w:t>GT</w:t>
        </w:r>
      </w:ins>
      <w:ins w:id="1207" w:author="Liu, Luyu" w:date="2020-06-18T22:03:00Z">
        <w:r>
          <w:t xml:space="preserve"> strategy </w:t>
        </w:r>
      </w:ins>
      <w:ins w:id="1208" w:author="Liu, Luyu" w:date="2020-06-18T22:31:00Z">
        <w:r w:rsidR="005D2C95">
          <w:t>(black stroke: timepoints)</w:t>
        </w:r>
      </w:ins>
      <w:ins w:id="1209" w:author="Liu, Luyu" w:date="2020-06-18T22:32:00Z">
        <w:r w:rsidR="001C472B">
          <w:t>.</w:t>
        </w:r>
      </w:ins>
    </w:p>
    <w:p w14:paraId="5562E34E" w14:textId="77777777" w:rsidR="00DA6901" w:rsidRDefault="00DA6901">
      <w:pPr>
        <w:pStyle w:val="IndentTimesNewRoman"/>
        <w:ind w:firstLine="0"/>
        <w:jc w:val="both"/>
        <w:rPr>
          <w:ins w:id="1210" w:author="Liu, Luyu" w:date="2020-06-18T21:14:00Z"/>
        </w:rPr>
        <w:pPrChange w:id="1211" w:author="Liu, Luyu" w:date="2020-06-18T22:03:00Z">
          <w:pPr>
            <w:pStyle w:val="IndentTimesNewRoman"/>
            <w:jc w:val="both"/>
          </w:pPr>
        </w:pPrChange>
      </w:pPr>
    </w:p>
    <w:p w14:paraId="33348674" w14:textId="18F37B33" w:rsidR="00FA14CE" w:rsidRPr="00B942D8" w:rsidDel="008977AC" w:rsidRDefault="005A464A" w:rsidP="001C320A">
      <w:pPr>
        <w:pStyle w:val="IndentTimesNewRoman"/>
        <w:jc w:val="both"/>
        <w:rPr>
          <w:del w:id="1212" w:author="Liu, Luyu" w:date="2020-06-18T21:15:00Z"/>
        </w:rPr>
      </w:pPr>
      <w:moveFromRangeStart w:id="1213" w:author="Liu, Luyu" w:date="2020-06-18T21:14:00Z" w:name="move43407284"/>
      <w:moveFrom w:id="1214" w:author="Liu, Luyu" w:date="2020-06-18T21:14:00Z">
        <w:del w:id="1215" w:author="Liu, Luyu" w:date="2020-06-18T21:15:00Z">
          <w:r w:rsidDel="008977AC">
            <w:delText>In these areas, transit users are</w:delText>
          </w:r>
          <w:r w:rsidRPr="00EF5E45" w:rsidDel="008977AC">
            <w:delText xml:space="preserve"> </w:delText>
          </w:r>
          <w:r w:rsidDel="008977AC">
            <w:delText>vulnerable and may be structurally unable to utilize real-time information.</w:delText>
          </w:r>
        </w:del>
      </w:moveFrom>
      <w:moveFromRangeEnd w:id="1213"/>
    </w:p>
    <w:p w14:paraId="4B8EAC76" w14:textId="77777777" w:rsidR="005A464A" w:rsidRDefault="005A464A" w:rsidP="005A464A">
      <w:pPr>
        <w:keepNext/>
        <w:spacing w:line="256" w:lineRule="auto"/>
        <w:jc w:val="center"/>
      </w:pPr>
      <w:r>
        <w:rPr>
          <w:noProof/>
        </w:rPr>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4661DC20" w:rsidR="005A464A" w:rsidRDefault="005A464A" w:rsidP="005A464A">
      <w:pPr>
        <w:pStyle w:val="TimesNewRoman"/>
        <w:jc w:val="center"/>
      </w:pPr>
      <w:bookmarkStart w:id="1216" w:name="_Ref16256046"/>
      <w:r>
        <w:t xml:space="preserve">Figure </w:t>
      </w:r>
      <w:fldSimple w:instr=" SEQ Figure \* ARABIC ">
        <w:ins w:id="1217" w:author="Liu, Luyu" w:date="2020-06-18T22:03:00Z">
          <w:r w:rsidR="00DA6901">
            <w:rPr>
              <w:noProof/>
            </w:rPr>
            <w:t>9</w:t>
          </w:r>
        </w:ins>
        <w:del w:id="1218" w:author="Liu, Luyu" w:date="2020-06-18T19:53:00Z">
          <w:r w:rsidR="00FF1FB0" w:rsidDel="00351DCD">
            <w:rPr>
              <w:noProof/>
            </w:rPr>
            <w:delText>13</w:delText>
          </w:r>
        </w:del>
      </w:fldSimple>
      <w:bookmarkEnd w:id="1216"/>
      <w:r>
        <w:rPr>
          <w:noProof/>
        </w:rPr>
        <w:t>:</w:t>
      </w:r>
      <w:r>
        <w:t xml:space="preserve"> Spatial pattern of average wait time (left side) and missed bus risk (right side) within a walking distance buffer </w:t>
      </w:r>
      <w:del w:id="1219" w:author="Liu, Luyu" w:date="2020-06-18T22:42:00Z">
        <w:r w:rsidDel="001C208C">
          <w:delText xml:space="preserve">of the bus route </w:delText>
        </w:r>
      </w:del>
      <w:r>
        <w:t xml:space="preserve">for the PT strategy </w:t>
      </w:r>
      <w:ins w:id="1220" w:author="Liu, Luyu" w:date="2020-06-18T22:32:00Z">
        <w:r w:rsidR="001C472B">
          <w:t>(black stroke: timepoints).</w:t>
        </w:r>
      </w:ins>
    </w:p>
    <w:p w14:paraId="2BDDCF8A" w14:textId="4D7262C7" w:rsidR="00D41F43" w:rsidRDefault="00D41F43" w:rsidP="008977AC">
      <w:pPr>
        <w:pStyle w:val="IndentTimesNewRoman"/>
        <w:jc w:val="both"/>
        <w:rPr>
          <w:ins w:id="1221" w:author="Liu, Luyu" w:date="2020-06-18T22:42:00Z"/>
        </w:rPr>
      </w:pPr>
      <w:ins w:id="1222" w:author="Liu, Luyu" w:date="2020-06-18T22:45:00Z">
        <w:r>
          <w:t>W</w:t>
        </w:r>
      </w:ins>
      <w:ins w:id="1223" w:author="Liu, Luyu" w:date="2020-06-18T22:44:00Z">
        <w:r>
          <w:t xml:space="preserve">e can </w:t>
        </w:r>
      </w:ins>
      <w:ins w:id="1224" w:author="Liu, Luyu" w:date="2020-06-18T22:52:00Z">
        <w:r w:rsidR="00A103DC">
          <w:t xml:space="preserve">also </w:t>
        </w:r>
      </w:ins>
      <w:ins w:id="1225" w:author="Liu, Luyu" w:date="2020-06-18T22:44:00Z">
        <w:r>
          <w:t xml:space="preserve">observe </w:t>
        </w:r>
      </w:ins>
      <w:ins w:id="1226" w:author="Liu, Luyu" w:date="2020-06-18T22:45:00Z">
        <w:r>
          <w:t xml:space="preserve">interesting spatial patterns at </w:t>
        </w:r>
      </w:ins>
      <w:ins w:id="1227" w:author="Liu, Luyu" w:date="2020-06-18T22:43:00Z">
        <w:r>
          <w:t>timepoints</w:t>
        </w:r>
      </w:ins>
      <w:ins w:id="1228" w:author="Liu, Luyu" w:date="2020-06-18T22:57:00Z">
        <w:r w:rsidR="00846CD0">
          <w:t xml:space="preserve"> in </w:t>
        </w:r>
        <w:r w:rsidR="00846CD0">
          <w:fldChar w:fldCharType="begin"/>
        </w:r>
        <w:r w:rsidR="00846CD0">
          <w:instrText xml:space="preserve"> REF _Ref43410446 \h </w:instrText>
        </w:r>
      </w:ins>
      <w:r w:rsidR="00846CD0">
        <w:fldChar w:fldCharType="separate"/>
      </w:r>
      <w:ins w:id="1229" w:author="Liu, Luyu" w:date="2020-06-18T22:57:00Z">
        <w:r w:rsidR="00846CD0">
          <w:t xml:space="preserve">Figure </w:t>
        </w:r>
        <w:r w:rsidR="00846CD0">
          <w:rPr>
            <w:noProof/>
          </w:rPr>
          <w:t>8</w:t>
        </w:r>
        <w:r w:rsidR="00846CD0">
          <w:fldChar w:fldCharType="end"/>
        </w:r>
        <w:r w:rsidR="00846CD0">
          <w:t xml:space="preserve"> and </w:t>
        </w:r>
        <w:r w:rsidR="00846CD0">
          <w:fldChar w:fldCharType="begin"/>
        </w:r>
        <w:r w:rsidR="00846CD0">
          <w:instrText xml:space="preserve"> REF _Ref16256046 \h </w:instrText>
        </w:r>
      </w:ins>
      <w:r w:rsidR="00846CD0">
        <w:fldChar w:fldCharType="separate"/>
      </w:r>
      <w:ins w:id="1230" w:author="Liu, Luyu" w:date="2020-06-18T22:57:00Z">
        <w:r w:rsidR="00846CD0">
          <w:t xml:space="preserve">Figure </w:t>
        </w:r>
        <w:r w:rsidR="00846CD0">
          <w:rPr>
            <w:noProof/>
          </w:rPr>
          <w:t>9</w:t>
        </w:r>
        <w:r w:rsidR="00846CD0">
          <w:fldChar w:fldCharType="end"/>
        </w:r>
      </w:ins>
      <w:ins w:id="1231" w:author="Liu, Luyu" w:date="2020-06-18T22:43:00Z">
        <w:r>
          <w:t xml:space="preserve">, defined as stops where </w:t>
        </w:r>
      </w:ins>
      <w:ins w:id="1232" w:author="Liu, Luyu" w:date="2020-06-18T22:53:00Z">
        <w:r w:rsidR="00A103DC">
          <w:t xml:space="preserve">buses </w:t>
        </w:r>
      </w:ins>
      <w:ins w:id="1233" w:author="Liu, Luyu" w:date="2020-06-18T22:44:00Z">
        <w:r w:rsidR="00A103DC">
          <w:t>try</w:t>
        </w:r>
        <w:r>
          <w:t xml:space="preserve"> to strictly observe </w:t>
        </w:r>
        <w:r w:rsidR="00483E8A">
          <w:t>the scheduled time</w:t>
        </w:r>
        <w:r>
          <w:t xml:space="preserve">table. </w:t>
        </w:r>
      </w:ins>
      <w:ins w:id="1234" w:author="Liu, Luyu" w:date="2020-06-18T22:45:00Z">
        <w:r>
          <w:t xml:space="preserve">For greedy tactic, the </w:t>
        </w:r>
        <w:r>
          <w:lastRenderedPageBreak/>
          <w:t>waiting times</w:t>
        </w:r>
        <w:r w:rsidR="00483E8A">
          <w:t xml:space="preserve"> at timepoint</w:t>
        </w:r>
        <w:r>
          <w:t xml:space="preserve">s are significantly larger than nearby </w:t>
        </w:r>
      </w:ins>
      <w:ins w:id="1235" w:author="Liu, Luyu" w:date="2020-06-18T22:46:00Z">
        <w:r w:rsidR="00483E8A">
          <w:t xml:space="preserve">non-timepoint </w:t>
        </w:r>
      </w:ins>
      <w:ins w:id="1236" w:author="Liu, Luyu" w:date="2020-06-18T22:45:00Z">
        <w:r>
          <w:t xml:space="preserve">stops. </w:t>
        </w:r>
      </w:ins>
      <w:ins w:id="1237" w:author="Liu, Luyu" w:date="2020-06-18T22:56:00Z">
        <w:r w:rsidR="002331C7">
          <w:t>D</w:t>
        </w:r>
      </w:ins>
      <w:ins w:id="1238" w:author="Liu, Luyu" w:date="2020-06-18T22:47:00Z">
        <w:r w:rsidR="00483E8A">
          <w:t>ue to strict timetable policy</w:t>
        </w:r>
      </w:ins>
      <w:ins w:id="1239" w:author="Liu, Luyu" w:date="2020-06-18T22:48:00Z">
        <w:r w:rsidR="00483E8A">
          <w:t xml:space="preserve">, bus drivers </w:t>
        </w:r>
      </w:ins>
      <w:ins w:id="1240" w:author="Liu, Luyu" w:date="2020-06-18T22:56:00Z">
        <w:r w:rsidR="002331C7">
          <w:t xml:space="preserve">may </w:t>
        </w:r>
      </w:ins>
      <w:ins w:id="1241" w:author="Liu, Luyu" w:date="2020-06-18T22:48:00Z">
        <w:r w:rsidR="00483E8A">
          <w:t xml:space="preserve">tend to reclaim </w:t>
        </w:r>
      </w:ins>
      <w:ins w:id="1242" w:author="Liu, Luyu" w:date="2020-06-18T22:50:00Z">
        <w:r w:rsidR="00A76812">
          <w:t xml:space="preserve">more </w:t>
        </w:r>
      </w:ins>
      <w:ins w:id="1243" w:author="Liu, Luyu" w:date="2020-06-18T22:48:00Z">
        <w:r w:rsidR="00483E8A">
          <w:t xml:space="preserve">delay before these stops, making </w:t>
        </w:r>
      </w:ins>
      <w:ins w:id="1244" w:author="Liu, Luyu" w:date="2020-06-18T22:50:00Z">
        <w:r w:rsidR="00A76812">
          <w:t xml:space="preserve">greedy tactic users’ </w:t>
        </w:r>
      </w:ins>
      <w:ins w:id="1245" w:author="Liu, Luyu" w:date="2020-06-18T22:48:00Z">
        <w:r w:rsidR="00483E8A">
          <w:t>risk of missing bus larger.</w:t>
        </w:r>
      </w:ins>
      <w:ins w:id="1246" w:author="Liu, Luyu" w:date="2020-06-18T22:50:00Z">
        <w:r w:rsidR="004120D6">
          <w:t xml:space="preserve"> However, the waiting time </w:t>
        </w:r>
      </w:ins>
      <w:ins w:id="1247" w:author="Liu, Luyu" w:date="2020-06-18T22:55:00Z">
        <w:r w:rsidR="00F56B01">
          <w:t xml:space="preserve">for prudent tactic optimal </w:t>
        </w:r>
      </w:ins>
      <w:ins w:id="1248" w:author="Liu, Luyu" w:date="2020-06-18T22:50:00Z">
        <w:r w:rsidR="004120D6">
          <w:t xml:space="preserve">at </w:t>
        </w:r>
      </w:ins>
      <w:ins w:id="1249" w:author="Liu, Luyu" w:date="2020-06-18T22:51:00Z">
        <w:r w:rsidR="004120D6">
          <w:t>timepoints are significantly smaller than nearby non-timepoint stops, showing the effectiveness of the optimal insurance buffers.</w:t>
        </w:r>
      </w:ins>
    </w:p>
    <w:p w14:paraId="4FCA01AF" w14:textId="2AFEB3ED" w:rsidR="008977AC" w:rsidRPr="00B942D8" w:rsidRDefault="008977AC" w:rsidP="008977AC">
      <w:pPr>
        <w:pStyle w:val="IndentTimesNewRoman"/>
        <w:jc w:val="both"/>
        <w:rPr>
          <w:ins w:id="1250" w:author="Liu, Luyu" w:date="2020-06-18T21:15:00Z"/>
        </w:rPr>
      </w:pPr>
      <w:ins w:id="1251" w:author="Liu, Luyu" w:date="2020-06-18T21:15:00Z">
        <w:r>
          <w:t xml:space="preserve">We also test the transferability of </w:t>
        </w:r>
      </w:ins>
      <w:ins w:id="1252" w:author="Liu, Luyu" w:date="2020-06-18T22:51:00Z">
        <w:r w:rsidR="00FC3268">
          <w:t>the spatial</w:t>
        </w:r>
      </w:ins>
      <w:ins w:id="1253" w:author="Liu, Luyu" w:date="2020-06-18T21:15:00Z">
        <w:r>
          <w:t xml:space="preserve"> </w:t>
        </w:r>
      </w:ins>
      <w:ins w:id="1254" w:author="Liu, Luyu" w:date="2020-06-18T22:51:00Z">
        <w:r w:rsidR="00FC3268">
          <w:t xml:space="preserve">patterns </w:t>
        </w:r>
      </w:ins>
      <w:ins w:id="1255" w:author="Liu, Luyu" w:date="2020-06-18T21:15:00Z">
        <w:r>
          <w:t xml:space="preserve">to other five major routes in the COTA systems in Appendix 5. The results show that these conclusions are transferable to other routes with highly </w:t>
        </w:r>
      </w:ins>
      <w:ins w:id="1256" w:author="Liu, Luyu" w:date="2020-06-18T22:52:00Z">
        <w:r w:rsidR="00DF7BCC">
          <w:t xml:space="preserve">similar </w:t>
        </w:r>
        <w:r w:rsidR="00FC3268">
          <w:t xml:space="preserve">spatial </w:t>
        </w:r>
      </w:ins>
      <w:ins w:id="1257" w:author="Liu, Luyu" w:date="2020-06-18T21:15:00Z">
        <w:r>
          <w:t>patterns.</w:t>
        </w:r>
      </w:ins>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147872FD" w:rsidR="005A464A" w:rsidRDefault="005A464A" w:rsidP="005A464A">
      <w:pPr>
        <w:pStyle w:val="TimesNewRoman"/>
        <w:numPr>
          <w:ilvl w:val="2"/>
          <w:numId w:val="5"/>
        </w:numPr>
        <w:jc w:val="both"/>
      </w:pPr>
      <w:r w:rsidRPr="00351FFE">
        <w:rPr>
          <w:bCs/>
        </w:rPr>
        <w:t>Spatial differences between ST and PT</w:t>
      </w:r>
      <w:del w:id="1258" w:author="Liu, Luyu" w:date="2020-06-15T19:57:00Z">
        <w:r w:rsidDel="00A246E6">
          <w:delText xml:space="preserve">  </w:delText>
        </w:r>
      </w:del>
      <w:ins w:id="1259" w:author="Liu, Luyu" w:date="2020-06-15T19:57:00Z">
        <w:r w:rsidR="00A246E6">
          <w:t xml:space="preserve"> </w:t>
        </w:r>
      </w:ins>
    </w:p>
    <w:p w14:paraId="223EE24E" w14:textId="52AC591F" w:rsidR="005A464A" w:rsidRDefault="005A464A" w:rsidP="005A464A">
      <w:pPr>
        <w:pStyle w:val="TimesNewRoman"/>
        <w:jc w:val="both"/>
      </w:pPr>
      <w:r>
        <w:t>We now compare</w:t>
      </w:r>
      <w:r w:rsidRPr="0016636C">
        <w:t xml:space="preserve"> </w:t>
      </w:r>
      <w:r>
        <w:t xml:space="preserve">the </w:t>
      </w:r>
      <w:r w:rsidRPr="0016636C">
        <w:t xml:space="preserve">performance of </w:t>
      </w:r>
      <w:del w:id="1260" w:author="Liu, Luyu" w:date="2020-06-21T14:39:00Z">
        <w:r w:rsidRPr="0016636C" w:rsidDel="00A61F5E">
          <w:delText xml:space="preserve">best non-RTI </w:delText>
        </w:r>
        <w:r w:rsidDel="00A61F5E">
          <w:delText xml:space="preserve">strategy </w:delText>
        </w:r>
        <w:r w:rsidRPr="0016636C" w:rsidDel="00A61F5E">
          <w:delText xml:space="preserve">(ST) and </w:delText>
        </w:r>
      </w:del>
      <w:r w:rsidRPr="0016636C">
        <w:t>b</w:t>
      </w:r>
      <w:r>
        <w:t xml:space="preserve">est RTI strategy (PT) </w:t>
      </w:r>
      <w:ins w:id="1261" w:author="Liu, Luyu" w:date="2020-06-21T14:39:00Z">
        <w:r w:rsidR="00A61F5E">
          <w:t xml:space="preserve">and </w:t>
        </w:r>
        <w:r w:rsidR="00A61F5E" w:rsidRPr="0016636C">
          <w:t xml:space="preserve">best non-RTI </w:t>
        </w:r>
        <w:r w:rsidR="00A61F5E">
          <w:t xml:space="preserve">strategy </w:t>
        </w:r>
        <w:r w:rsidR="00A61F5E" w:rsidRPr="0016636C">
          <w:t xml:space="preserve">(ST) </w:t>
        </w:r>
      </w:ins>
      <w:r>
        <w:t>with respect to space</w:t>
      </w:r>
      <w:ins w:id="1262" w:author="Liu, Luyu" w:date="2020-06-21T14:39:00Z">
        <w:r w:rsidR="00A61F5E">
          <w:t>, which is a</w:t>
        </w:r>
        <w:r w:rsidR="00497A00">
          <w:t xml:space="preserve"> common benchmark adopted by prior research </w:t>
        </w:r>
      </w:ins>
      <w:ins w:id="1263" w:author="Liu, Luyu" w:date="2020-06-21T14:40:00Z">
        <w:r w:rsidR="00497A00">
          <w:fldChar w:fldCharType="begin" w:fldLock="1"/>
        </w:r>
      </w:ins>
      <w:r w:rsidR="008D6C9E">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id":"ITEM-2","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2","issued":{"date-parts":[["2016"]]},"page":"35-55","title":"Evaluating the added-value of online bus arrival prediction schemes","type":"article-journal","volume":"86"},"uris":["http://www.mendeley.com/documents/?uuid=f14f39b0-b077-4603-a998-605a54a0005b"]}],"mendeley":{"formattedCitation":"(Cats and Loutos 2016b, 2016a)","plainTextFormattedCitation":"(Cats and Loutos 2016b, 2016a)","previouslyFormattedCitation":"(Cats and Loutos 2016b, 2016a)"},"properties":{"noteIndex":0},"schema":"https://github.com/citation-style-language/schema/raw/master/csl-citation.json"}</w:instrText>
      </w:r>
      <w:r w:rsidR="00497A00">
        <w:fldChar w:fldCharType="separate"/>
      </w:r>
      <w:r w:rsidR="00497A00" w:rsidRPr="00497A00">
        <w:rPr>
          <w:noProof/>
        </w:rPr>
        <w:t>(Cats and Loutos 2016b, 2016a)</w:t>
      </w:r>
      <w:ins w:id="1264" w:author="Liu, Luyu" w:date="2020-06-21T14:40:00Z">
        <w:r w:rsidR="00497A00">
          <w:fldChar w:fldCharType="end"/>
        </w:r>
      </w:ins>
      <w:r>
        <w:t>.</w:t>
      </w:r>
      <w:del w:id="1265" w:author="Liu, Luyu" w:date="2020-06-15T19:57:00Z">
        <w:r w:rsidRPr="0016636C" w:rsidDel="00A246E6">
          <w:delText xml:space="preserve"> </w:delText>
        </w:r>
        <w:r w:rsidDel="00A246E6">
          <w:delText xml:space="preserve"> </w:delText>
        </w:r>
      </w:del>
      <w:ins w:id="1266" w:author="Liu, Luyu" w:date="2020-06-15T19:57:00Z">
        <w:r w:rsidR="00A246E6">
          <w:t xml:space="preserve"> </w:t>
        </w:r>
      </w:ins>
      <w:r>
        <w:fldChar w:fldCharType="begin"/>
      </w:r>
      <w:r>
        <w:instrText xml:space="preserve"> REF _Ref16255992 \h  \* MERGEFORMAT </w:instrText>
      </w:r>
      <w:r>
        <w:fldChar w:fldCharType="separate"/>
      </w:r>
      <w:ins w:id="1267" w:author="Liu, Luyu" w:date="2020-06-18T23:00:00Z">
        <w:r w:rsidR="00F752DD">
          <w:t xml:space="preserve">Figure </w:t>
        </w:r>
        <w:r w:rsidR="00F752DD">
          <w:rPr>
            <w:noProof/>
          </w:rPr>
          <w:t>10</w:t>
        </w:r>
      </w:ins>
      <w:del w:id="1268" w:author="Liu, Luyu" w:date="2020-06-18T23:00:00Z">
        <w:r w:rsidDel="00F752DD">
          <w:delText xml:space="preserve">Figure </w:delText>
        </w:r>
        <w:r w:rsidDel="00F752DD">
          <w:rPr>
            <w:noProof/>
          </w:rPr>
          <w:delText>16</w:delText>
        </w:r>
      </w:del>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ins w:id="1269" w:author="Liu, Luyu" w:date="2020-06-14T14:13:00Z">
        <w:r w:rsidR="00C80238">
          <w:t xml:space="preserve"> This </w:t>
        </w:r>
      </w:ins>
      <w:ins w:id="1270" w:author="Liu, Luyu" w:date="2020-06-18T23:02:00Z">
        <w:r w:rsidR="00331568">
          <w:t xml:space="preserve">could be </w:t>
        </w:r>
      </w:ins>
      <w:ins w:id="1271" w:author="Liu, Luyu" w:date="2020-06-14T14:13:00Z">
        <w:r w:rsidR="00C80238">
          <w:t xml:space="preserve">because </w:t>
        </w:r>
      </w:ins>
      <w:ins w:id="1272" w:author="Liu, Luyu" w:date="2020-06-14T14:14:00Z">
        <w:r w:rsidR="00C80238">
          <w:t xml:space="preserve">of </w:t>
        </w:r>
      </w:ins>
      <w:ins w:id="1273" w:author="Liu, Luyu" w:date="2020-06-18T23:01:00Z">
        <w:r w:rsidR="00D36004">
          <w:t xml:space="preserve">the relatively stable performance of prudent tactic optimal and </w:t>
        </w:r>
      </w:ins>
      <w:ins w:id="1274" w:author="Liu, Luyu" w:date="2020-06-14T14:13:00Z">
        <w:r w:rsidR="00C80238">
          <w:t>the deterioration of the on-time performance in the downstream stops.</w:t>
        </w:r>
      </w:ins>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ins w:id="1275" w:author="Liu, Luyu" w:date="2020-06-18T23:00:00Z">
        <w:r w:rsidR="00F752DD">
          <w:t>Figure 10</w:t>
        </w:r>
      </w:ins>
      <w:del w:id="1276" w:author="Liu, Luyu" w:date="2020-06-18T23:00:00Z">
        <w:r w:rsidDel="00F752DD">
          <w:delText>Figure 16</w:delText>
        </w:r>
      </w:del>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56B66F10" w:rsidR="005A464A" w:rsidRDefault="005A464A" w:rsidP="005A464A">
      <w:pPr>
        <w:pStyle w:val="TimesNewRoman"/>
        <w:jc w:val="center"/>
      </w:pPr>
      <w:bookmarkStart w:id="1277" w:name="_Ref16255992"/>
      <w:commentRangeStart w:id="1278"/>
      <w:r>
        <w:t xml:space="preserve">Figure </w:t>
      </w:r>
      <w:fldSimple w:instr=" SEQ Figure \* ARABIC ">
        <w:ins w:id="1279" w:author="Liu, Luyu" w:date="2020-06-18T22:57:00Z">
          <w:r w:rsidR="00910368">
            <w:rPr>
              <w:noProof/>
            </w:rPr>
            <w:t>10</w:t>
          </w:r>
        </w:ins>
        <w:del w:id="1280" w:author="Liu, Luyu" w:date="2020-06-16T22:54:00Z">
          <w:r w:rsidR="001B4909" w:rsidDel="008F0380">
            <w:rPr>
              <w:noProof/>
            </w:rPr>
            <w:delText>14</w:delText>
          </w:r>
        </w:del>
      </w:fldSimple>
      <w:bookmarkEnd w:id="1277"/>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1278"/>
      <w:r>
        <w:rPr>
          <w:rStyle w:val="CommentReference"/>
          <w:rFonts w:asciiTheme="minorHAnsi" w:hAnsiTheme="minorHAnsi" w:cstheme="minorBidi"/>
        </w:rPr>
        <w:commentReference w:id="1278"/>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2F89A162"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of RTI impact on waiting time and the risk of missing a bus.</w:t>
      </w:r>
      <w:del w:id="1281" w:author="Liu, Luyu" w:date="2020-06-15T19:57:00Z">
        <w:r w:rsidDel="00A246E6">
          <w:rPr>
            <w:rFonts w:ascii="Times New Roman" w:hAnsi="Times New Roman" w:cs="Times New Roman"/>
            <w:sz w:val="24"/>
            <w:szCs w:val="24"/>
          </w:rPr>
          <w:delText xml:space="preserve">  </w:delText>
        </w:r>
      </w:del>
      <w:ins w:id="128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this paper, we theorize and validate the concept of reclaimed delay and discontinuity delay during the synchronization process between users and buses. We introduce the concept of trip planning strategy</w:t>
      </w:r>
      <w:del w:id="1283" w:author="Liu, Luyu" w:date="2020-06-13T12:34:00Z">
        <w:r w:rsidDel="00A1720D">
          <w:rPr>
            <w:rFonts w:ascii="Times New Roman" w:hAnsi="Times New Roman" w:cs="Times New Roman"/>
            <w:sz w:val="24"/>
            <w:szCs w:val="24"/>
          </w:rPr>
          <w:delText xml:space="preserve"> (TPS)</w:delText>
        </w:r>
      </w:del>
      <w:r>
        <w:rPr>
          <w:rFonts w:ascii="Times New Roman" w:hAnsi="Times New Roman" w:cs="Times New Roman"/>
          <w:sz w:val="24"/>
          <w:szCs w:val="24"/>
        </w:rPr>
        <w:t xml:space="preserve"> and five </w:t>
      </w:r>
      <w:ins w:id="1284" w:author="Liu, Luyu" w:date="2020-06-13T12:34:00Z">
        <w:r w:rsidR="00FC7D43">
          <w:rPr>
            <w:rFonts w:ascii="Times New Roman" w:hAnsi="Times New Roman" w:cs="Times New Roman"/>
            <w:sz w:val="24"/>
            <w:szCs w:val="24"/>
          </w:rPr>
          <w:t xml:space="preserve">different </w:t>
        </w:r>
      </w:ins>
      <w:r>
        <w:rPr>
          <w:rFonts w:ascii="Times New Roman" w:hAnsi="Times New Roman" w:cs="Times New Roman"/>
          <w:sz w:val="24"/>
          <w:szCs w:val="24"/>
        </w:rPr>
        <w:t xml:space="preserve">types </w:t>
      </w:r>
      <w:del w:id="1285" w:author="Liu, Luyu" w:date="2020-06-13T12:34:00Z">
        <w:r w:rsidDel="00FC7D43">
          <w:rPr>
            <w:rFonts w:ascii="Times New Roman" w:hAnsi="Times New Roman" w:cs="Times New Roman"/>
            <w:sz w:val="24"/>
            <w:szCs w:val="24"/>
          </w:rPr>
          <w:delText xml:space="preserve">of TPSs </w:delText>
        </w:r>
      </w:del>
      <w:r>
        <w:rPr>
          <w:rFonts w:ascii="Times New Roman" w:hAnsi="Times New Roman" w:cs="Times New Roman"/>
          <w:sz w:val="24"/>
          <w:szCs w:val="24"/>
        </w:rPr>
        <w:t xml:space="preserve">for both RTI and non-RTI users. We calculate the empirical wait time and risk of the different </w:t>
      </w:r>
      <w:del w:id="1286" w:author="Liu, Luyu" w:date="2020-06-13T12:34:00Z">
        <w:r w:rsidDel="00FA6C5B">
          <w:rPr>
            <w:rFonts w:ascii="Times New Roman" w:hAnsi="Times New Roman" w:cs="Times New Roman"/>
            <w:sz w:val="24"/>
            <w:szCs w:val="24"/>
          </w:rPr>
          <w:delText>TPS</w:delText>
        </w:r>
      </w:del>
      <w:ins w:id="1287"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xml:space="preserve"> using real-time bus location data for a representative bus route in a mid-sized US city.</w:t>
      </w:r>
      <w:del w:id="1288" w:author="Liu, Luyu" w:date="2020-06-15T19:57:00Z">
        <w:r w:rsidDel="00A246E6">
          <w:rPr>
            <w:rFonts w:ascii="Times New Roman" w:hAnsi="Times New Roman" w:cs="Times New Roman"/>
            <w:sz w:val="24"/>
            <w:szCs w:val="24"/>
          </w:rPr>
          <w:delText xml:space="preserve">  </w:delText>
        </w:r>
      </w:del>
      <w:ins w:id="128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find that the best RTI strategy, a prudent tactic (PT) with an optimized insurance buffer, performs roughly the same as a simple, follow-the-schedule tactic (ST) that does not use RTI.</w:t>
      </w:r>
      <w:del w:id="1290" w:author="Liu, Luyu" w:date="2020-06-15T19:57:00Z">
        <w:r w:rsidDel="00A246E6">
          <w:rPr>
            <w:rFonts w:ascii="Times New Roman" w:hAnsi="Times New Roman" w:cs="Times New Roman"/>
            <w:sz w:val="24"/>
            <w:szCs w:val="24"/>
          </w:rPr>
          <w:delText xml:space="preserve">  </w:delText>
        </w:r>
      </w:del>
      <w:ins w:id="129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w:t>
      </w:r>
      <w:r>
        <w:rPr>
          <w:rFonts w:ascii="Times New Roman" w:hAnsi="Times New Roman" w:cs="Times New Roman"/>
          <w:sz w:val="24"/>
          <w:szCs w:val="24"/>
        </w:rPr>
        <w:lastRenderedPageBreak/>
        <w:t>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w:t>
      </w:r>
      <w:del w:id="1292" w:author="Liu, Luyu" w:date="2020-06-15T19:57:00Z">
        <w:r w:rsidDel="00A246E6">
          <w:rPr>
            <w:rFonts w:ascii="Times New Roman" w:hAnsi="Times New Roman" w:cs="Times New Roman"/>
            <w:sz w:val="24"/>
            <w:szCs w:val="24"/>
          </w:rPr>
          <w:delText xml:space="preserve">  </w:delText>
        </w:r>
      </w:del>
      <w:ins w:id="129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suggests that RTI could make users’ waiting time significantly longer if apps are not using the appropriate trip planning strategy.</w:t>
      </w:r>
    </w:p>
    <w:p w14:paraId="13D67AD1" w14:textId="2729CE3B" w:rsidR="005A464A" w:rsidRDefault="005A464A" w:rsidP="005A464A">
      <w:pPr>
        <w:spacing w:line="256" w:lineRule="auto"/>
        <w:ind w:firstLine="720"/>
        <w:jc w:val="both"/>
        <w:rPr>
          <w:rFonts w:ascii="Times New Roman" w:hAnsi="Times New Roman" w:cs="Times New Roman"/>
          <w:sz w:val="24"/>
          <w:szCs w:val="24"/>
        </w:rPr>
      </w:pPr>
      <w:commentRangeStart w:id="1294"/>
      <w:commentRangeStart w:id="1295"/>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w:t>
      </w:r>
      <w:del w:id="1296" w:author="Liu, Luyu" w:date="2020-06-15T19:57:00Z">
        <w:r w:rsidDel="00A246E6">
          <w:rPr>
            <w:rFonts w:ascii="Times New Roman" w:hAnsi="Times New Roman" w:cs="Times New Roman"/>
            <w:sz w:val="24"/>
            <w:szCs w:val="24"/>
          </w:rPr>
          <w:delText xml:space="preserve">   </w:delText>
        </w:r>
      </w:del>
      <w:ins w:id="129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However, our results suggest that real-time performance data is not sufficient: RTI apps should also consider </w:t>
      </w:r>
      <w:commentRangeStart w:id="1298"/>
      <w:commentRangeStart w:id="1299"/>
      <w:r>
        <w:rPr>
          <w:rFonts w:ascii="Times New Roman" w:hAnsi="Times New Roman" w:cs="Times New Roman"/>
          <w:sz w:val="24"/>
          <w:szCs w:val="24"/>
        </w:rPr>
        <w:t>historical data to gauge the veracity of the RTI in reducing waiting time based on spatial and temporal context.</w:t>
      </w:r>
      <w:commentRangeEnd w:id="1298"/>
      <w:r>
        <w:rPr>
          <w:rStyle w:val="CommentReference"/>
        </w:rPr>
        <w:commentReference w:id="1298"/>
      </w:r>
      <w:commentRangeEnd w:id="1299"/>
      <w:r>
        <w:rPr>
          <w:rStyle w:val="CommentReference"/>
        </w:rPr>
        <w:commentReference w:id="1299"/>
      </w:r>
      <w:del w:id="1300" w:author="Liu, Luyu" w:date="2020-06-15T19:57:00Z">
        <w:r w:rsidDel="00A246E6">
          <w:rPr>
            <w:rFonts w:ascii="Times New Roman" w:hAnsi="Times New Roman" w:cs="Times New Roman"/>
            <w:sz w:val="24"/>
            <w:szCs w:val="24"/>
          </w:rPr>
          <w:delText xml:space="preserve">  </w:delText>
        </w:r>
      </w:del>
      <w:ins w:id="130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ers should also have the option of specifying different </w:t>
      </w:r>
      <w:del w:id="1302" w:author="Liu, Luyu" w:date="2020-06-13T12:34:00Z">
        <w:r w:rsidDel="00FA6C5B">
          <w:rPr>
            <w:rFonts w:ascii="Times New Roman" w:hAnsi="Times New Roman" w:cs="Times New Roman"/>
            <w:sz w:val="24"/>
            <w:szCs w:val="24"/>
          </w:rPr>
          <w:delText>TPS</w:delText>
        </w:r>
      </w:del>
      <w:ins w:id="1303"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including prudent strategies with insurance time buffers.</w:t>
      </w:r>
      <w:del w:id="1304" w:author="Liu, Luyu" w:date="2020-06-15T19:57:00Z">
        <w:r w:rsidDel="00A246E6">
          <w:rPr>
            <w:rFonts w:ascii="Times New Roman" w:hAnsi="Times New Roman" w:cs="Times New Roman"/>
            <w:sz w:val="24"/>
            <w:szCs w:val="24"/>
          </w:rPr>
          <w:delText xml:space="preserve">  </w:delText>
        </w:r>
      </w:del>
      <w:ins w:id="130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t present, most RTI apps do not consider missed risk and implicitly promote a greedy strategy: as we have shown, this is a risky and poor performing strategy.</w:t>
      </w:r>
      <w:del w:id="1306" w:author="Liu, Luyu" w:date="2020-06-15T19:57:00Z">
        <w:r w:rsidDel="00A246E6">
          <w:rPr>
            <w:rFonts w:ascii="Times New Roman" w:hAnsi="Times New Roman" w:cs="Times New Roman"/>
            <w:sz w:val="24"/>
            <w:szCs w:val="24"/>
          </w:rPr>
          <w:delText xml:space="preserve">  </w:delText>
        </w:r>
      </w:del>
      <w:ins w:id="130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techniques and measure we develop in this paper can help support a more holistic and sensitive approach to public transit RTI apps.</w:t>
      </w:r>
      <w:commentRangeEnd w:id="1294"/>
      <w:r>
        <w:rPr>
          <w:rStyle w:val="CommentReference"/>
        </w:rPr>
        <w:commentReference w:id="1294"/>
      </w:r>
      <w:commentRangeEnd w:id="1295"/>
      <w:r>
        <w:rPr>
          <w:rStyle w:val="CommentReference"/>
        </w:rPr>
        <w:commentReference w:id="1295"/>
      </w:r>
    </w:p>
    <w:p w14:paraId="26325501" w14:textId="6585E7F0"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del w:id="1308" w:author="Liu, Luyu" w:date="2020-06-13T15:20:00Z">
        <w:r w:rsidDel="00BB57AA">
          <w:rPr>
            <w:rFonts w:ascii="Times New Roman" w:hAnsi="Times New Roman" w:cs="Times New Roman"/>
            <w:sz w:val="24"/>
            <w:szCs w:val="24"/>
          </w:rPr>
          <w:delText xml:space="preserve">strathies </w:delText>
        </w:r>
      </w:del>
      <w:ins w:id="1309" w:author="Liu, Luyu" w:date="2020-06-13T15:20:00Z">
        <w:r w:rsidR="00BB57AA">
          <w:rPr>
            <w:rFonts w:ascii="Times New Roman" w:hAnsi="Times New Roman" w:cs="Times New Roman"/>
            <w:sz w:val="24"/>
            <w:szCs w:val="24"/>
          </w:rPr>
          <w:t xml:space="preserve">strategies </w:t>
        </w:r>
      </w:ins>
      <w:r>
        <w:rPr>
          <w:rFonts w:ascii="Times New Roman" w:hAnsi="Times New Roman" w:cs="Times New Roman"/>
          <w:sz w:val="24"/>
          <w:szCs w:val="24"/>
        </w:rPr>
        <w:t>based on context and user risk preferences.</w:t>
      </w:r>
      <w:del w:id="1310" w:author="Liu, Luyu" w:date="2020-06-14T14:28:00Z">
        <w:r w:rsidDel="001F7846">
          <w:rPr>
            <w:rFonts w:ascii="Times New Roman" w:hAnsi="Times New Roman" w:cs="Times New Roman"/>
            <w:sz w:val="24"/>
            <w:szCs w:val="24"/>
          </w:rPr>
          <w:delText xml:space="preserve">   </w:delText>
        </w:r>
      </w:del>
    </w:p>
    <w:p w14:paraId="73F3E03A" w14:textId="485EBC9E"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w:t>
      </w:r>
      <w:ins w:id="1311" w:author="Liu, Luyu" w:date="2020-06-13T15:16:00Z">
        <w:r w:rsidR="0001558A">
          <w:rPr>
            <w:rFonts w:ascii="Times New Roman" w:hAnsi="Times New Roman" w:cs="Times New Roman"/>
            <w:sz w:val="24"/>
            <w:szCs w:val="24"/>
          </w:rPr>
          <w:t>each trip planning strategy</w:t>
        </w:r>
      </w:ins>
      <w:ins w:id="1312" w:author="Liu, Luyu" w:date="2020-06-13T15:17:00Z">
        <w:r w:rsidR="0001558A">
          <w:rPr>
            <w:rFonts w:ascii="Times New Roman" w:hAnsi="Times New Roman" w:cs="Times New Roman"/>
            <w:sz w:val="24"/>
            <w:szCs w:val="24"/>
          </w:rPr>
          <w:t>’s</w:t>
        </w:r>
      </w:ins>
      <w:ins w:id="1313" w:author="Liu, Luyu" w:date="2020-06-13T15:16:00Z">
        <w:r w:rsidR="0001558A">
          <w:rPr>
            <w:rFonts w:ascii="Times New Roman" w:hAnsi="Times New Roman" w:cs="Times New Roman"/>
            <w:sz w:val="24"/>
            <w:szCs w:val="24"/>
          </w:rPr>
          <w:t xml:space="preserve"> </w:t>
        </w:r>
      </w:ins>
      <w:del w:id="1314" w:author="Liu, Luyu" w:date="2020-06-13T15:17:00Z">
        <w:r w:rsidDel="0001558A">
          <w:rPr>
            <w:rFonts w:ascii="Times New Roman" w:hAnsi="Times New Roman" w:cs="Times New Roman"/>
            <w:sz w:val="24"/>
            <w:szCs w:val="24"/>
          </w:rPr>
          <w:delText xml:space="preserve">individual passenger’s </w:delText>
        </w:r>
      </w:del>
      <w:r>
        <w:rPr>
          <w:rFonts w:ascii="Times New Roman" w:hAnsi="Times New Roman" w:cs="Times New Roman"/>
          <w:sz w:val="24"/>
          <w:szCs w:val="24"/>
        </w:rPr>
        <w:t xml:space="preserve">performance </w:t>
      </w:r>
      <w:ins w:id="1315" w:author="Liu, Luyu" w:date="2020-06-13T15:17:00Z">
        <w:r w:rsidR="0001558A">
          <w:rPr>
            <w:rFonts w:ascii="Times New Roman" w:hAnsi="Times New Roman" w:cs="Times New Roman"/>
            <w:sz w:val="24"/>
            <w:szCs w:val="24"/>
          </w:rPr>
          <w:t xml:space="preserve">at individual level </w:t>
        </w:r>
      </w:ins>
      <w:r>
        <w:rPr>
          <w:rFonts w:ascii="Times New Roman" w:hAnsi="Times New Roman" w:cs="Times New Roman"/>
          <w:sz w:val="24"/>
          <w:szCs w:val="24"/>
        </w:rPr>
        <w:t xml:space="preserve">is systematically discussed in this paper, we do not empirically </w:t>
      </w:r>
      <w:ins w:id="1316" w:author="Liu, Luyu" w:date="2020-06-13T15:15:00Z">
        <w:r w:rsidR="00D32CB3">
          <w:rPr>
            <w:rFonts w:ascii="Times New Roman" w:hAnsi="Times New Roman" w:cs="Times New Roman"/>
            <w:sz w:val="24"/>
            <w:szCs w:val="24"/>
          </w:rPr>
          <w:t xml:space="preserve">survey </w:t>
        </w:r>
      </w:ins>
      <w:del w:id="1317" w:author="Liu, Luyu" w:date="2020-06-13T15:15:00Z">
        <w:r w:rsidDel="00D32CB3">
          <w:rPr>
            <w:rFonts w:ascii="Times New Roman" w:hAnsi="Times New Roman" w:cs="Times New Roman"/>
            <w:sz w:val="24"/>
            <w:szCs w:val="24"/>
          </w:rPr>
          <w:delText xml:space="preserve">investigate </w:delText>
        </w:r>
      </w:del>
      <w:r>
        <w:rPr>
          <w:rFonts w:ascii="Times New Roman" w:hAnsi="Times New Roman" w:cs="Times New Roman"/>
          <w:sz w:val="24"/>
          <w:szCs w:val="24"/>
        </w:rPr>
        <w:t xml:space="preserve">or simulate the proportions of </w:t>
      </w:r>
      <w:ins w:id="1318" w:author="Liu, Luyu" w:date="2020-06-13T15:15:00Z">
        <w:r w:rsidR="00D32CB3">
          <w:rPr>
            <w:rFonts w:ascii="Times New Roman" w:hAnsi="Times New Roman" w:cs="Times New Roman"/>
            <w:sz w:val="24"/>
            <w:szCs w:val="24"/>
          </w:rPr>
          <w:t>the users using each trip planning strategy</w:t>
        </w:r>
      </w:ins>
      <w:ins w:id="1319" w:author="Liu, Luyu" w:date="2020-06-13T15:17:00Z">
        <w:r w:rsidR="00BB57AA">
          <w:rPr>
            <w:rFonts w:ascii="Times New Roman" w:hAnsi="Times New Roman" w:cs="Times New Roman"/>
            <w:sz w:val="24"/>
            <w:szCs w:val="24"/>
          </w:rPr>
          <w:t xml:space="preserve"> among all users</w:t>
        </w:r>
      </w:ins>
      <w:del w:id="1320" w:author="Liu, Luyu" w:date="2020-06-13T15:15:00Z">
        <w:r w:rsidDel="00D32CB3">
          <w:rPr>
            <w:rFonts w:ascii="Times New Roman" w:hAnsi="Times New Roman" w:cs="Times New Roman"/>
            <w:sz w:val="24"/>
            <w:szCs w:val="24"/>
          </w:rPr>
          <w:delText xml:space="preserve">each user type as in as </w:delText>
        </w:r>
        <w:r w:rsidDel="00D32CB3">
          <w:rPr>
            <w:rFonts w:ascii="Times New Roman" w:hAnsi="Times New Roman" w:cs="Times New Roman"/>
            <w:sz w:val="24"/>
            <w:szCs w:val="24"/>
          </w:rPr>
          <w:fldChar w:fldCharType="begin" w:fldLock="1"/>
        </w:r>
        <w:r w:rsidDel="00D32CB3">
          <w:rPr>
            <w:rFonts w:ascii="Times New Roman" w:hAnsi="Times New Roman" w:cs="Times New Roman"/>
            <w:sz w:val="24"/>
            <w:szCs w:val="24"/>
          </w:rPr>
          <w:del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delInstrText>
        </w:r>
        <w:r w:rsidDel="00D32CB3">
          <w:rPr>
            <w:rFonts w:ascii="Times New Roman" w:hAnsi="Times New Roman" w:cs="Times New Roman"/>
            <w:sz w:val="24"/>
            <w:szCs w:val="24"/>
          </w:rPr>
          <w:fldChar w:fldCharType="separate"/>
        </w:r>
        <w:r w:rsidDel="00D32CB3">
          <w:rPr>
            <w:rFonts w:ascii="Times New Roman" w:hAnsi="Times New Roman" w:cs="Times New Roman"/>
            <w:noProof/>
            <w:sz w:val="24"/>
            <w:szCs w:val="24"/>
          </w:rPr>
          <w:delText>Jolliffe &amp; Hutchinson</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75)</w:delText>
        </w:r>
        <w:r w:rsidDel="00D32CB3">
          <w:rPr>
            <w:rFonts w:ascii="Times New Roman" w:hAnsi="Times New Roman" w:cs="Times New Roman"/>
            <w:sz w:val="24"/>
            <w:szCs w:val="24"/>
          </w:rPr>
          <w:fldChar w:fldCharType="end"/>
        </w:r>
        <w:r w:rsidDel="00D32CB3">
          <w:rPr>
            <w:rFonts w:ascii="Times New Roman" w:hAnsi="Times New Roman" w:cs="Times New Roman"/>
            <w:sz w:val="24"/>
            <w:szCs w:val="24"/>
          </w:rPr>
          <w:delText xml:space="preserve"> and </w:delText>
        </w:r>
        <w:r w:rsidDel="00D32CB3">
          <w:rPr>
            <w:rFonts w:ascii="Times New Roman" w:hAnsi="Times New Roman" w:cs="Times New Roman"/>
            <w:noProof/>
            <w:sz w:val="24"/>
            <w:szCs w:val="24"/>
          </w:rPr>
          <w:fldChar w:fldCharType="begin" w:fldLock="1"/>
        </w:r>
        <w:r w:rsidDel="00D32CB3">
          <w:rPr>
            <w:rFonts w:ascii="Times New Roman" w:hAnsi="Times New Roman" w:cs="Times New Roman"/>
            <w:noProof/>
            <w:sz w:val="24"/>
            <w:szCs w:val="24"/>
          </w:rPr>
          <w:del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delInstrText>
        </w:r>
        <w:r w:rsidDel="00D32CB3">
          <w:rPr>
            <w:rFonts w:ascii="Times New Roman" w:hAnsi="Times New Roman" w:cs="Times New Roman"/>
            <w:noProof/>
            <w:sz w:val="24"/>
            <w:szCs w:val="24"/>
          </w:rPr>
          <w:fldChar w:fldCharType="separate"/>
        </w:r>
        <w:r w:rsidDel="00D32CB3">
          <w:rPr>
            <w:rFonts w:ascii="Times New Roman" w:hAnsi="Times New Roman" w:cs="Times New Roman"/>
            <w:noProof/>
            <w:sz w:val="24"/>
            <w:szCs w:val="24"/>
          </w:rPr>
          <w:delText>Bowman &amp; Turnquist</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81)</w:delText>
        </w:r>
        <w:r w:rsidDel="00D32CB3">
          <w:rPr>
            <w:rFonts w:ascii="Times New Roman" w:hAnsi="Times New Roman" w:cs="Times New Roman"/>
            <w:noProof/>
            <w:sz w:val="24"/>
            <w:szCs w:val="24"/>
          </w:rPr>
          <w:fldChar w:fldCharType="end"/>
        </w:r>
      </w:del>
      <w:r>
        <w:rPr>
          <w:rFonts w:ascii="Times New Roman" w:hAnsi="Times New Roman" w:cs="Times New Roman"/>
          <w:noProof/>
          <w:sz w:val="24"/>
          <w:szCs w:val="24"/>
        </w:rPr>
        <w:t>.</w:t>
      </w:r>
      <w:ins w:id="1321" w:author="Liu, Luyu" w:date="2020-06-13T17:09:00Z">
        <w:r w:rsidR="007C3594">
          <w:rPr>
            <w:rFonts w:ascii="Times New Roman" w:hAnsi="Times New Roman" w:cs="Times New Roman"/>
            <w:noProof/>
            <w:sz w:val="24"/>
            <w:szCs w:val="24"/>
          </w:rPr>
          <w:t xml:space="preserve"> </w:t>
        </w:r>
      </w:ins>
      <w:del w:id="1322" w:author="Liu, Luyu" w:date="2020-06-13T17:09:00Z">
        <w:r w:rsidDel="007C3594">
          <w:rPr>
            <w:rFonts w:ascii="Times New Roman" w:hAnsi="Times New Roman" w:cs="Times New Roman"/>
            <w:noProof/>
            <w:sz w:val="24"/>
            <w:szCs w:val="24"/>
          </w:rPr>
          <w:delText xml:space="preserve">   </w:delText>
        </w:r>
      </w:del>
      <w:r>
        <w:rPr>
          <w:rFonts w:ascii="Times New Roman" w:hAnsi="Times New Roman" w:cs="Times New Roman"/>
          <w:noProof/>
          <w:sz w:val="24"/>
          <w:szCs w:val="24"/>
        </w:rPr>
        <w:t xml:space="preserve">Future research should survey the different </w:t>
      </w:r>
      <w:ins w:id="1323" w:author="Liu, Luyu" w:date="2020-06-13T15:18:00Z">
        <w:r w:rsidR="00BB57AA">
          <w:rPr>
            <w:rFonts w:ascii="Times New Roman" w:hAnsi="Times New Roman" w:cs="Times New Roman"/>
            <w:noProof/>
            <w:sz w:val="24"/>
            <w:szCs w:val="24"/>
          </w:rPr>
          <w:t xml:space="preserve">trip planning strategies </w:t>
        </w:r>
      </w:ins>
      <w:r>
        <w:rPr>
          <w:rFonts w:ascii="Times New Roman" w:hAnsi="Times New Roman" w:cs="Times New Roman"/>
          <w:noProof/>
          <w:sz w:val="24"/>
          <w:szCs w:val="24"/>
        </w:rPr>
        <w:t>user groups</w:t>
      </w:r>
      <w:del w:id="1324" w:author="Liu, Luyu" w:date="2020-06-13T15:18:00Z">
        <w:r w:rsidDel="00BB57AA">
          <w:rPr>
            <w:rFonts w:ascii="Times New Roman" w:hAnsi="Times New Roman" w:cs="Times New Roman"/>
            <w:noProof/>
            <w:sz w:val="24"/>
            <w:szCs w:val="24"/>
          </w:rPr>
          <w:delText xml:space="preserve"> </w:delText>
        </w:r>
      </w:del>
      <w:ins w:id="1325" w:author="Liu, Luyu" w:date="2020-06-13T15:18:00Z">
        <w:r w:rsidR="00BB57AA">
          <w:rPr>
            <w:rFonts w:ascii="Times New Roman" w:hAnsi="Times New Roman" w:cs="Times New Roman"/>
            <w:noProof/>
            <w:sz w:val="24"/>
            <w:szCs w:val="24"/>
          </w:rPr>
          <w:t xml:space="preserve"> </w:t>
        </w:r>
      </w:ins>
      <w:r>
        <w:rPr>
          <w:rFonts w:ascii="Times New Roman" w:hAnsi="Times New Roman" w:cs="Times New Roman"/>
          <w:noProof/>
          <w:sz w:val="24"/>
          <w:szCs w:val="24"/>
        </w:rPr>
        <w:t>and the way in which they use transit apps in their decision making</w:t>
      </w:r>
      <w:ins w:id="1326" w:author="Liu, Luyu" w:date="2020-06-13T15:25:00Z">
        <w:r w:rsidR="00687CCC">
          <w:rPr>
            <w:rFonts w:ascii="Times New Roman" w:hAnsi="Times New Roman" w:cs="Times New Roman"/>
            <w:noProof/>
            <w:sz w:val="24"/>
            <w:szCs w:val="24"/>
          </w:rPr>
          <w:t>. This include</w:t>
        </w:r>
      </w:ins>
      <w:ins w:id="1327" w:author="Liu, Luyu" w:date="2020-06-13T15:29:00Z">
        <w:r w:rsidR="00687CCC">
          <w:rPr>
            <w:rFonts w:ascii="Times New Roman" w:hAnsi="Times New Roman" w:cs="Times New Roman"/>
            <w:noProof/>
            <w:sz w:val="24"/>
            <w:szCs w:val="24"/>
          </w:rPr>
          <w:t>s</w:t>
        </w:r>
      </w:ins>
      <w:ins w:id="1328" w:author="Liu, Luyu" w:date="2020-06-13T15:25:00Z">
        <w:r w:rsidR="00687CCC">
          <w:rPr>
            <w:rFonts w:ascii="Times New Roman" w:hAnsi="Times New Roman" w:cs="Times New Roman"/>
            <w:noProof/>
            <w:sz w:val="24"/>
            <w:szCs w:val="24"/>
          </w:rPr>
          <w:t xml:space="preserve"> but </w:t>
        </w:r>
      </w:ins>
      <w:ins w:id="1329" w:author="Liu, Luyu" w:date="2020-06-13T15:26:00Z">
        <w:r w:rsidR="00687CCC">
          <w:rPr>
            <w:rFonts w:ascii="Times New Roman" w:hAnsi="Times New Roman" w:cs="Times New Roman"/>
            <w:noProof/>
            <w:sz w:val="24"/>
            <w:szCs w:val="24"/>
          </w:rPr>
          <w:t xml:space="preserve">is </w:t>
        </w:r>
      </w:ins>
      <w:ins w:id="1330" w:author="Liu, Luyu" w:date="2020-06-13T15:25:00Z">
        <w:r w:rsidR="00687CCC">
          <w:rPr>
            <w:rFonts w:ascii="Times New Roman" w:hAnsi="Times New Roman" w:cs="Times New Roman"/>
            <w:noProof/>
            <w:sz w:val="24"/>
            <w:szCs w:val="24"/>
          </w:rPr>
          <w:t xml:space="preserve">not limit to the distribution of actual inssurance buffer and actual </w:t>
        </w:r>
      </w:ins>
      <w:ins w:id="1331" w:author="Liu, Luyu" w:date="2020-06-13T15:27:00Z">
        <w:r w:rsidR="00687CCC">
          <w:rPr>
            <w:rFonts w:ascii="Times New Roman" w:hAnsi="Times New Roman" w:cs="Times New Roman"/>
            <w:noProof/>
            <w:sz w:val="24"/>
            <w:szCs w:val="24"/>
          </w:rPr>
          <w:t>waiting time</w:t>
        </w:r>
      </w:ins>
      <w:ins w:id="1332" w:author="Liu, Luyu" w:date="2020-06-13T15:28:00Z">
        <w:r w:rsidR="00687CCC">
          <w:rPr>
            <w:rFonts w:ascii="Times New Roman" w:hAnsi="Times New Roman" w:cs="Times New Roman"/>
            <w:noProof/>
            <w:sz w:val="24"/>
            <w:szCs w:val="24"/>
          </w:rPr>
          <w:t>.</w:t>
        </w:r>
      </w:ins>
      <w:ins w:id="1333" w:author="Liu, Luyu" w:date="2020-06-13T15:33:00Z">
        <w:r w:rsidR="00067856">
          <w:rPr>
            <w:rFonts w:ascii="Times New Roman" w:hAnsi="Times New Roman" w:cs="Times New Roman"/>
            <w:noProof/>
            <w:sz w:val="24"/>
            <w:szCs w:val="24"/>
          </w:rPr>
          <w:t xml:space="preserve"> The progress on these issues will</w:t>
        </w:r>
      </w:ins>
      <w:del w:id="1334" w:author="Liu, Luyu" w:date="2020-06-13T15:28:00Z">
        <w:r w:rsidDel="00687CCC">
          <w:rPr>
            <w:rFonts w:ascii="Times New Roman" w:hAnsi="Times New Roman" w:cs="Times New Roman"/>
            <w:noProof/>
            <w:sz w:val="24"/>
            <w:szCs w:val="24"/>
          </w:rPr>
          <w:delText xml:space="preserve"> so</w:delText>
        </w:r>
      </w:del>
      <w:del w:id="1335" w:author="Liu, Luyu" w:date="2020-06-13T15:33:00Z">
        <w:r w:rsidDel="00067856">
          <w:rPr>
            <w:rFonts w:ascii="Times New Roman" w:hAnsi="Times New Roman" w:cs="Times New Roman"/>
            <w:noProof/>
            <w:sz w:val="24"/>
            <w:szCs w:val="24"/>
          </w:rPr>
          <w:delText xml:space="preserve"> </w:delText>
        </w:r>
      </w:del>
      <w:ins w:id="1336" w:author="Liu, Luyu" w:date="2020-06-13T15:29:00Z">
        <w:r w:rsidR="00067856">
          <w:rPr>
            <w:rFonts w:ascii="Times New Roman" w:hAnsi="Times New Roman" w:cs="Times New Roman"/>
            <w:noProof/>
            <w:sz w:val="24"/>
            <w:szCs w:val="24"/>
          </w:rPr>
          <w:t xml:space="preserve"> help </w:t>
        </w:r>
      </w:ins>
      <w:ins w:id="1337" w:author="Liu, Luyu" w:date="2020-06-13T15:34:00Z">
        <w:r w:rsidR="004D36B5">
          <w:rPr>
            <w:rFonts w:ascii="Times New Roman" w:hAnsi="Times New Roman" w:cs="Times New Roman"/>
            <w:noProof/>
            <w:sz w:val="24"/>
            <w:szCs w:val="24"/>
          </w:rPr>
          <w:t xml:space="preserve">to </w:t>
        </w:r>
      </w:ins>
      <w:ins w:id="1338" w:author="Liu, Luyu" w:date="2020-06-13T15:29:00Z">
        <w:r w:rsidR="00067856">
          <w:rPr>
            <w:rFonts w:ascii="Times New Roman" w:hAnsi="Times New Roman" w:cs="Times New Roman"/>
            <w:noProof/>
            <w:sz w:val="24"/>
            <w:szCs w:val="24"/>
          </w:rPr>
          <w:t>understand</w:t>
        </w:r>
      </w:ins>
      <w:ins w:id="1339" w:author="Liu, Luyu" w:date="2020-06-13T15:28:00Z">
        <w:r w:rsidR="00687CCC">
          <w:rPr>
            <w:rFonts w:ascii="Times New Roman" w:hAnsi="Times New Roman" w:cs="Times New Roman"/>
            <w:noProof/>
            <w:sz w:val="24"/>
            <w:szCs w:val="24"/>
          </w:rPr>
          <w:t xml:space="preserve"> </w:t>
        </w:r>
      </w:ins>
      <w:del w:id="1340" w:author="Liu, Luyu" w:date="2020-06-13T15:28:00Z">
        <w:r w:rsidDel="00687CCC">
          <w:rPr>
            <w:rFonts w:ascii="Times New Roman" w:hAnsi="Times New Roman" w:cs="Times New Roman"/>
            <w:noProof/>
            <w:sz w:val="24"/>
            <w:szCs w:val="24"/>
          </w:rPr>
          <w:delText xml:space="preserve">that </w:delText>
        </w:r>
      </w:del>
      <w:r>
        <w:rPr>
          <w:rFonts w:ascii="Times New Roman" w:hAnsi="Times New Roman" w:cs="Times New Roman"/>
          <w:noProof/>
          <w:sz w:val="24"/>
          <w:szCs w:val="24"/>
        </w:rPr>
        <w:t>RTI apps’ collective impact on the whole population</w:t>
      </w:r>
      <w:del w:id="1341" w:author="Liu, Luyu" w:date="2020-06-13T15:30:00Z">
        <w:r w:rsidDel="00067856">
          <w:rPr>
            <w:rFonts w:ascii="Times New Roman" w:hAnsi="Times New Roman" w:cs="Times New Roman"/>
            <w:noProof/>
            <w:sz w:val="24"/>
            <w:szCs w:val="24"/>
          </w:rPr>
          <w:delText xml:space="preserve"> could be understood</w:delText>
        </w:r>
      </w:del>
      <w:r>
        <w:rPr>
          <w:rFonts w:ascii="Times New Roman" w:hAnsi="Times New Roman" w:cs="Times New Roman"/>
          <w:noProof/>
          <w:sz w:val="24"/>
          <w:szCs w:val="24"/>
        </w:rPr>
        <w:t>.</w:t>
      </w:r>
      <w:ins w:id="1342" w:author="Liu, Luyu" w:date="2020-06-13T17:09:00Z">
        <w:r w:rsidR="007C3594">
          <w:rPr>
            <w:rFonts w:ascii="Times New Roman" w:hAnsi="Times New Roman" w:cs="Times New Roman"/>
            <w:noProof/>
            <w:sz w:val="24"/>
            <w:szCs w:val="24"/>
          </w:rPr>
          <w:t xml:space="preserve"> Meanwhile, we also encourage future studies to expand the </w:t>
        </w:r>
      </w:ins>
      <w:ins w:id="1343" w:author="Liu, Luyu" w:date="2020-06-13T17:10:00Z">
        <w:r w:rsidR="007C3594">
          <w:rPr>
            <w:rFonts w:ascii="Times New Roman" w:hAnsi="Times New Roman" w:cs="Times New Roman"/>
            <w:noProof/>
            <w:sz w:val="24"/>
            <w:szCs w:val="24"/>
          </w:rPr>
          <w:t>methods and measures to more transit systems</w:t>
        </w:r>
      </w:ins>
      <w:ins w:id="1344" w:author="Liu, Luyu" w:date="2020-06-14T14:35:00Z">
        <w:r w:rsidR="001F7846">
          <w:rPr>
            <w:rFonts w:ascii="Times New Roman" w:hAnsi="Times New Roman" w:cs="Times New Roman"/>
            <w:noProof/>
            <w:sz w:val="24"/>
            <w:szCs w:val="24"/>
          </w:rPr>
          <w:t xml:space="preserve"> to test the transferability of the conclusion</w:t>
        </w:r>
      </w:ins>
      <w:ins w:id="1345" w:author="Liu, Luyu" w:date="2020-06-14T14:36:00Z">
        <w:r w:rsidR="001F7846">
          <w:rPr>
            <w:rFonts w:ascii="Times New Roman" w:hAnsi="Times New Roman" w:cs="Times New Roman"/>
            <w:noProof/>
            <w:sz w:val="24"/>
            <w:szCs w:val="24"/>
          </w:rPr>
          <w:t>s</w:t>
        </w:r>
      </w:ins>
      <w:ins w:id="1346" w:author="Liu, Luyu" w:date="2020-06-14T14:35:00Z">
        <w:r w:rsidR="001F7846">
          <w:rPr>
            <w:rFonts w:ascii="Times New Roman" w:hAnsi="Times New Roman" w:cs="Times New Roman"/>
            <w:noProof/>
            <w:sz w:val="24"/>
            <w:szCs w:val="24"/>
          </w:rPr>
          <w:t xml:space="preserve"> </w:t>
        </w:r>
      </w:ins>
      <w:ins w:id="1347" w:author="Liu, Luyu" w:date="2020-06-14T14:37:00Z">
        <w:r w:rsidR="00B1253D">
          <w:rPr>
            <w:rFonts w:ascii="Times New Roman" w:hAnsi="Times New Roman" w:cs="Times New Roman"/>
            <w:noProof/>
            <w:sz w:val="24"/>
            <w:szCs w:val="24"/>
          </w:rPr>
          <w:t>drawn from</w:t>
        </w:r>
      </w:ins>
      <w:ins w:id="1348" w:author="Liu, Luyu" w:date="2020-06-14T14:39:00Z">
        <w:r w:rsidR="00B1253D">
          <w:rPr>
            <w:rFonts w:ascii="Times New Roman" w:hAnsi="Times New Roman" w:cs="Times New Roman"/>
            <w:noProof/>
            <w:sz w:val="24"/>
            <w:szCs w:val="24"/>
          </w:rPr>
          <w:t xml:space="preserve"> the</w:t>
        </w:r>
      </w:ins>
      <w:ins w:id="1349" w:author="Liu, Luyu" w:date="2020-06-14T14:37:00Z">
        <w:r w:rsidR="00B1253D">
          <w:rPr>
            <w:rFonts w:ascii="Times New Roman" w:hAnsi="Times New Roman" w:cs="Times New Roman"/>
            <w:noProof/>
            <w:sz w:val="24"/>
            <w:szCs w:val="24"/>
          </w:rPr>
          <w:t xml:space="preserve"> COTA system. </w:t>
        </w:r>
      </w:ins>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lastRenderedPageBreak/>
        <w:t>Reference:</w:t>
      </w:r>
    </w:p>
    <w:commentRangeStart w:id="1350"/>
    <w:p w14:paraId="05116554" w14:textId="71134A29" w:rsidR="00E91427" w:rsidRPr="00E91427" w:rsidRDefault="005A464A"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91427" w:rsidRPr="00E91427">
        <w:rPr>
          <w:rFonts w:ascii="Times New Roman" w:hAnsi="Times New Roman" w:cs="Times New Roman"/>
          <w:noProof/>
          <w:sz w:val="24"/>
          <w:szCs w:val="24"/>
        </w:rPr>
        <w:t xml:space="preserve">Algers, Staffan, Stein Hansen, and Goran Tegner. 1975. “Role of Waiting Time, Comfort, and Convenience in Modal Choice for Work Trip.” </w:t>
      </w:r>
      <w:r w:rsidR="00E91427" w:rsidRPr="00E91427">
        <w:rPr>
          <w:rFonts w:ascii="Times New Roman" w:hAnsi="Times New Roman" w:cs="Times New Roman"/>
          <w:i/>
          <w:iCs/>
          <w:noProof/>
          <w:sz w:val="24"/>
          <w:szCs w:val="24"/>
        </w:rPr>
        <w:t>Transportation Research Record</w:t>
      </w:r>
      <w:r w:rsidR="00E91427" w:rsidRPr="00E91427">
        <w:rPr>
          <w:rFonts w:ascii="Times New Roman" w:hAnsi="Times New Roman" w:cs="Times New Roman"/>
          <w:noProof/>
          <w:sz w:val="24"/>
          <w:szCs w:val="24"/>
        </w:rPr>
        <w:t xml:space="preserve"> 534(534): 38–51.</w:t>
      </w:r>
    </w:p>
    <w:p w14:paraId="07690988"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Bowman, Larry A., and Mark A. Turnquist. 1981. “Service Frequency, Schedule Reliability and Passenger Wait Times at Transit Stops.” </w:t>
      </w:r>
      <w:r w:rsidRPr="00E91427">
        <w:rPr>
          <w:rFonts w:ascii="Times New Roman" w:hAnsi="Times New Roman" w:cs="Times New Roman"/>
          <w:i/>
          <w:iCs/>
          <w:noProof/>
          <w:sz w:val="24"/>
          <w:szCs w:val="24"/>
        </w:rPr>
        <w:t>Transportation Research Part A: General</w:t>
      </w:r>
      <w:r w:rsidRPr="00E91427">
        <w:rPr>
          <w:rFonts w:ascii="Times New Roman" w:hAnsi="Times New Roman" w:cs="Times New Roman"/>
          <w:noProof/>
          <w:sz w:val="24"/>
          <w:szCs w:val="24"/>
        </w:rPr>
        <w:t xml:space="preserve"> 15(6): 465–71.</w:t>
      </w:r>
    </w:p>
    <w:p w14:paraId="639F5ADB"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Brakewood, Candace et al. 2015. “An Analysis of Commuter Rail Real-Time Information in Boston.” </w:t>
      </w:r>
      <w:r w:rsidRPr="00E91427">
        <w:rPr>
          <w:rFonts w:ascii="Times New Roman" w:hAnsi="Times New Roman" w:cs="Times New Roman"/>
          <w:i/>
          <w:iCs/>
          <w:noProof/>
          <w:sz w:val="24"/>
          <w:szCs w:val="24"/>
        </w:rPr>
        <w:t>Journal of Public Transportation</w:t>
      </w:r>
      <w:r w:rsidRPr="00E91427">
        <w:rPr>
          <w:rFonts w:ascii="Times New Roman" w:hAnsi="Times New Roman" w:cs="Times New Roman"/>
          <w:noProof/>
          <w:sz w:val="24"/>
          <w:szCs w:val="24"/>
        </w:rPr>
        <w:t xml:space="preserve"> 18(1): 1–20.</w:t>
      </w:r>
    </w:p>
    <w:p w14:paraId="736D6317"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E91427">
        <w:rPr>
          <w:rFonts w:ascii="Times New Roman" w:hAnsi="Times New Roman" w:cs="Times New Roman"/>
          <w:i/>
          <w:iCs/>
          <w:noProof/>
          <w:sz w:val="24"/>
          <w:szCs w:val="24"/>
        </w:rPr>
        <w:t>Transportation Research Part A: Policy and Practice</w:t>
      </w:r>
      <w:r w:rsidRPr="00E91427">
        <w:rPr>
          <w:rFonts w:ascii="Times New Roman" w:hAnsi="Times New Roman" w:cs="Times New Roman"/>
          <w:noProof/>
          <w:sz w:val="24"/>
          <w:szCs w:val="24"/>
        </w:rPr>
        <w:t xml:space="preserve"> 69: 409–22.</w:t>
      </w:r>
    </w:p>
    <w:p w14:paraId="467F59E6"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Brakewood, Candace, and Kari Watkins. 2019. “A Literature Review of the Passenger Benefits of Real-Time Transit Information.” </w:t>
      </w:r>
      <w:r w:rsidRPr="00E91427">
        <w:rPr>
          <w:rFonts w:ascii="Times New Roman" w:hAnsi="Times New Roman" w:cs="Times New Roman"/>
          <w:i/>
          <w:iCs/>
          <w:noProof/>
          <w:sz w:val="24"/>
          <w:szCs w:val="24"/>
        </w:rPr>
        <w:t>Transport Reviews</w:t>
      </w:r>
      <w:r w:rsidRPr="00E91427">
        <w:rPr>
          <w:rFonts w:ascii="Times New Roman" w:hAnsi="Times New Roman" w:cs="Times New Roman"/>
          <w:noProof/>
          <w:sz w:val="24"/>
          <w:szCs w:val="24"/>
        </w:rPr>
        <w:t xml:space="preserve"> 39(3): 327–56.</w:t>
      </w:r>
    </w:p>
    <w:p w14:paraId="1EA89FCD"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abannes, Theophile et al. 2018. “Measuring Regret in Routing: Assessing the Impact of Increased App Usage.” In </w:t>
      </w:r>
      <w:r w:rsidRPr="00E91427">
        <w:rPr>
          <w:rFonts w:ascii="Times New Roman" w:hAnsi="Times New Roman" w:cs="Times New Roman"/>
          <w:i/>
          <w:iCs/>
          <w:noProof/>
          <w:sz w:val="24"/>
          <w:szCs w:val="24"/>
        </w:rPr>
        <w:t>IEEE Conference on Intelligent Transportation Systems, Proceedings, ITSC</w:t>
      </w:r>
      <w:r w:rsidRPr="00E91427">
        <w:rPr>
          <w:rFonts w:ascii="Times New Roman" w:hAnsi="Times New Roman" w:cs="Times New Roman"/>
          <w:noProof/>
          <w:sz w:val="24"/>
          <w:szCs w:val="24"/>
        </w:rPr>
        <w:t>, IEEE, 2589–94.</w:t>
      </w:r>
    </w:p>
    <w:p w14:paraId="46074DBE"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ats, Oded. 2019. “Determinants of Bus Riding Time Deviations: Relationship between Driving Patterns and Transit Performance.” </w:t>
      </w:r>
      <w:r w:rsidRPr="00E91427">
        <w:rPr>
          <w:rFonts w:ascii="Times New Roman" w:hAnsi="Times New Roman" w:cs="Times New Roman"/>
          <w:i/>
          <w:iCs/>
          <w:noProof/>
          <w:sz w:val="24"/>
          <w:szCs w:val="24"/>
        </w:rPr>
        <w:t>Journal of Transportation Engineering, Part A: Systems</w:t>
      </w:r>
      <w:r w:rsidRPr="00E91427">
        <w:rPr>
          <w:rFonts w:ascii="Times New Roman" w:hAnsi="Times New Roman" w:cs="Times New Roman"/>
          <w:noProof/>
          <w:sz w:val="24"/>
          <w:szCs w:val="24"/>
        </w:rPr>
        <w:t xml:space="preserve"> 145(1): 4018078.</w:t>
      </w:r>
    </w:p>
    <w:p w14:paraId="213E5CCC"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E91427">
        <w:rPr>
          <w:rFonts w:ascii="Times New Roman" w:hAnsi="Times New Roman" w:cs="Times New Roman"/>
          <w:i/>
          <w:iCs/>
          <w:noProof/>
          <w:sz w:val="24"/>
          <w:szCs w:val="24"/>
        </w:rPr>
        <w:t>EURO Journal on Transportation and Logistics</w:t>
      </w:r>
      <w:r w:rsidRPr="00E91427">
        <w:rPr>
          <w:rFonts w:ascii="Times New Roman" w:hAnsi="Times New Roman" w:cs="Times New Roman"/>
          <w:noProof/>
          <w:sz w:val="24"/>
          <w:szCs w:val="24"/>
        </w:rPr>
        <w:t xml:space="preserve"> 6(3): 247–70.</w:t>
      </w:r>
    </w:p>
    <w:p w14:paraId="707AD1BA"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ats, Oded, and Gerasimos Loutos. 2016a. “Evaluating the Added-Value of Online Bus Arrival Prediction Schemes.” </w:t>
      </w:r>
      <w:r w:rsidRPr="00E91427">
        <w:rPr>
          <w:rFonts w:ascii="Times New Roman" w:hAnsi="Times New Roman" w:cs="Times New Roman"/>
          <w:i/>
          <w:iCs/>
          <w:noProof/>
          <w:sz w:val="24"/>
          <w:szCs w:val="24"/>
        </w:rPr>
        <w:t>Transportation Research Part A: Policy and Practice</w:t>
      </w:r>
      <w:r w:rsidRPr="00E91427">
        <w:rPr>
          <w:rFonts w:ascii="Times New Roman" w:hAnsi="Times New Roman" w:cs="Times New Roman"/>
          <w:noProof/>
          <w:sz w:val="24"/>
          <w:szCs w:val="24"/>
        </w:rPr>
        <w:t xml:space="preserve"> 86: 35–55. http://www.sciencedirect.com/science/article/pii/S0965856415300124.</w:t>
      </w:r>
    </w:p>
    <w:p w14:paraId="32CCC1AF"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 2016b. “Real-Time Bus Arrival Information System: An Empirical Evaluation.” </w:t>
      </w:r>
      <w:r w:rsidRPr="00E91427">
        <w:rPr>
          <w:rFonts w:ascii="Times New Roman" w:hAnsi="Times New Roman" w:cs="Times New Roman"/>
          <w:i/>
          <w:iCs/>
          <w:noProof/>
          <w:sz w:val="24"/>
          <w:szCs w:val="24"/>
        </w:rPr>
        <w:t>Journal of Intelligent Transportation Systems</w:t>
      </w:r>
      <w:r w:rsidRPr="00E91427">
        <w:rPr>
          <w:rFonts w:ascii="Times New Roman" w:hAnsi="Times New Roman" w:cs="Times New Roman"/>
          <w:noProof/>
          <w:sz w:val="24"/>
          <w:szCs w:val="24"/>
        </w:rPr>
        <w:t xml:space="preserve"> 20(2): 138–51.</w:t>
      </w:r>
    </w:p>
    <w:p w14:paraId="742F2CD0"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E91427">
        <w:rPr>
          <w:rFonts w:ascii="Times New Roman" w:hAnsi="Times New Roman" w:cs="Times New Roman"/>
          <w:i/>
          <w:iCs/>
          <w:noProof/>
          <w:sz w:val="24"/>
          <w:szCs w:val="24"/>
        </w:rPr>
        <w:t>Transportation Research Record</w:t>
      </w:r>
      <w:r w:rsidRPr="00E91427">
        <w:rPr>
          <w:rFonts w:ascii="Times New Roman" w:hAnsi="Times New Roman" w:cs="Times New Roman"/>
          <w:noProof/>
          <w:sz w:val="24"/>
          <w:szCs w:val="24"/>
        </w:rPr>
        <w:t xml:space="preserve"> 2419(1): 1–10.</w:t>
      </w:r>
    </w:p>
    <w:p w14:paraId="50D72A63"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OTA. 2013. “C. E. Main.” </w:t>
      </w:r>
      <w:r w:rsidRPr="00E91427">
        <w:rPr>
          <w:rFonts w:ascii="Times New Roman" w:hAnsi="Times New Roman" w:cs="Times New Roman"/>
          <w:i/>
          <w:iCs/>
          <w:noProof/>
          <w:sz w:val="24"/>
          <w:szCs w:val="24"/>
        </w:rPr>
        <w:t>Veterinary Record</w:t>
      </w:r>
      <w:r w:rsidRPr="00E91427">
        <w:rPr>
          <w:rFonts w:ascii="Times New Roman" w:hAnsi="Times New Roman" w:cs="Times New Roman"/>
          <w:noProof/>
          <w:sz w:val="24"/>
          <w:szCs w:val="24"/>
        </w:rPr>
        <w:t xml:space="preserve"> 172(5): 134.1-134.</w:t>
      </w:r>
    </w:p>
    <w:p w14:paraId="6981F77F"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2019. “How Does COTA Measure On-Time Performance?” https://www.cota.com/policies/on-time-performance/ (February 5, 2019).</w:t>
      </w:r>
    </w:p>
    <w:p w14:paraId="3A00B3AE"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47F9ED4E"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El-Geneidy, Ahmed M, James G Strathman, Thomas J Kimpel, and David T Crout. 2006. </w:t>
      </w:r>
      <w:r w:rsidRPr="00E91427">
        <w:rPr>
          <w:rFonts w:ascii="Times New Roman" w:hAnsi="Times New Roman" w:cs="Times New Roman"/>
          <w:noProof/>
          <w:sz w:val="24"/>
          <w:szCs w:val="24"/>
        </w:rPr>
        <w:lastRenderedPageBreak/>
        <w:t xml:space="preserve">“Effects of Bus Stop Consolidation on Passenger Activity and Transit Operations.” </w:t>
      </w:r>
      <w:r w:rsidRPr="00E91427">
        <w:rPr>
          <w:rFonts w:ascii="Times New Roman" w:hAnsi="Times New Roman" w:cs="Times New Roman"/>
          <w:i/>
          <w:iCs/>
          <w:noProof/>
          <w:sz w:val="24"/>
          <w:szCs w:val="24"/>
        </w:rPr>
        <w:t>Transportation Research Record</w:t>
      </w:r>
      <w:r w:rsidRPr="00E91427">
        <w:rPr>
          <w:rFonts w:ascii="Times New Roman" w:hAnsi="Times New Roman" w:cs="Times New Roman"/>
          <w:noProof/>
          <w:sz w:val="24"/>
          <w:szCs w:val="24"/>
        </w:rPr>
        <w:t xml:space="preserve"> 1971(1): 32–41.</w:t>
      </w:r>
    </w:p>
    <w:p w14:paraId="5A11B408"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El‐Geneidy, Ahmed M, Jessica Horning, and Kevin J Krizek. 2011. “Analyzing Transit Service Reliability Using Detailed Data from Automatic Vehicular Locator Systems.” </w:t>
      </w:r>
      <w:r w:rsidRPr="00E91427">
        <w:rPr>
          <w:rFonts w:ascii="Times New Roman" w:hAnsi="Times New Roman" w:cs="Times New Roman"/>
          <w:i/>
          <w:iCs/>
          <w:noProof/>
          <w:sz w:val="24"/>
          <w:szCs w:val="24"/>
        </w:rPr>
        <w:t>Journal of Advanced Transportation</w:t>
      </w:r>
      <w:r w:rsidRPr="00E91427">
        <w:rPr>
          <w:rFonts w:ascii="Times New Roman" w:hAnsi="Times New Roman" w:cs="Times New Roman"/>
          <w:noProof/>
          <w:sz w:val="24"/>
          <w:szCs w:val="24"/>
        </w:rPr>
        <w:t xml:space="preserve"> 45(1): 66–79.</w:t>
      </w:r>
    </w:p>
    <w:p w14:paraId="743489EB"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E91427">
        <w:rPr>
          <w:rFonts w:ascii="Times New Roman" w:hAnsi="Times New Roman" w:cs="Times New Roman"/>
          <w:i/>
          <w:iCs/>
          <w:noProof/>
          <w:sz w:val="24"/>
          <w:szCs w:val="24"/>
        </w:rPr>
        <w:t>Conference on Human Factors in Computing Systems - Proceedings</w:t>
      </w:r>
      <w:r w:rsidRPr="00E91427">
        <w:rPr>
          <w:rFonts w:ascii="Times New Roman" w:hAnsi="Times New Roman" w:cs="Times New Roman"/>
          <w:noProof/>
          <w:sz w:val="24"/>
          <w:szCs w:val="24"/>
        </w:rPr>
        <w:t>, ACM, 1807–16.</w:t>
      </w:r>
    </w:p>
    <w:p w14:paraId="1E9BF59C"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Firmani, Donatella, Massimo Mecella, Monica Scannapieco, and Carlo Batini. 2016. “On the Meaningfulness of ‘Big Data Quality.’” </w:t>
      </w:r>
      <w:r w:rsidRPr="00E91427">
        <w:rPr>
          <w:rFonts w:ascii="Times New Roman" w:hAnsi="Times New Roman" w:cs="Times New Roman"/>
          <w:i/>
          <w:iCs/>
          <w:noProof/>
          <w:sz w:val="24"/>
          <w:szCs w:val="24"/>
        </w:rPr>
        <w:t>Data Science and Engineering</w:t>
      </w:r>
      <w:r w:rsidRPr="00E91427">
        <w:rPr>
          <w:rFonts w:ascii="Times New Roman" w:hAnsi="Times New Roman" w:cs="Times New Roman"/>
          <w:noProof/>
          <w:sz w:val="24"/>
          <w:szCs w:val="24"/>
        </w:rPr>
        <w:t xml:space="preserve"> 1(1): 6–20.</w:t>
      </w:r>
    </w:p>
    <w:p w14:paraId="602A1140"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Fries, Ryan N., Anne E. Dunning, and Mashrur A. Chowdhury. 2011. “University Traveler Value of Potential Real-Time Transit Information.” </w:t>
      </w:r>
      <w:r w:rsidRPr="00E91427">
        <w:rPr>
          <w:rFonts w:ascii="Times New Roman" w:hAnsi="Times New Roman" w:cs="Times New Roman"/>
          <w:i/>
          <w:iCs/>
          <w:noProof/>
          <w:sz w:val="24"/>
          <w:szCs w:val="24"/>
        </w:rPr>
        <w:t>Journal of Public Transportation</w:t>
      </w:r>
      <w:r w:rsidRPr="00E91427">
        <w:rPr>
          <w:rFonts w:ascii="Times New Roman" w:hAnsi="Times New Roman" w:cs="Times New Roman"/>
          <w:noProof/>
          <w:sz w:val="24"/>
          <w:szCs w:val="24"/>
        </w:rPr>
        <w:t xml:space="preserve"> 14(2): 29–50.</w:t>
      </w:r>
    </w:p>
    <w:p w14:paraId="48E4AB34"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E91427">
        <w:rPr>
          <w:rFonts w:ascii="Times New Roman" w:hAnsi="Times New Roman" w:cs="Times New Roman"/>
          <w:i/>
          <w:iCs/>
          <w:noProof/>
          <w:sz w:val="24"/>
          <w:szCs w:val="24"/>
        </w:rPr>
        <w:t>Transportation Research Record</w:t>
      </w:r>
      <w:r w:rsidRPr="00E91427">
        <w:rPr>
          <w:rFonts w:ascii="Times New Roman" w:hAnsi="Times New Roman" w:cs="Times New Roman"/>
          <w:noProof/>
          <w:sz w:val="24"/>
          <w:szCs w:val="24"/>
        </w:rPr>
        <w:t xml:space="preserve"> 1955(1): 79–87.</w:t>
      </w:r>
    </w:p>
    <w:p w14:paraId="0788B366"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Gkioulou, Zafeira. 2013. “Evaluating the Impact of Waiting Time Uncertainty on Passengers´ Decisions.”</w:t>
      </w:r>
    </w:p>
    <w:p w14:paraId="22570ACD"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Google Developers. 2018. “Trip Updates.” https://developers.google.com/transit/gtfs-realtime/guides/trip-updates (April 8, 2019).</w:t>
      </w:r>
    </w:p>
    <w:p w14:paraId="00461D8A"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Liu, Luyu, and Harvey J. Miller. 2019. “Measuring Public Transit Transfer Risk Using High-Resolution Schedule and Real-Time Bus Location Data.” </w:t>
      </w:r>
      <w:r w:rsidRPr="00E91427">
        <w:rPr>
          <w:rFonts w:ascii="Times New Roman" w:hAnsi="Times New Roman" w:cs="Times New Roman"/>
          <w:i/>
          <w:iCs/>
          <w:noProof/>
          <w:sz w:val="24"/>
          <w:szCs w:val="24"/>
        </w:rPr>
        <w:t>Manuscript submitted for publication.</w:t>
      </w:r>
    </w:p>
    <w:p w14:paraId="1CE7DA0D"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Neuman, W. L., &amp; Robson, K. 2004. </w:t>
      </w:r>
      <w:r w:rsidRPr="00E91427">
        <w:rPr>
          <w:rFonts w:ascii="Times New Roman" w:hAnsi="Times New Roman" w:cs="Times New Roman"/>
          <w:i/>
          <w:iCs/>
          <w:noProof/>
          <w:sz w:val="24"/>
          <w:szCs w:val="24"/>
        </w:rPr>
        <w:t>“Basics of Social Research. Pearson.”</w:t>
      </w:r>
      <w:r w:rsidRPr="00E91427">
        <w:rPr>
          <w:rFonts w:ascii="Times New Roman" w:hAnsi="Times New Roman" w:cs="Times New Roman"/>
          <w:noProof/>
          <w:sz w:val="24"/>
          <w:szCs w:val="24"/>
        </w:rPr>
        <w:t xml:space="preserve"> Pearson Canada Toronto.</w:t>
      </w:r>
    </w:p>
    <w:p w14:paraId="05A4F0EE"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E91427">
        <w:rPr>
          <w:rFonts w:ascii="Times New Roman" w:hAnsi="Times New Roman" w:cs="Times New Roman"/>
          <w:i/>
          <w:iCs/>
          <w:noProof/>
          <w:sz w:val="24"/>
          <w:szCs w:val="24"/>
        </w:rPr>
        <w:t>Transportation Planning and Technology</w:t>
      </w:r>
      <w:r w:rsidRPr="00E91427">
        <w:rPr>
          <w:rFonts w:ascii="Times New Roman" w:hAnsi="Times New Roman" w:cs="Times New Roman"/>
          <w:noProof/>
          <w:sz w:val="24"/>
          <w:szCs w:val="24"/>
        </w:rPr>
        <w:t xml:space="preserve"> 39(1): 97–114.</w:t>
      </w:r>
    </w:p>
    <w:p w14:paraId="23BB91E9"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E91427">
        <w:rPr>
          <w:rFonts w:ascii="Times New Roman" w:hAnsi="Times New Roman" w:cs="Times New Roman"/>
          <w:i/>
          <w:iCs/>
          <w:noProof/>
          <w:sz w:val="24"/>
          <w:szCs w:val="24"/>
        </w:rPr>
        <w:t>International Journal of Geographical Information Science</w:t>
      </w:r>
      <w:r w:rsidRPr="00E91427">
        <w:rPr>
          <w:rFonts w:ascii="Times New Roman" w:hAnsi="Times New Roman" w:cs="Times New Roman"/>
          <w:noProof/>
          <w:sz w:val="24"/>
          <w:szCs w:val="24"/>
        </w:rPr>
        <w:t>: 1–26.</w:t>
      </w:r>
    </w:p>
    <w:p w14:paraId="6DD95B01"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46851A84"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Walker, Jarrett. 2012. Human Transit: How Clearer Thinking About Public Transit can Enrich our Communities and our Lives </w:t>
      </w:r>
      <w:r w:rsidRPr="00E91427">
        <w:rPr>
          <w:rFonts w:ascii="Times New Roman" w:hAnsi="Times New Roman" w:cs="Times New Roman"/>
          <w:i/>
          <w:iCs/>
          <w:noProof/>
          <w:sz w:val="24"/>
          <w:szCs w:val="24"/>
        </w:rPr>
        <w:t>Human Transit: How Clearer Thinking about Public Transit Can Enrich Our Communities and Our Lives</w:t>
      </w:r>
      <w:r w:rsidRPr="00E91427">
        <w:rPr>
          <w:rFonts w:ascii="Times New Roman" w:hAnsi="Times New Roman" w:cs="Times New Roman"/>
          <w:noProof/>
          <w:sz w:val="24"/>
          <w:szCs w:val="24"/>
        </w:rPr>
        <w:t>. Island Press.</w:t>
      </w:r>
    </w:p>
    <w:p w14:paraId="7B571C2E"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rPr>
      </w:pPr>
      <w:r w:rsidRPr="00E91427">
        <w:rPr>
          <w:rFonts w:ascii="Times New Roman" w:hAnsi="Times New Roman" w:cs="Times New Roman"/>
          <w:noProof/>
          <w:sz w:val="24"/>
          <w:szCs w:val="24"/>
        </w:rPr>
        <w:lastRenderedPageBreak/>
        <w:t xml:space="preserve">Watkins, Kari Edison et al. 2011. “Where Is My Bus? Impact of Mobile Real-Time Information on the Perceived and Actual Wait Time of Transit Riders.” </w:t>
      </w:r>
      <w:r w:rsidRPr="00E91427">
        <w:rPr>
          <w:rFonts w:ascii="Times New Roman" w:hAnsi="Times New Roman" w:cs="Times New Roman"/>
          <w:i/>
          <w:iCs/>
          <w:noProof/>
          <w:sz w:val="24"/>
          <w:szCs w:val="24"/>
        </w:rPr>
        <w:t>Transportation Research Part A: Policy and Practice</w:t>
      </w:r>
      <w:r w:rsidRPr="00E91427">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fldChar w:fldCharType="end"/>
      </w:r>
      <w:commentRangeEnd w:id="1350"/>
      <w:r>
        <w:rPr>
          <w:rStyle w:val="CommentReference"/>
        </w:rPr>
        <w:commentReference w:id="1350"/>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7" w:author="Miller, Harvey J." w:date="2019-12-10T10:54:00Z" w:initials="MHJ">
    <w:p w14:paraId="254FA6B8" w14:textId="77777777" w:rsidR="00161D36" w:rsidRDefault="00161D36" w:rsidP="005A464A">
      <w:pPr>
        <w:pStyle w:val="CommentText"/>
      </w:pPr>
      <w:r>
        <w:rPr>
          <w:rStyle w:val="CommentReference"/>
        </w:rPr>
        <w:annotationRef/>
      </w:r>
      <w:r>
        <w:t>Note how I snuck that in; helps make a subtle case for doing this research in Columbus)</w:t>
      </w:r>
    </w:p>
  </w:comment>
  <w:comment w:id="30" w:author="Miller, Harvey J." w:date="2019-12-10T10:59:00Z" w:initials="MHJ">
    <w:p w14:paraId="7BBBB7D5" w14:textId="77777777" w:rsidR="00161D36" w:rsidRDefault="00161D36" w:rsidP="005A464A">
      <w:pPr>
        <w:pStyle w:val="CommentText"/>
      </w:pPr>
      <w:r>
        <w:rPr>
          <w:rStyle w:val="CommentReference"/>
        </w:rPr>
        <w:annotationRef/>
      </w:r>
      <w:r>
        <w:t>More general, less specific that the 30 vs 2 minute headway example.</w:t>
      </w:r>
    </w:p>
  </w:comment>
  <w:comment w:id="38" w:author="Miller, Harvey J." w:date="2019-12-10T09:17:00Z" w:initials="MHJ">
    <w:p w14:paraId="6B886228" w14:textId="4BAA69D5" w:rsidR="00161D36" w:rsidRDefault="00161D36"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161D36" w:rsidRDefault="00161D36" w:rsidP="005A464A">
      <w:pPr>
        <w:pStyle w:val="CommentText"/>
      </w:pPr>
    </w:p>
    <w:p w14:paraId="7F99B162" w14:textId="2FE52CA3" w:rsidR="00161D36" w:rsidRDefault="00161D36" w:rsidP="005A464A">
      <w:pPr>
        <w:pStyle w:val="CommentText"/>
      </w:pPr>
      <w:r>
        <w:t>I also don't think the next paragraph (now deleted) was necessary. Note how our message is now much "punchier" (concise, focused)</w:t>
      </w:r>
    </w:p>
  </w:comment>
  <w:comment w:id="110" w:author="Miller, Harvey J." w:date="2019-12-10T11:07:00Z" w:initials="MHJ">
    <w:p w14:paraId="4637086B" w14:textId="77777777" w:rsidR="00161D36" w:rsidRDefault="00161D36" w:rsidP="005A464A">
      <w:pPr>
        <w:pStyle w:val="CommentText"/>
      </w:pPr>
      <w:r>
        <w:rPr>
          <w:rStyle w:val="CommentReference"/>
        </w:rPr>
        <w:annotationRef/>
      </w:r>
      <w:r>
        <w:t>Yes, this is a word.</w:t>
      </w:r>
    </w:p>
  </w:comment>
  <w:comment w:id="299" w:author="Miller, Harvey J." w:date="2019-11-08T13:12:00Z" w:initials="MHJ">
    <w:p w14:paraId="484AC89D" w14:textId="77777777" w:rsidR="00161D36" w:rsidRDefault="00161D36" w:rsidP="005A464A">
      <w:pPr>
        <w:pStyle w:val="CommentText"/>
      </w:pPr>
      <w:r>
        <w:rPr>
          <w:rStyle w:val="CommentReference"/>
        </w:rPr>
        <w:annotationRef/>
      </w:r>
      <w:r>
        <w:t xml:space="preserve">Shouldn’t ETA and ATA be ETD and ATD </w:t>
      </w:r>
    </w:p>
  </w:comment>
  <w:comment w:id="306" w:author="Miller, Harvey J." w:date="2019-12-10T13:15:00Z" w:initials="MHJ">
    <w:p w14:paraId="77FEFD68" w14:textId="1DE3208A" w:rsidR="00161D36" w:rsidRDefault="00161D36"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307" w:author="Luyu Liu" w:date="2019-12-17T15:50:00Z" w:initials="LL">
    <w:p w14:paraId="0C4C7ED6" w14:textId="77777777" w:rsidR="00161D36" w:rsidRDefault="00161D36" w:rsidP="005A464A">
      <w:pPr>
        <w:pStyle w:val="CommentText"/>
      </w:pPr>
      <w:r>
        <w:rPr>
          <w:rStyle w:val="CommentReference"/>
        </w:rPr>
        <w:annotationRef/>
      </w:r>
      <w:r>
        <w:t>Yes it did causes some issue. I revert the change.</w:t>
      </w:r>
    </w:p>
  </w:comment>
  <w:comment w:id="840" w:author="Miller, Harvey J." w:date="2019-11-11T11:03:00Z" w:initials="MHJ">
    <w:p w14:paraId="451E58D3" w14:textId="77777777" w:rsidR="00161D36" w:rsidRDefault="00161D36" w:rsidP="005A464A">
      <w:pPr>
        <w:pStyle w:val="CommentText"/>
      </w:pPr>
      <w:r>
        <w:rPr>
          <w:rStyle w:val="CommentReference"/>
        </w:rPr>
        <w:annotationRef/>
      </w:r>
      <w:r>
        <w:t>Can we be more specific wrt the input parameters?</w:t>
      </w:r>
    </w:p>
  </w:comment>
  <w:comment w:id="841" w:author="Liu, Luyu" w:date="2019-11-18T12:24:00Z" w:initials="LL">
    <w:p w14:paraId="38426002" w14:textId="77777777" w:rsidR="00161D36" w:rsidRDefault="00161D36" w:rsidP="005A464A">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161D36" w:rsidRDefault="00161D36" w:rsidP="005A464A">
      <w:pPr>
        <w:pStyle w:val="CommentText"/>
      </w:pPr>
    </w:p>
    <w:p w14:paraId="2E8AE5DC" w14:textId="77777777" w:rsidR="00161D36" w:rsidRDefault="00161D36" w:rsidP="005A464A">
      <w:pPr>
        <w:pStyle w:val="CommentText"/>
      </w:pPr>
      <w:r>
        <w:t>Let’s think about this. If there is a solid reason why we should keep it, I can definitely add it.</w:t>
      </w:r>
    </w:p>
  </w:comment>
  <w:comment w:id="851" w:author="Miller, Harvey J." w:date="2019-11-11T11:19:00Z" w:initials="MHJ">
    <w:p w14:paraId="51E61C8C" w14:textId="77777777" w:rsidR="00161D36" w:rsidRDefault="00161D36" w:rsidP="00B77E50">
      <w:pPr>
        <w:pStyle w:val="CommentText"/>
      </w:pPr>
      <w:r>
        <w:rPr>
          <w:rStyle w:val="CommentReference"/>
        </w:rPr>
        <w:annotationRef/>
      </w:r>
      <w:r>
        <w:t>I wonder how to smooth the tension between these two paragraphs – it can be done in practice but we could only do one route. OTOH, Moore's Law.</w:t>
      </w:r>
    </w:p>
  </w:comment>
  <w:comment w:id="852" w:author="Liu, Luyu" w:date="2019-11-18T12:23:00Z" w:initials="LL">
    <w:p w14:paraId="03E1F863" w14:textId="77777777" w:rsidR="00161D36" w:rsidRDefault="00161D36" w:rsidP="00B77E50">
      <w:pPr>
        <w:pStyle w:val="CommentText"/>
      </w:pPr>
      <w:r>
        <w:rPr>
          <w:rStyle w:val="CommentReference"/>
        </w:rPr>
        <w:annotationRef/>
      </w:r>
      <w:r>
        <w:t>Made several adjustments.</w:t>
      </w:r>
    </w:p>
  </w:comment>
  <w:comment w:id="835" w:author="Miller, Harvey J." w:date="2019-11-11T11:19:00Z" w:initials="MHJ">
    <w:p w14:paraId="21A0F174" w14:textId="73CEEA9D" w:rsidR="00161D36" w:rsidRDefault="00161D36"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836" w:author="Liu, Luyu" w:date="2019-11-18T12:23:00Z" w:initials="LL">
    <w:p w14:paraId="365BC263" w14:textId="77777777" w:rsidR="00161D36" w:rsidRDefault="00161D36" w:rsidP="005A464A">
      <w:pPr>
        <w:pStyle w:val="CommentText"/>
      </w:pPr>
      <w:r>
        <w:rPr>
          <w:rStyle w:val="CommentReference"/>
        </w:rPr>
        <w:annotationRef/>
      </w:r>
      <w:r>
        <w:t>Made several adjustments.</w:t>
      </w:r>
    </w:p>
  </w:comment>
  <w:comment w:id="865" w:author="Miller, Harvey J." w:date="2019-12-10T13:37:00Z" w:initials="MHJ">
    <w:p w14:paraId="793D223C" w14:textId="77777777" w:rsidR="00161D36" w:rsidRDefault="00161D36" w:rsidP="005A464A">
      <w:pPr>
        <w:pStyle w:val="CommentText"/>
      </w:pPr>
      <w:r>
        <w:rPr>
          <w:rStyle w:val="CommentReference"/>
        </w:rPr>
        <w:annotationRef/>
      </w:r>
      <w:r>
        <w:t>I specified the section number manually; you may want to insert automatic fields.</w:t>
      </w:r>
    </w:p>
  </w:comment>
  <w:comment w:id="905" w:author="Miller, Harvey J." w:date="2019-11-11T12:16:00Z" w:initials="MHJ">
    <w:p w14:paraId="39574292" w14:textId="26A01D4F" w:rsidR="00161D36" w:rsidRDefault="00161D36" w:rsidP="005A464A">
      <w:pPr>
        <w:pStyle w:val="CommentText"/>
      </w:pPr>
      <w:r>
        <w:rPr>
          <w:rStyle w:val="CommentReference"/>
        </w:rPr>
        <w:annotationRef/>
      </w:r>
      <w:r>
        <w:t xml:space="preserve">Why doesn't AT have a waiting time SD and a risk mean and SD? It should. </w:t>
      </w:r>
    </w:p>
  </w:comment>
  <w:comment w:id="904" w:author="Liu, Luyu" w:date="2019-11-11T15:12:00Z" w:initials="LL">
    <w:p w14:paraId="63A1AEBB" w14:textId="77777777" w:rsidR="00161D36" w:rsidRDefault="00161D36" w:rsidP="005A464A">
      <w:pPr>
        <w:pStyle w:val="CommentText"/>
      </w:pPr>
      <w:r>
        <w:rPr>
          <w:rStyle w:val="CommentReference"/>
        </w:rPr>
        <w:annotationRef/>
      </w:r>
      <w:r>
        <w:t xml:space="preserve">I added an explanation above. </w:t>
      </w:r>
    </w:p>
    <w:p w14:paraId="4CB93804" w14:textId="77777777" w:rsidR="00161D36" w:rsidRDefault="00161D36"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161D36" w:rsidRDefault="00161D36" w:rsidP="005A464A">
      <w:pPr>
        <w:pStyle w:val="CommentText"/>
      </w:pPr>
    </w:p>
    <w:p w14:paraId="30A6DB5E" w14:textId="77777777" w:rsidR="00161D36" w:rsidRDefault="00161D36" w:rsidP="005A464A">
      <w:pPr>
        <w:pStyle w:val="CommentText"/>
      </w:pPr>
      <w:r>
        <w:t>So for missed risk: In the sense of my computation, AT’s missed risk is always 0, but in reality it’s definitely not.</w:t>
      </w:r>
    </w:p>
    <w:p w14:paraId="0C3A8549" w14:textId="77777777" w:rsidR="00161D36" w:rsidRDefault="00161D36" w:rsidP="005A464A">
      <w:pPr>
        <w:pStyle w:val="CommentText"/>
      </w:pPr>
    </w:p>
    <w:p w14:paraId="3C17F6B8" w14:textId="77777777" w:rsidR="00161D36" w:rsidRDefault="00161D36"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161D36" w:rsidRDefault="00161D36" w:rsidP="005A464A">
      <w:pPr>
        <w:pStyle w:val="CommentText"/>
      </w:pPr>
    </w:p>
  </w:comment>
  <w:comment w:id="969" w:author="Miller, Harvey J." w:date="2019-11-11T14:56:00Z" w:initials="MHJ">
    <w:p w14:paraId="6218AF92" w14:textId="77777777" w:rsidR="00161D36" w:rsidRDefault="00161D36" w:rsidP="005A464A">
      <w:pPr>
        <w:pStyle w:val="CommentText"/>
      </w:pPr>
      <w:r>
        <w:rPr>
          <w:rStyle w:val="CommentReference"/>
        </w:rPr>
        <w:annotationRef/>
      </w:r>
      <w:r>
        <w:t>Change "Average X change rate" to "Rate of change"</w:t>
      </w:r>
    </w:p>
  </w:comment>
  <w:comment w:id="1011" w:author="Miller, Harvey J." w:date="2019-11-26T12:07:00Z" w:initials="MHJ">
    <w:p w14:paraId="6814713E" w14:textId="77777777" w:rsidR="00161D36" w:rsidRDefault="00161D36" w:rsidP="005A464A">
      <w:pPr>
        <w:pStyle w:val="CommentText"/>
      </w:pPr>
      <w:r>
        <w:rPr>
          <w:rStyle w:val="CommentReference"/>
        </w:rPr>
        <w:annotationRef/>
      </w:r>
      <w:r>
        <w:t>In the figure, use “PT” rather than “PT optimal “ for consistency</w:t>
      </w:r>
    </w:p>
  </w:comment>
  <w:comment w:id="1023" w:author="Miller, Harvey J." w:date="2019-11-26T12:06:00Z" w:initials="MHJ">
    <w:p w14:paraId="7349455E" w14:textId="77777777" w:rsidR="00161D36" w:rsidRDefault="00161D36" w:rsidP="005A464A">
      <w:pPr>
        <w:pStyle w:val="CommentText"/>
      </w:pPr>
      <w:r>
        <w:rPr>
          <w:rStyle w:val="CommentReference"/>
        </w:rPr>
        <w:annotationRef/>
      </w:r>
      <w:r>
        <w:t xml:space="preserve">In the figure, use “PT” rather than “PT optimal” for consistency </w:t>
      </w:r>
    </w:p>
  </w:comment>
  <w:comment w:id="1068" w:author="Miller, Harvey J." w:date="2019-11-26T13:16:00Z" w:initials="MHJ">
    <w:p w14:paraId="5CF70BED" w14:textId="77777777" w:rsidR="00161D36" w:rsidRDefault="00161D36" w:rsidP="005A464A">
      <w:pPr>
        <w:pStyle w:val="CommentText"/>
      </w:pPr>
      <w:r>
        <w:rPr>
          <w:rStyle w:val="CommentReference"/>
        </w:rPr>
        <w:annotationRef/>
      </w:r>
      <w:r>
        <w:t>What does “headway of each hour” mean?</w:t>
      </w:r>
    </w:p>
  </w:comment>
  <w:comment w:id="1069" w:author="Liu, Luyu" w:date="2019-11-26T17:25:00Z" w:initials="LL">
    <w:p w14:paraId="0C9168C7" w14:textId="77777777" w:rsidR="00161D36" w:rsidRDefault="00161D36" w:rsidP="005A464A">
      <w:pPr>
        <w:pStyle w:val="CommentText"/>
      </w:pPr>
      <w:r>
        <w:rPr>
          <w:rStyle w:val="CommentReference"/>
        </w:rPr>
        <w:annotationRef/>
      </w:r>
      <w:r>
        <w:t>It means the buses’ headway within each hour.</w:t>
      </w:r>
    </w:p>
    <w:p w14:paraId="416D606D" w14:textId="77777777" w:rsidR="00161D36" w:rsidRDefault="00161D36" w:rsidP="005A464A">
      <w:pPr>
        <w:pStyle w:val="CommentText"/>
      </w:pPr>
    </w:p>
    <w:p w14:paraId="1C19100A" w14:textId="77777777" w:rsidR="00161D36" w:rsidRDefault="00161D36" w:rsidP="005A464A">
      <w:pPr>
        <w:pStyle w:val="CommentText"/>
      </w:pPr>
      <w:r>
        <w:t xml:space="preserve">I </w:t>
      </w:r>
      <w:r>
        <w:rPr>
          <w:rFonts w:hint="eastAsia"/>
        </w:rPr>
        <w:t>added</w:t>
      </w:r>
      <w:r>
        <w:t xml:space="preserve"> another sentence in the beginning of this paragraph</w:t>
      </w:r>
    </w:p>
  </w:comment>
  <w:comment w:id="1118" w:author="Miller, Harvey J." w:date="2019-12-10T13:57:00Z" w:initials="MHJ">
    <w:p w14:paraId="08890C54" w14:textId="5E730B1A" w:rsidR="00161D36" w:rsidRDefault="00161D36"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119" w:author="Luyu Liu" w:date="2019-12-17T20:02:00Z" w:initials="LL">
    <w:p w14:paraId="0CAAAAF1" w14:textId="77777777" w:rsidR="00161D36" w:rsidRDefault="00161D36" w:rsidP="005A464A">
      <w:pPr>
        <w:pStyle w:val="CommentText"/>
      </w:pPr>
      <w:r>
        <w:rPr>
          <w:rStyle w:val="CommentReference"/>
        </w:rPr>
        <w:annotationRef/>
      </w:r>
      <w:r>
        <w:t xml:space="preserve">How about this time? </w:t>
      </w:r>
    </w:p>
  </w:comment>
  <w:comment w:id="1129" w:author="Miller, Harvey J." w:date="2019-11-26T12:33:00Z" w:initials="MHJ">
    <w:p w14:paraId="0106B417" w14:textId="77777777" w:rsidR="00161D36" w:rsidRDefault="00161D36" w:rsidP="005A464A">
      <w:pPr>
        <w:pStyle w:val="CommentText"/>
      </w:pPr>
      <w:r>
        <w:rPr>
          <w:rStyle w:val="CommentReference"/>
        </w:rPr>
        <w:annotationRef/>
      </w:r>
      <w:r>
        <w:t>Same as above</w:t>
      </w:r>
    </w:p>
  </w:comment>
  <w:comment w:id="1139" w:author="Miller, Harvey J." w:date="2019-11-26T14:18:00Z" w:initials="MHJ">
    <w:p w14:paraId="793796F1" w14:textId="77777777" w:rsidR="00161D36" w:rsidRDefault="00161D36" w:rsidP="005A464A">
      <w:pPr>
        <w:pStyle w:val="CommentText"/>
      </w:pPr>
      <w:r>
        <w:rPr>
          <w:rStyle w:val="CommentReference"/>
        </w:rPr>
        <w:annotationRef/>
      </w:r>
      <w:r>
        <w:t>Provide the distance (in meters)</w:t>
      </w:r>
    </w:p>
  </w:comment>
  <w:comment w:id="1171" w:author="Miller, Harvey J." w:date="2019-11-26T13:18:00Z" w:initials="MHJ">
    <w:p w14:paraId="64A68B6B" w14:textId="77777777" w:rsidR="00161D36" w:rsidRDefault="00161D36" w:rsidP="005A464A">
      <w:pPr>
        <w:pStyle w:val="CommentText"/>
      </w:pPr>
      <w:r>
        <w:rPr>
          <w:rStyle w:val="CommentReference"/>
        </w:rPr>
        <w:annotationRef/>
      </w:r>
      <w:r>
        <w:t>Add red ovals indicating change in headway</w:t>
      </w:r>
    </w:p>
  </w:comment>
  <w:comment w:id="1180" w:author="Miller, Harvey J." w:date="2019-11-26T13:19:00Z" w:initials="MHJ">
    <w:p w14:paraId="643F7497" w14:textId="77777777" w:rsidR="00161D36" w:rsidRDefault="00161D36" w:rsidP="005A464A">
      <w:pPr>
        <w:pStyle w:val="CommentText"/>
      </w:pPr>
      <w:r>
        <w:rPr>
          <w:rStyle w:val="CommentReference"/>
        </w:rPr>
        <w:annotationRef/>
      </w:r>
      <w:r>
        <w:t>Rearrange this figure so it matches the figure above (leave a blank panel in the upper left corner corresponding to AT)</w:t>
      </w:r>
    </w:p>
  </w:comment>
  <w:comment w:id="1278" w:author="Miller, Harvey J." w:date="2019-11-26T13:52:00Z" w:initials="MHJ">
    <w:p w14:paraId="7168B432" w14:textId="77777777" w:rsidR="00161D36" w:rsidRDefault="00161D36" w:rsidP="005A464A">
      <w:pPr>
        <w:pStyle w:val="CommentText"/>
      </w:pPr>
      <w:r>
        <w:rPr>
          <w:rStyle w:val="CommentReference"/>
        </w:rPr>
        <w:annotationRef/>
      </w:r>
      <w:r>
        <w:t>Again, only use “PT” in the figure</w:t>
      </w:r>
    </w:p>
  </w:comment>
  <w:comment w:id="1298" w:author="Miller, Harvey J." w:date="2019-11-26T14:24:00Z" w:initials="MHJ">
    <w:p w14:paraId="58D5DF38" w14:textId="77777777" w:rsidR="00161D36" w:rsidRDefault="00161D36" w:rsidP="005A464A">
      <w:pPr>
        <w:pStyle w:val="CommentText"/>
      </w:pPr>
      <w:r>
        <w:rPr>
          <w:rStyle w:val="CommentReference"/>
        </w:rPr>
        <w:annotationRef/>
      </w:r>
      <w:r>
        <w:t>What is the difference between these two?</w:t>
      </w:r>
    </w:p>
  </w:comment>
  <w:comment w:id="1299" w:author="Liu, Luyu" w:date="2019-11-27T16:50:00Z" w:initials="LL">
    <w:p w14:paraId="1FE14754" w14:textId="77777777" w:rsidR="00161D36" w:rsidRDefault="00161D36" w:rsidP="005A464A">
      <w:pPr>
        <w:pStyle w:val="CommentText"/>
      </w:pPr>
      <w:r>
        <w:rPr>
          <w:rStyle w:val="CommentReference"/>
        </w:rPr>
        <w:annotationRef/>
      </w:r>
      <w:r>
        <w:t>One is real-time, which is the performance in the present;</w:t>
      </w:r>
    </w:p>
    <w:p w14:paraId="207A2F25" w14:textId="77777777" w:rsidR="00161D36" w:rsidRDefault="00161D36" w:rsidP="005A464A">
      <w:pPr>
        <w:pStyle w:val="CommentText"/>
      </w:pPr>
      <w:r>
        <w:t>One is historical, which is the performance is the past.</w:t>
      </w:r>
    </w:p>
  </w:comment>
  <w:comment w:id="1294" w:author="Miller, Harvey J." w:date="2019-12-10T14:22:00Z" w:initials="MHJ">
    <w:p w14:paraId="0A6F58D0" w14:textId="77777777" w:rsidR="00161D36" w:rsidRDefault="00161D36" w:rsidP="005A464A">
      <w:pPr>
        <w:pStyle w:val="CommentText"/>
      </w:pPr>
      <w:r>
        <w:rPr>
          <w:rStyle w:val="CommentReference"/>
        </w:rPr>
        <w:annotationRef/>
      </w:r>
      <w:r>
        <w:t>What do you think?</w:t>
      </w:r>
    </w:p>
  </w:comment>
  <w:comment w:id="1295" w:author="Luyu Liu" w:date="2019-12-17T15:58:00Z" w:initials="LL">
    <w:p w14:paraId="6CAEEA24" w14:textId="77777777" w:rsidR="00161D36" w:rsidRDefault="00161D36" w:rsidP="005A464A">
      <w:pPr>
        <w:pStyle w:val="CommentText"/>
      </w:pPr>
      <w:r>
        <w:rPr>
          <w:rStyle w:val="CommentReference"/>
        </w:rPr>
        <w:annotationRef/>
      </w:r>
      <w:r>
        <w:t>Good for me.</w:t>
      </w:r>
    </w:p>
  </w:comment>
  <w:comment w:id="1350" w:author="Miller, Harvey J." w:date="2019-11-26T14:20:00Z" w:initials="MHJ">
    <w:p w14:paraId="0D596B54" w14:textId="77777777" w:rsidR="00161D36" w:rsidRDefault="00161D36" w:rsidP="005A464A">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451E58D3" w15:done="1"/>
  <w15:commentEx w15:paraId="2E8AE5DC" w15:paraIdParent="451E58D3" w15:done="1"/>
  <w15:commentEx w15:paraId="51E61C8C" w15:done="1"/>
  <w15:commentEx w15:paraId="03E1F863" w15:paraIdParent="51E61C8C"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675C63" w14:textId="77777777" w:rsidR="00E86624" w:rsidRDefault="00E86624" w:rsidP="005A464A">
      <w:pPr>
        <w:spacing w:after="0" w:line="240" w:lineRule="auto"/>
      </w:pPr>
      <w:r>
        <w:separator/>
      </w:r>
    </w:p>
  </w:endnote>
  <w:endnote w:type="continuationSeparator" w:id="0">
    <w:p w14:paraId="3BC370F8" w14:textId="77777777" w:rsidR="00E86624" w:rsidRDefault="00E86624"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23A19E" w14:textId="77777777" w:rsidR="00E86624" w:rsidRDefault="00E86624" w:rsidP="005A464A">
      <w:pPr>
        <w:spacing w:after="0" w:line="240" w:lineRule="auto"/>
      </w:pPr>
      <w:r>
        <w:separator/>
      </w:r>
    </w:p>
  </w:footnote>
  <w:footnote w:type="continuationSeparator" w:id="0">
    <w:p w14:paraId="5FC5E627" w14:textId="77777777" w:rsidR="00E86624" w:rsidRDefault="00E86624" w:rsidP="005A464A">
      <w:pPr>
        <w:spacing w:after="0" w:line="240" w:lineRule="auto"/>
      </w:pPr>
      <w:r>
        <w:continuationSeparator/>
      </w:r>
    </w:p>
  </w:footnote>
  <w:footnote w:id="1">
    <w:p w14:paraId="379C98E5" w14:textId="77777777" w:rsidR="00161D36" w:rsidRPr="00351FFE" w:rsidRDefault="00161D36"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04FFF"/>
    <w:rsid w:val="000075C2"/>
    <w:rsid w:val="00007AEA"/>
    <w:rsid w:val="0001558A"/>
    <w:rsid w:val="000202BE"/>
    <w:rsid w:val="00025ED8"/>
    <w:rsid w:val="00027007"/>
    <w:rsid w:val="000377DB"/>
    <w:rsid w:val="000402CC"/>
    <w:rsid w:val="0004693D"/>
    <w:rsid w:val="00064D29"/>
    <w:rsid w:val="00066124"/>
    <w:rsid w:val="00067856"/>
    <w:rsid w:val="00067EB1"/>
    <w:rsid w:val="00075952"/>
    <w:rsid w:val="000908A0"/>
    <w:rsid w:val="00094EDC"/>
    <w:rsid w:val="000A4C95"/>
    <w:rsid w:val="000A621D"/>
    <w:rsid w:val="000C0BD8"/>
    <w:rsid w:val="000C432A"/>
    <w:rsid w:val="000D1C79"/>
    <w:rsid w:val="000D3498"/>
    <w:rsid w:val="000D4D12"/>
    <w:rsid w:val="000E1C52"/>
    <w:rsid w:val="000E1FF9"/>
    <w:rsid w:val="000E291A"/>
    <w:rsid w:val="000E2D42"/>
    <w:rsid w:val="000E693C"/>
    <w:rsid w:val="000E6AA4"/>
    <w:rsid w:val="000E7329"/>
    <w:rsid w:val="000F0CA7"/>
    <w:rsid w:val="000F1852"/>
    <w:rsid w:val="00104F24"/>
    <w:rsid w:val="00125ABE"/>
    <w:rsid w:val="001262AA"/>
    <w:rsid w:val="00126F71"/>
    <w:rsid w:val="00143C44"/>
    <w:rsid w:val="001530ED"/>
    <w:rsid w:val="0015437E"/>
    <w:rsid w:val="00161D36"/>
    <w:rsid w:val="00163257"/>
    <w:rsid w:val="0018128D"/>
    <w:rsid w:val="00181EB2"/>
    <w:rsid w:val="00187A84"/>
    <w:rsid w:val="0019332F"/>
    <w:rsid w:val="00196B01"/>
    <w:rsid w:val="001A5CD7"/>
    <w:rsid w:val="001B0999"/>
    <w:rsid w:val="001B4909"/>
    <w:rsid w:val="001B51E8"/>
    <w:rsid w:val="001C208C"/>
    <w:rsid w:val="001C320A"/>
    <w:rsid w:val="001C472B"/>
    <w:rsid w:val="001C632B"/>
    <w:rsid w:val="001D6E74"/>
    <w:rsid w:val="001E0EB5"/>
    <w:rsid w:val="001E61EC"/>
    <w:rsid w:val="001F6E54"/>
    <w:rsid w:val="001F7846"/>
    <w:rsid w:val="00202522"/>
    <w:rsid w:val="00202DD3"/>
    <w:rsid w:val="002106A5"/>
    <w:rsid w:val="0021289C"/>
    <w:rsid w:val="00213F56"/>
    <w:rsid w:val="0021617B"/>
    <w:rsid w:val="002225A0"/>
    <w:rsid w:val="002331C7"/>
    <w:rsid w:val="00242D0F"/>
    <w:rsid w:val="00244721"/>
    <w:rsid w:val="00246801"/>
    <w:rsid w:val="00252FFD"/>
    <w:rsid w:val="00253BE9"/>
    <w:rsid w:val="00257422"/>
    <w:rsid w:val="0026052E"/>
    <w:rsid w:val="002650A2"/>
    <w:rsid w:val="00270353"/>
    <w:rsid w:val="00274FDA"/>
    <w:rsid w:val="0028075F"/>
    <w:rsid w:val="002916ED"/>
    <w:rsid w:val="00293712"/>
    <w:rsid w:val="002A300E"/>
    <w:rsid w:val="002B61BA"/>
    <w:rsid w:val="002D4819"/>
    <w:rsid w:val="002D7987"/>
    <w:rsid w:val="002E5328"/>
    <w:rsid w:val="002E7CD2"/>
    <w:rsid w:val="00301CA8"/>
    <w:rsid w:val="0030283A"/>
    <w:rsid w:val="00307818"/>
    <w:rsid w:val="00331568"/>
    <w:rsid w:val="00340673"/>
    <w:rsid w:val="00341995"/>
    <w:rsid w:val="00341E5C"/>
    <w:rsid w:val="0034420C"/>
    <w:rsid w:val="003463AD"/>
    <w:rsid w:val="00347BC3"/>
    <w:rsid w:val="0035038F"/>
    <w:rsid w:val="00351DCD"/>
    <w:rsid w:val="00355E41"/>
    <w:rsid w:val="00373BEE"/>
    <w:rsid w:val="00373C67"/>
    <w:rsid w:val="00374DFB"/>
    <w:rsid w:val="0037671B"/>
    <w:rsid w:val="00381A9D"/>
    <w:rsid w:val="003876C4"/>
    <w:rsid w:val="0039009C"/>
    <w:rsid w:val="0039143D"/>
    <w:rsid w:val="00392806"/>
    <w:rsid w:val="00393362"/>
    <w:rsid w:val="0039590D"/>
    <w:rsid w:val="003B51EA"/>
    <w:rsid w:val="003D036C"/>
    <w:rsid w:val="003D13C4"/>
    <w:rsid w:val="003D6CE2"/>
    <w:rsid w:val="003E0FCA"/>
    <w:rsid w:val="003E6D9E"/>
    <w:rsid w:val="004120D6"/>
    <w:rsid w:val="00414DB0"/>
    <w:rsid w:val="004150C3"/>
    <w:rsid w:val="004220D9"/>
    <w:rsid w:val="00423DB9"/>
    <w:rsid w:val="00426597"/>
    <w:rsid w:val="004359D5"/>
    <w:rsid w:val="004441BF"/>
    <w:rsid w:val="00445144"/>
    <w:rsid w:val="00455A6C"/>
    <w:rsid w:val="00461E45"/>
    <w:rsid w:val="00473418"/>
    <w:rsid w:val="004742D3"/>
    <w:rsid w:val="004765A2"/>
    <w:rsid w:val="00483E8A"/>
    <w:rsid w:val="00495CA2"/>
    <w:rsid w:val="00497A00"/>
    <w:rsid w:val="004A7963"/>
    <w:rsid w:val="004B6CB6"/>
    <w:rsid w:val="004C189B"/>
    <w:rsid w:val="004C1B1D"/>
    <w:rsid w:val="004C1D89"/>
    <w:rsid w:val="004D2FE2"/>
    <w:rsid w:val="004D36B5"/>
    <w:rsid w:val="004D4726"/>
    <w:rsid w:val="004D6471"/>
    <w:rsid w:val="004E63A0"/>
    <w:rsid w:val="00500780"/>
    <w:rsid w:val="0052176D"/>
    <w:rsid w:val="00522476"/>
    <w:rsid w:val="005254FE"/>
    <w:rsid w:val="00536234"/>
    <w:rsid w:val="00537B40"/>
    <w:rsid w:val="00543494"/>
    <w:rsid w:val="0054373C"/>
    <w:rsid w:val="00543EE4"/>
    <w:rsid w:val="00553FF5"/>
    <w:rsid w:val="00564BD6"/>
    <w:rsid w:val="00565924"/>
    <w:rsid w:val="005A2CF0"/>
    <w:rsid w:val="005A3944"/>
    <w:rsid w:val="005A464A"/>
    <w:rsid w:val="005A4745"/>
    <w:rsid w:val="005B0C17"/>
    <w:rsid w:val="005B1FF1"/>
    <w:rsid w:val="005B2415"/>
    <w:rsid w:val="005B7E90"/>
    <w:rsid w:val="005C2837"/>
    <w:rsid w:val="005C4682"/>
    <w:rsid w:val="005C62D9"/>
    <w:rsid w:val="005C7387"/>
    <w:rsid w:val="005C7EF1"/>
    <w:rsid w:val="005D2C95"/>
    <w:rsid w:val="005E1216"/>
    <w:rsid w:val="005E74BE"/>
    <w:rsid w:val="005E777C"/>
    <w:rsid w:val="005F4A8A"/>
    <w:rsid w:val="00614960"/>
    <w:rsid w:val="00614D95"/>
    <w:rsid w:val="00623A6B"/>
    <w:rsid w:val="00633412"/>
    <w:rsid w:val="00634294"/>
    <w:rsid w:val="00634C59"/>
    <w:rsid w:val="006473C0"/>
    <w:rsid w:val="00650D62"/>
    <w:rsid w:val="00674A2F"/>
    <w:rsid w:val="00677F36"/>
    <w:rsid w:val="00680FD7"/>
    <w:rsid w:val="00687CCC"/>
    <w:rsid w:val="006967A9"/>
    <w:rsid w:val="006A2735"/>
    <w:rsid w:val="006A5D39"/>
    <w:rsid w:val="006A62A1"/>
    <w:rsid w:val="006B052E"/>
    <w:rsid w:val="006B1D8D"/>
    <w:rsid w:val="006B7BD9"/>
    <w:rsid w:val="006C2F32"/>
    <w:rsid w:val="006D59F6"/>
    <w:rsid w:val="006E2BE1"/>
    <w:rsid w:val="006E2F89"/>
    <w:rsid w:val="006E690F"/>
    <w:rsid w:val="0070034D"/>
    <w:rsid w:val="00715901"/>
    <w:rsid w:val="00726043"/>
    <w:rsid w:val="00732E99"/>
    <w:rsid w:val="007348A3"/>
    <w:rsid w:val="007371DD"/>
    <w:rsid w:val="00737814"/>
    <w:rsid w:val="00742EB0"/>
    <w:rsid w:val="007440C9"/>
    <w:rsid w:val="00754A71"/>
    <w:rsid w:val="00756AE4"/>
    <w:rsid w:val="00761023"/>
    <w:rsid w:val="00762413"/>
    <w:rsid w:val="00767C30"/>
    <w:rsid w:val="0077582E"/>
    <w:rsid w:val="0078530C"/>
    <w:rsid w:val="0078534E"/>
    <w:rsid w:val="00786FA1"/>
    <w:rsid w:val="00792C31"/>
    <w:rsid w:val="0079410E"/>
    <w:rsid w:val="007A2455"/>
    <w:rsid w:val="007A4E80"/>
    <w:rsid w:val="007B23C6"/>
    <w:rsid w:val="007B3239"/>
    <w:rsid w:val="007B323E"/>
    <w:rsid w:val="007B7B34"/>
    <w:rsid w:val="007C0955"/>
    <w:rsid w:val="007C3594"/>
    <w:rsid w:val="007C4101"/>
    <w:rsid w:val="007C4469"/>
    <w:rsid w:val="007F393A"/>
    <w:rsid w:val="008061C6"/>
    <w:rsid w:val="008131AB"/>
    <w:rsid w:val="00814C1F"/>
    <w:rsid w:val="0082149C"/>
    <w:rsid w:val="00830D67"/>
    <w:rsid w:val="00831DD2"/>
    <w:rsid w:val="00837314"/>
    <w:rsid w:val="00846CD0"/>
    <w:rsid w:val="00851388"/>
    <w:rsid w:val="008729A9"/>
    <w:rsid w:val="008977AC"/>
    <w:rsid w:val="008A318A"/>
    <w:rsid w:val="008A7B6A"/>
    <w:rsid w:val="008B25DB"/>
    <w:rsid w:val="008B6EB5"/>
    <w:rsid w:val="008D4F13"/>
    <w:rsid w:val="008D6C9E"/>
    <w:rsid w:val="008E2EBB"/>
    <w:rsid w:val="008E5AA7"/>
    <w:rsid w:val="008F0380"/>
    <w:rsid w:val="008F43F7"/>
    <w:rsid w:val="008F4570"/>
    <w:rsid w:val="00910368"/>
    <w:rsid w:val="00915718"/>
    <w:rsid w:val="00921FD6"/>
    <w:rsid w:val="00927B85"/>
    <w:rsid w:val="00931385"/>
    <w:rsid w:val="009414E4"/>
    <w:rsid w:val="0094289A"/>
    <w:rsid w:val="00942A6C"/>
    <w:rsid w:val="0094593D"/>
    <w:rsid w:val="00956300"/>
    <w:rsid w:val="00956F17"/>
    <w:rsid w:val="0096055C"/>
    <w:rsid w:val="00960871"/>
    <w:rsid w:val="00961511"/>
    <w:rsid w:val="00962558"/>
    <w:rsid w:val="0096682B"/>
    <w:rsid w:val="00970BC4"/>
    <w:rsid w:val="0097552A"/>
    <w:rsid w:val="00984CCF"/>
    <w:rsid w:val="009A3EC5"/>
    <w:rsid w:val="009A5BB6"/>
    <w:rsid w:val="009B46CD"/>
    <w:rsid w:val="009D18EF"/>
    <w:rsid w:val="009D1D85"/>
    <w:rsid w:val="009D3D88"/>
    <w:rsid w:val="009D652C"/>
    <w:rsid w:val="009D7465"/>
    <w:rsid w:val="009E11FE"/>
    <w:rsid w:val="009E6F49"/>
    <w:rsid w:val="009F1D92"/>
    <w:rsid w:val="00A103DC"/>
    <w:rsid w:val="00A14DF9"/>
    <w:rsid w:val="00A1587A"/>
    <w:rsid w:val="00A163AB"/>
    <w:rsid w:val="00A1720D"/>
    <w:rsid w:val="00A246E6"/>
    <w:rsid w:val="00A3660D"/>
    <w:rsid w:val="00A41814"/>
    <w:rsid w:val="00A4367B"/>
    <w:rsid w:val="00A46C3D"/>
    <w:rsid w:val="00A539B2"/>
    <w:rsid w:val="00A55901"/>
    <w:rsid w:val="00A56386"/>
    <w:rsid w:val="00A56DD0"/>
    <w:rsid w:val="00A61F5E"/>
    <w:rsid w:val="00A67CDA"/>
    <w:rsid w:val="00A7287F"/>
    <w:rsid w:val="00A75713"/>
    <w:rsid w:val="00A76261"/>
    <w:rsid w:val="00A76812"/>
    <w:rsid w:val="00A81052"/>
    <w:rsid w:val="00A816E6"/>
    <w:rsid w:val="00A966F8"/>
    <w:rsid w:val="00AA310D"/>
    <w:rsid w:val="00AA6341"/>
    <w:rsid w:val="00AB37CD"/>
    <w:rsid w:val="00AB671D"/>
    <w:rsid w:val="00AC14CC"/>
    <w:rsid w:val="00AC390B"/>
    <w:rsid w:val="00AC6A61"/>
    <w:rsid w:val="00AD1B88"/>
    <w:rsid w:val="00AD6931"/>
    <w:rsid w:val="00AD786A"/>
    <w:rsid w:val="00AE35D6"/>
    <w:rsid w:val="00AE4B5C"/>
    <w:rsid w:val="00AE57D8"/>
    <w:rsid w:val="00AE5DA1"/>
    <w:rsid w:val="00AE7E5F"/>
    <w:rsid w:val="00AF3EB8"/>
    <w:rsid w:val="00AF6FFC"/>
    <w:rsid w:val="00B04736"/>
    <w:rsid w:val="00B100FD"/>
    <w:rsid w:val="00B118C8"/>
    <w:rsid w:val="00B1253D"/>
    <w:rsid w:val="00B1390E"/>
    <w:rsid w:val="00B16014"/>
    <w:rsid w:val="00B16F96"/>
    <w:rsid w:val="00B326A9"/>
    <w:rsid w:val="00B35D3E"/>
    <w:rsid w:val="00B36D12"/>
    <w:rsid w:val="00B46C8A"/>
    <w:rsid w:val="00B511B6"/>
    <w:rsid w:val="00B56A1C"/>
    <w:rsid w:val="00B62185"/>
    <w:rsid w:val="00B738B4"/>
    <w:rsid w:val="00B77E50"/>
    <w:rsid w:val="00B80B02"/>
    <w:rsid w:val="00B862B9"/>
    <w:rsid w:val="00B87824"/>
    <w:rsid w:val="00B90D7A"/>
    <w:rsid w:val="00BA476E"/>
    <w:rsid w:val="00BB08EC"/>
    <w:rsid w:val="00BB34D0"/>
    <w:rsid w:val="00BB49BC"/>
    <w:rsid w:val="00BB4F04"/>
    <w:rsid w:val="00BB57AA"/>
    <w:rsid w:val="00BB650A"/>
    <w:rsid w:val="00BC361F"/>
    <w:rsid w:val="00BC552C"/>
    <w:rsid w:val="00BC5F47"/>
    <w:rsid w:val="00BD0DEC"/>
    <w:rsid w:val="00BF36D0"/>
    <w:rsid w:val="00C00330"/>
    <w:rsid w:val="00C05664"/>
    <w:rsid w:val="00C3448A"/>
    <w:rsid w:val="00C61B23"/>
    <w:rsid w:val="00C62F3F"/>
    <w:rsid w:val="00C6427E"/>
    <w:rsid w:val="00C6468D"/>
    <w:rsid w:val="00C71EAB"/>
    <w:rsid w:val="00C80238"/>
    <w:rsid w:val="00C855F9"/>
    <w:rsid w:val="00C917E3"/>
    <w:rsid w:val="00C94203"/>
    <w:rsid w:val="00CA3E89"/>
    <w:rsid w:val="00CC0067"/>
    <w:rsid w:val="00CC1315"/>
    <w:rsid w:val="00CC29B1"/>
    <w:rsid w:val="00CD77A2"/>
    <w:rsid w:val="00CE3C87"/>
    <w:rsid w:val="00CE5233"/>
    <w:rsid w:val="00D00DD2"/>
    <w:rsid w:val="00D03EAF"/>
    <w:rsid w:val="00D04CF8"/>
    <w:rsid w:val="00D21694"/>
    <w:rsid w:val="00D21F98"/>
    <w:rsid w:val="00D24C8C"/>
    <w:rsid w:val="00D259A3"/>
    <w:rsid w:val="00D26685"/>
    <w:rsid w:val="00D273AF"/>
    <w:rsid w:val="00D31CBF"/>
    <w:rsid w:val="00D32CB3"/>
    <w:rsid w:val="00D34301"/>
    <w:rsid w:val="00D36004"/>
    <w:rsid w:val="00D3738F"/>
    <w:rsid w:val="00D41F43"/>
    <w:rsid w:val="00D44222"/>
    <w:rsid w:val="00D519B5"/>
    <w:rsid w:val="00D528F5"/>
    <w:rsid w:val="00D6693C"/>
    <w:rsid w:val="00D71E56"/>
    <w:rsid w:val="00D740AB"/>
    <w:rsid w:val="00D838A7"/>
    <w:rsid w:val="00D8560B"/>
    <w:rsid w:val="00D94E97"/>
    <w:rsid w:val="00DA6901"/>
    <w:rsid w:val="00DA7CFF"/>
    <w:rsid w:val="00DC000A"/>
    <w:rsid w:val="00DC0516"/>
    <w:rsid w:val="00DC2D08"/>
    <w:rsid w:val="00DC5C20"/>
    <w:rsid w:val="00DD7E0C"/>
    <w:rsid w:val="00DE2593"/>
    <w:rsid w:val="00DE2C99"/>
    <w:rsid w:val="00DF7BCC"/>
    <w:rsid w:val="00E029C3"/>
    <w:rsid w:val="00E07DC8"/>
    <w:rsid w:val="00E227C9"/>
    <w:rsid w:val="00E33862"/>
    <w:rsid w:val="00E360ED"/>
    <w:rsid w:val="00E43990"/>
    <w:rsid w:val="00E44002"/>
    <w:rsid w:val="00E476E4"/>
    <w:rsid w:val="00E507BF"/>
    <w:rsid w:val="00E517A2"/>
    <w:rsid w:val="00E5767D"/>
    <w:rsid w:val="00E60001"/>
    <w:rsid w:val="00E62000"/>
    <w:rsid w:val="00E64028"/>
    <w:rsid w:val="00E6403F"/>
    <w:rsid w:val="00E65DED"/>
    <w:rsid w:val="00E800CF"/>
    <w:rsid w:val="00E80762"/>
    <w:rsid w:val="00E86624"/>
    <w:rsid w:val="00E91427"/>
    <w:rsid w:val="00E92211"/>
    <w:rsid w:val="00EB7569"/>
    <w:rsid w:val="00EC48EB"/>
    <w:rsid w:val="00EC5123"/>
    <w:rsid w:val="00EE548B"/>
    <w:rsid w:val="00EF0430"/>
    <w:rsid w:val="00EF1920"/>
    <w:rsid w:val="00EF308E"/>
    <w:rsid w:val="00EF6CCA"/>
    <w:rsid w:val="00EF712A"/>
    <w:rsid w:val="00EF7412"/>
    <w:rsid w:val="00F06E79"/>
    <w:rsid w:val="00F11B4F"/>
    <w:rsid w:val="00F15B51"/>
    <w:rsid w:val="00F21561"/>
    <w:rsid w:val="00F26D71"/>
    <w:rsid w:val="00F322BB"/>
    <w:rsid w:val="00F42918"/>
    <w:rsid w:val="00F43B23"/>
    <w:rsid w:val="00F5302C"/>
    <w:rsid w:val="00F56B01"/>
    <w:rsid w:val="00F57A98"/>
    <w:rsid w:val="00F64BC6"/>
    <w:rsid w:val="00F73E77"/>
    <w:rsid w:val="00F752DD"/>
    <w:rsid w:val="00F77818"/>
    <w:rsid w:val="00F82344"/>
    <w:rsid w:val="00F84F3A"/>
    <w:rsid w:val="00F925FB"/>
    <w:rsid w:val="00F9289F"/>
    <w:rsid w:val="00F953D7"/>
    <w:rsid w:val="00F961A0"/>
    <w:rsid w:val="00FA14CE"/>
    <w:rsid w:val="00FA6C5B"/>
    <w:rsid w:val="00FB0E4C"/>
    <w:rsid w:val="00FB3E31"/>
    <w:rsid w:val="00FB66D6"/>
    <w:rsid w:val="00FC3268"/>
    <w:rsid w:val="00FC7D43"/>
    <w:rsid w:val="00FD1721"/>
    <w:rsid w:val="00FD54DD"/>
    <w:rsid w:val="00FE77C0"/>
    <w:rsid w:val="00FE7804"/>
    <w:rsid w:val="00FF08DF"/>
    <w:rsid w:val="00FF1026"/>
    <w:rsid w:val="00FF16CC"/>
    <w:rsid w:val="00FF1F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B0D66"/>
  <w15:chartTrackingRefBased/>
  <w15:docId w15:val="{A79E3A59-989B-4FE0-A0F1-75B38C3E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D5A4C-165B-423F-AF17-E08D1F900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5</TotalTime>
  <Pages>27</Pages>
  <Words>28329</Words>
  <Characters>161480</Characters>
  <Application>Microsoft Office Word</Application>
  <DocSecurity>0</DocSecurity>
  <Lines>1345</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69</cp:revision>
  <dcterms:created xsi:type="dcterms:W3CDTF">2020-05-27T02:57:00Z</dcterms:created>
  <dcterms:modified xsi:type="dcterms:W3CDTF">2020-06-22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